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E35248" w14:textId="77777777" w:rsidR="00896E93" w:rsidRPr="00B349A0" w:rsidRDefault="008B3AA5">
      <w:pPr>
        <w:spacing w:after="528" w:line="259" w:lineRule="auto"/>
        <w:ind w:left="567" w:firstLine="0"/>
        <w:jc w:val="center"/>
        <w:rPr>
          <w:rFonts w:cs="Times New Roman"/>
        </w:rPr>
      </w:pPr>
      <w:r w:rsidRPr="00B349A0">
        <w:rPr>
          <w:rFonts w:cs="Times New Roman"/>
          <w:b/>
          <w:sz w:val="41"/>
        </w:rPr>
        <w:t>Your Project Title</w:t>
      </w:r>
    </w:p>
    <w:p w14:paraId="4AD859B1" w14:textId="77777777" w:rsidR="00896E93" w:rsidRPr="00B349A0" w:rsidRDefault="008B3AA5">
      <w:pPr>
        <w:spacing w:after="1205" w:line="259" w:lineRule="auto"/>
        <w:ind w:left="3944" w:firstLine="0"/>
        <w:jc w:val="left"/>
        <w:rPr>
          <w:rFonts w:cs="Times New Roman"/>
        </w:rPr>
      </w:pPr>
      <w:r w:rsidRPr="00B349A0">
        <w:rPr>
          <w:rFonts w:cs="Times New Roman"/>
          <w:noProof/>
          <w:sz w:val="22"/>
        </w:rPr>
        <mc:AlternateContent>
          <mc:Choice Requires="wpg">
            <w:drawing>
              <wp:inline distT="0" distB="0" distL="0" distR="0" wp14:anchorId="2BD9F688" wp14:editId="63D38B15">
                <wp:extent cx="1287767" cy="1301304"/>
                <wp:effectExtent l="0" t="0" r="0" b="0"/>
                <wp:docPr id="5160" name="Group 5160"/>
                <wp:cNvGraphicFramePr/>
                <a:graphic xmlns:a="http://schemas.openxmlformats.org/drawingml/2006/main">
                  <a:graphicData uri="http://schemas.microsoft.com/office/word/2010/wordprocessingGroup">
                    <wpg:wgp>
                      <wpg:cNvGrpSpPr/>
                      <wpg:grpSpPr>
                        <a:xfrm>
                          <a:off x="0" y="0"/>
                          <a:ext cx="1287767" cy="1301304"/>
                          <a:chOff x="0" y="0"/>
                          <a:chExt cx="1287767" cy="1301304"/>
                        </a:xfrm>
                      </wpg:grpSpPr>
                      <wps:wsp>
                        <wps:cNvPr id="11" name="Shape 11"/>
                        <wps:cNvSpPr/>
                        <wps:spPr>
                          <a:xfrm>
                            <a:off x="1090590" y="977440"/>
                            <a:ext cx="47560" cy="94509"/>
                          </a:xfrm>
                          <a:custGeom>
                            <a:avLst/>
                            <a:gdLst/>
                            <a:ahLst/>
                            <a:cxnLst/>
                            <a:rect l="0" t="0" r="0" b="0"/>
                            <a:pathLst>
                              <a:path w="47560" h="94509">
                                <a:moveTo>
                                  <a:pt x="47560" y="0"/>
                                </a:moveTo>
                                <a:lnTo>
                                  <a:pt x="47560" y="5167"/>
                                </a:lnTo>
                                <a:lnTo>
                                  <a:pt x="46226" y="4853"/>
                                </a:lnTo>
                                <a:cubicBezTo>
                                  <a:pt x="23906" y="5312"/>
                                  <a:pt x="16032" y="23559"/>
                                  <a:pt x="16032" y="44650"/>
                                </a:cubicBezTo>
                                <a:cubicBezTo>
                                  <a:pt x="16032" y="65527"/>
                                  <a:pt x="23037" y="80661"/>
                                  <a:pt x="34824" y="86924"/>
                                </a:cubicBezTo>
                                <a:lnTo>
                                  <a:pt x="47560" y="89977"/>
                                </a:lnTo>
                                <a:lnTo>
                                  <a:pt x="47560" y="94334"/>
                                </a:lnTo>
                                <a:lnTo>
                                  <a:pt x="46550" y="94509"/>
                                </a:lnTo>
                                <a:cubicBezTo>
                                  <a:pt x="8347" y="94509"/>
                                  <a:pt x="0" y="65565"/>
                                  <a:pt x="0" y="49830"/>
                                </a:cubicBezTo>
                                <a:cubicBezTo>
                                  <a:pt x="0" y="28491"/>
                                  <a:pt x="10184" y="11107"/>
                                  <a:pt x="27798" y="3749"/>
                                </a:cubicBezTo>
                                <a:lnTo>
                                  <a:pt x="4756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2" name="Shape 12"/>
                        <wps:cNvSpPr/>
                        <wps:spPr>
                          <a:xfrm>
                            <a:off x="1138150" y="977397"/>
                            <a:ext cx="47890" cy="94377"/>
                          </a:xfrm>
                          <a:custGeom>
                            <a:avLst/>
                            <a:gdLst/>
                            <a:ahLst/>
                            <a:cxnLst/>
                            <a:rect l="0" t="0" r="0" b="0"/>
                            <a:pathLst>
                              <a:path w="47890" h="94377">
                                <a:moveTo>
                                  <a:pt x="226" y="0"/>
                                </a:moveTo>
                                <a:cubicBezTo>
                                  <a:pt x="28711" y="0"/>
                                  <a:pt x="47890" y="19827"/>
                                  <a:pt x="47890" y="45807"/>
                                </a:cubicBezTo>
                                <a:cubicBezTo>
                                  <a:pt x="47890" y="67850"/>
                                  <a:pt x="36935" y="84248"/>
                                  <a:pt x="19044" y="91068"/>
                                </a:cubicBezTo>
                                <a:lnTo>
                                  <a:pt x="0" y="94377"/>
                                </a:lnTo>
                                <a:lnTo>
                                  <a:pt x="0" y="90020"/>
                                </a:lnTo>
                                <a:lnTo>
                                  <a:pt x="564" y="90156"/>
                                </a:lnTo>
                                <a:cubicBezTo>
                                  <a:pt x="15664" y="90156"/>
                                  <a:pt x="31528" y="78668"/>
                                  <a:pt x="31528" y="48778"/>
                                </a:cubicBezTo>
                                <a:cubicBezTo>
                                  <a:pt x="31528" y="29071"/>
                                  <a:pt x="24093" y="14241"/>
                                  <a:pt x="12089" y="8058"/>
                                </a:cubicBezTo>
                                <a:lnTo>
                                  <a:pt x="0" y="5210"/>
                                </a:lnTo>
                                <a:lnTo>
                                  <a:pt x="0" y="43"/>
                                </a:lnTo>
                                <a:lnTo>
                                  <a:pt x="226"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3" name="Shape 13"/>
                        <wps:cNvSpPr/>
                        <wps:spPr>
                          <a:xfrm>
                            <a:off x="1207090" y="979462"/>
                            <a:ext cx="80194" cy="90912"/>
                          </a:xfrm>
                          <a:custGeom>
                            <a:avLst/>
                            <a:gdLst/>
                            <a:ahLst/>
                            <a:cxnLst/>
                            <a:rect l="0" t="0" r="0" b="0"/>
                            <a:pathLst>
                              <a:path w="80194" h="90912">
                                <a:moveTo>
                                  <a:pt x="73570" y="0"/>
                                </a:moveTo>
                                <a:lnTo>
                                  <a:pt x="79546" y="23589"/>
                                </a:lnTo>
                                <a:cubicBezTo>
                                  <a:pt x="79863" y="24690"/>
                                  <a:pt x="80194" y="27357"/>
                                  <a:pt x="78628" y="27357"/>
                                </a:cubicBezTo>
                                <a:cubicBezTo>
                                  <a:pt x="77669" y="27357"/>
                                  <a:pt x="77169" y="26736"/>
                                  <a:pt x="75778" y="24373"/>
                                </a:cubicBezTo>
                                <a:cubicBezTo>
                                  <a:pt x="71071" y="16505"/>
                                  <a:pt x="63379" y="5484"/>
                                  <a:pt x="38669" y="5484"/>
                                </a:cubicBezTo>
                                <a:cubicBezTo>
                                  <a:pt x="35535" y="5484"/>
                                  <a:pt x="33334" y="5639"/>
                                  <a:pt x="28782" y="5970"/>
                                </a:cubicBezTo>
                                <a:cubicBezTo>
                                  <a:pt x="28492" y="8496"/>
                                  <a:pt x="28303" y="11778"/>
                                  <a:pt x="28303" y="17916"/>
                                </a:cubicBezTo>
                                <a:lnTo>
                                  <a:pt x="28303" y="37588"/>
                                </a:lnTo>
                                <a:lnTo>
                                  <a:pt x="45138" y="37588"/>
                                </a:lnTo>
                                <a:cubicBezTo>
                                  <a:pt x="60408" y="37588"/>
                                  <a:pt x="62433" y="36812"/>
                                  <a:pt x="62920" y="30362"/>
                                </a:cubicBezTo>
                                <a:cubicBezTo>
                                  <a:pt x="63203" y="27675"/>
                                  <a:pt x="63528" y="27040"/>
                                  <a:pt x="64939" y="27040"/>
                                </a:cubicBezTo>
                                <a:cubicBezTo>
                                  <a:pt x="67134" y="27040"/>
                                  <a:pt x="67134" y="28303"/>
                                  <a:pt x="67134" y="34117"/>
                                </a:cubicBezTo>
                                <a:cubicBezTo>
                                  <a:pt x="67134" y="46712"/>
                                  <a:pt x="67910" y="51439"/>
                                  <a:pt x="67910" y="53323"/>
                                </a:cubicBezTo>
                                <a:cubicBezTo>
                                  <a:pt x="67910" y="55208"/>
                                  <a:pt x="67458" y="56788"/>
                                  <a:pt x="65877" y="56788"/>
                                </a:cubicBezTo>
                                <a:cubicBezTo>
                                  <a:pt x="64493" y="56788"/>
                                  <a:pt x="63379" y="55039"/>
                                  <a:pt x="62757" y="51115"/>
                                </a:cubicBezTo>
                                <a:cubicBezTo>
                                  <a:pt x="61630" y="44504"/>
                                  <a:pt x="60408" y="42930"/>
                                  <a:pt x="43396" y="42930"/>
                                </a:cubicBezTo>
                                <a:lnTo>
                                  <a:pt x="28492" y="42930"/>
                                </a:lnTo>
                                <a:lnTo>
                                  <a:pt x="28492" y="71868"/>
                                </a:lnTo>
                                <a:cubicBezTo>
                                  <a:pt x="28492" y="82585"/>
                                  <a:pt x="31301" y="86333"/>
                                  <a:pt x="39466" y="86678"/>
                                </a:cubicBezTo>
                                <a:cubicBezTo>
                                  <a:pt x="42127" y="86820"/>
                                  <a:pt x="42930" y="87137"/>
                                  <a:pt x="42930" y="88224"/>
                                </a:cubicBezTo>
                                <a:cubicBezTo>
                                  <a:pt x="42930" y="89967"/>
                                  <a:pt x="41661" y="90912"/>
                                  <a:pt x="39148" y="90912"/>
                                </a:cubicBezTo>
                                <a:cubicBezTo>
                                  <a:pt x="37743" y="90912"/>
                                  <a:pt x="25324" y="90291"/>
                                  <a:pt x="22947" y="90291"/>
                                </a:cubicBezTo>
                                <a:cubicBezTo>
                                  <a:pt x="20266" y="90291"/>
                                  <a:pt x="7226" y="90912"/>
                                  <a:pt x="4234" y="90912"/>
                                </a:cubicBezTo>
                                <a:cubicBezTo>
                                  <a:pt x="1742" y="90912"/>
                                  <a:pt x="648" y="90291"/>
                                  <a:pt x="648" y="88724"/>
                                </a:cubicBezTo>
                                <a:cubicBezTo>
                                  <a:pt x="648" y="87603"/>
                                  <a:pt x="1087" y="86968"/>
                                  <a:pt x="2843" y="86820"/>
                                </a:cubicBezTo>
                                <a:cubicBezTo>
                                  <a:pt x="7091" y="86333"/>
                                  <a:pt x="13067" y="85570"/>
                                  <a:pt x="13067" y="75028"/>
                                </a:cubicBezTo>
                                <a:lnTo>
                                  <a:pt x="13067" y="22651"/>
                                </a:lnTo>
                                <a:cubicBezTo>
                                  <a:pt x="13067" y="10387"/>
                                  <a:pt x="10562" y="5484"/>
                                  <a:pt x="3606" y="4700"/>
                                </a:cubicBezTo>
                                <a:cubicBezTo>
                                  <a:pt x="979" y="4228"/>
                                  <a:pt x="0" y="3762"/>
                                  <a:pt x="0" y="2343"/>
                                </a:cubicBezTo>
                                <a:cubicBezTo>
                                  <a:pt x="0" y="615"/>
                                  <a:pt x="1269" y="615"/>
                                  <a:pt x="3951" y="615"/>
                                </a:cubicBezTo>
                                <a:lnTo>
                                  <a:pt x="60090" y="615"/>
                                </a:lnTo>
                                <a:lnTo>
                                  <a:pt x="7357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4" name="Shape 14"/>
                        <wps:cNvSpPr/>
                        <wps:spPr>
                          <a:xfrm>
                            <a:off x="250" y="979291"/>
                            <a:ext cx="103155" cy="92364"/>
                          </a:xfrm>
                          <a:custGeom>
                            <a:avLst/>
                            <a:gdLst/>
                            <a:ahLst/>
                            <a:cxnLst/>
                            <a:rect l="0" t="0" r="0" b="0"/>
                            <a:pathLst>
                              <a:path w="103155" h="92364">
                                <a:moveTo>
                                  <a:pt x="5349" y="169"/>
                                </a:moveTo>
                                <a:cubicBezTo>
                                  <a:pt x="8489" y="169"/>
                                  <a:pt x="15708" y="784"/>
                                  <a:pt x="20591" y="784"/>
                                </a:cubicBezTo>
                                <a:cubicBezTo>
                                  <a:pt x="26263" y="784"/>
                                  <a:pt x="32226" y="169"/>
                                  <a:pt x="35690" y="169"/>
                                </a:cubicBezTo>
                                <a:cubicBezTo>
                                  <a:pt x="37899" y="169"/>
                                  <a:pt x="40263" y="0"/>
                                  <a:pt x="40263" y="2195"/>
                                </a:cubicBezTo>
                                <a:cubicBezTo>
                                  <a:pt x="40263" y="3309"/>
                                  <a:pt x="39452" y="3775"/>
                                  <a:pt x="36792" y="4248"/>
                                </a:cubicBezTo>
                                <a:cubicBezTo>
                                  <a:pt x="30504" y="5193"/>
                                  <a:pt x="28141" y="8030"/>
                                  <a:pt x="28141" y="14155"/>
                                </a:cubicBezTo>
                                <a:lnTo>
                                  <a:pt x="28141" y="57423"/>
                                </a:lnTo>
                                <a:cubicBezTo>
                                  <a:pt x="28141" y="76136"/>
                                  <a:pt x="37426" y="84787"/>
                                  <a:pt x="57706" y="84787"/>
                                </a:cubicBezTo>
                                <a:cubicBezTo>
                                  <a:pt x="77365" y="84787"/>
                                  <a:pt x="86475" y="76946"/>
                                  <a:pt x="86475" y="59780"/>
                                </a:cubicBezTo>
                                <a:lnTo>
                                  <a:pt x="86475" y="14945"/>
                                </a:lnTo>
                                <a:cubicBezTo>
                                  <a:pt x="86475" y="8665"/>
                                  <a:pt x="84287" y="5808"/>
                                  <a:pt x="78317" y="4559"/>
                                </a:cubicBezTo>
                                <a:cubicBezTo>
                                  <a:pt x="75629" y="3930"/>
                                  <a:pt x="74852" y="3465"/>
                                  <a:pt x="74852" y="2040"/>
                                </a:cubicBezTo>
                                <a:cubicBezTo>
                                  <a:pt x="74852" y="642"/>
                                  <a:pt x="75629" y="169"/>
                                  <a:pt x="77365" y="169"/>
                                </a:cubicBezTo>
                                <a:cubicBezTo>
                                  <a:pt x="79235" y="169"/>
                                  <a:pt x="84598" y="784"/>
                                  <a:pt x="89311" y="784"/>
                                </a:cubicBezTo>
                                <a:cubicBezTo>
                                  <a:pt x="94018" y="784"/>
                                  <a:pt x="98590" y="169"/>
                                  <a:pt x="100481" y="169"/>
                                </a:cubicBezTo>
                                <a:cubicBezTo>
                                  <a:pt x="102365" y="169"/>
                                  <a:pt x="103155" y="642"/>
                                  <a:pt x="103155" y="1884"/>
                                </a:cubicBezTo>
                                <a:cubicBezTo>
                                  <a:pt x="103155" y="3309"/>
                                  <a:pt x="101886" y="4248"/>
                                  <a:pt x="98752" y="5342"/>
                                </a:cubicBezTo>
                                <a:cubicBezTo>
                                  <a:pt x="95612" y="6450"/>
                                  <a:pt x="93080" y="7712"/>
                                  <a:pt x="93080" y="14945"/>
                                </a:cubicBezTo>
                                <a:lnTo>
                                  <a:pt x="93080" y="58989"/>
                                </a:lnTo>
                                <a:cubicBezTo>
                                  <a:pt x="93080" y="80546"/>
                                  <a:pt x="79094" y="92364"/>
                                  <a:pt x="52999" y="92364"/>
                                </a:cubicBezTo>
                                <a:cubicBezTo>
                                  <a:pt x="26891" y="92364"/>
                                  <a:pt x="12581" y="81809"/>
                                  <a:pt x="12581" y="62623"/>
                                </a:cubicBezTo>
                                <a:lnTo>
                                  <a:pt x="12581" y="13851"/>
                                </a:lnTo>
                                <a:cubicBezTo>
                                  <a:pt x="12581" y="8489"/>
                                  <a:pt x="9920" y="5808"/>
                                  <a:pt x="3775" y="4700"/>
                                </a:cubicBezTo>
                                <a:cubicBezTo>
                                  <a:pt x="790" y="4099"/>
                                  <a:pt x="0" y="3465"/>
                                  <a:pt x="0" y="2040"/>
                                </a:cubicBezTo>
                                <a:cubicBezTo>
                                  <a:pt x="0" y="169"/>
                                  <a:pt x="1870" y="169"/>
                                  <a:pt x="5349" y="169"/>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5" name="Shape 15"/>
                        <wps:cNvSpPr/>
                        <wps:spPr>
                          <a:xfrm>
                            <a:off x="123708" y="979457"/>
                            <a:ext cx="105202" cy="91857"/>
                          </a:xfrm>
                          <a:custGeom>
                            <a:avLst/>
                            <a:gdLst/>
                            <a:ahLst/>
                            <a:cxnLst/>
                            <a:rect l="0" t="0" r="0" b="0"/>
                            <a:pathLst>
                              <a:path w="105202" h="91857">
                                <a:moveTo>
                                  <a:pt x="1905" y="0"/>
                                </a:moveTo>
                                <a:cubicBezTo>
                                  <a:pt x="2843" y="0"/>
                                  <a:pt x="13392" y="621"/>
                                  <a:pt x="14317" y="621"/>
                                </a:cubicBezTo>
                                <a:cubicBezTo>
                                  <a:pt x="15249" y="621"/>
                                  <a:pt x="20915" y="0"/>
                                  <a:pt x="22016" y="0"/>
                                </a:cubicBezTo>
                                <a:cubicBezTo>
                                  <a:pt x="23596" y="0"/>
                                  <a:pt x="24393" y="311"/>
                                  <a:pt x="26264" y="2195"/>
                                </a:cubicBezTo>
                                <a:lnTo>
                                  <a:pt x="87123" y="66702"/>
                                </a:lnTo>
                                <a:lnTo>
                                  <a:pt x="87123" y="16349"/>
                                </a:lnTo>
                                <a:cubicBezTo>
                                  <a:pt x="87123" y="8651"/>
                                  <a:pt x="83652" y="4700"/>
                                  <a:pt x="76102" y="3768"/>
                                </a:cubicBezTo>
                                <a:cubicBezTo>
                                  <a:pt x="74225" y="3613"/>
                                  <a:pt x="72489" y="3296"/>
                                  <a:pt x="72489" y="1877"/>
                                </a:cubicBezTo>
                                <a:cubicBezTo>
                                  <a:pt x="72489" y="311"/>
                                  <a:pt x="73273" y="0"/>
                                  <a:pt x="75164" y="0"/>
                                </a:cubicBezTo>
                                <a:cubicBezTo>
                                  <a:pt x="77061" y="0"/>
                                  <a:pt x="86975" y="621"/>
                                  <a:pt x="89481" y="621"/>
                                </a:cubicBezTo>
                                <a:cubicBezTo>
                                  <a:pt x="91999" y="621"/>
                                  <a:pt x="101272" y="0"/>
                                  <a:pt x="102845" y="0"/>
                                </a:cubicBezTo>
                                <a:cubicBezTo>
                                  <a:pt x="104412" y="0"/>
                                  <a:pt x="105202" y="311"/>
                                  <a:pt x="105202" y="1580"/>
                                </a:cubicBezTo>
                                <a:cubicBezTo>
                                  <a:pt x="105202" y="2674"/>
                                  <a:pt x="104729" y="2985"/>
                                  <a:pt x="102534" y="3458"/>
                                </a:cubicBezTo>
                                <a:cubicBezTo>
                                  <a:pt x="96085" y="4700"/>
                                  <a:pt x="93411" y="8799"/>
                                  <a:pt x="93411" y="17295"/>
                                </a:cubicBezTo>
                                <a:lnTo>
                                  <a:pt x="93411" y="88731"/>
                                </a:lnTo>
                                <a:cubicBezTo>
                                  <a:pt x="93411" y="91243"/>
                                  <a:pt x="93094" y="91857"/>
                                  <a:pt x="91506" y="91857"/>
                                </a:cubicBezTo>
                                <a:cubicBezTo>
                                  <a:pt x="90743" y="91857"/>
                                  <a:pt x="89946" y="91547"/>
                                  <a:pt x="89481" y="91243"/>
                                </a:cubicBezTo>
                                <a:lnTo>
                                  <a:pt x="19969" y="18092"/>
                                </a:lnTo>
                                <a:lnTo>
                                  <a:pt x="19969" y="71260"/>
                                </a:lnTo>
                                <a:cubicBezTo>
                                  <a:pt x="19969" y="81640"/>
                                  <a:pt x="22799" y="85874"/>
                                  <a:pt x="30822" y="86975"/>
                                </a:cubicBezTo>
                                <a:cubicBezTo>
                                  <a:pt x="33186" y="87292"/>
                                  <a:pt x="33807" y="87461"/>
                                  <a:pt x="33807" y="89034"/>
                                </a:cubicBezTo>
                                <a:cubicBezTo>
                                  <a:pt x="33807" y="90453"/>
                                  <a:pt x="32862" y="90918"/>
                                  <a:pt x="29424" y="90918"/>
                                </a:cubicBezTo>
                                <a:cubicBezTo>
                                  <a:pt x="26729" y="90918"/>
                                  <a:pt x="20138" y="90297"/>
                                  <a:pt x="16188" y="90297"/>
                                </a:cubicBezTo>
                                <a:cubicBezTo>
                                  <a:pt x="12406" y="90297"/>
                                  <a:pt x="4721" y="90918"/>
                                  <a:pt x="3147" y="90918"/>
                                </a:cubicBezTo>
                                <a:cubicBezTo>
                                  <a:pt x="2222" y="90918"/>
                                  <a:pt x="1729" y="90297"/>
                                  <a:pt x="1729" y="89345"/>
                                </a:cubicBezTo>
                                <a:cubicBezTo>
                                  <a:pt x="1729" y="88096"/>
                                  <a:pt x="2222" y="87785"/>
                                  <a:pt x="4397" y="87292"/>
                                </a:cubicBezTo>
                                <a:cubicBezTo>
                                  <a:pt x="11791" y="86036"/>
                                  <a:pt x="14155" y="81640"/>
                                  <a:pt x="14155" y="69214"/>
                                </a:cubicBezTo>
                                <a:lnTo>
                                  <a:pt x="14155" y="12412"/>
                                </a:lnTo>
                                <a:cubicBezTo>
                                  <a:pt x="8955" y="6281"/>
                                  <a:pt x="6605" y="4538"/>
                                  <a:pt x="2222" y="3930"/>
                                </a:cubicBezTo>
                                <a:cubicBezTo>
                                  <a:pt x="466" y="3458"/>
                                  <a:pt x="0" y="3147"/>
                                  <a:pt x="0" y="1877"/>
                                </a:cubicBezTo>
                                <a:cubicBezTo>
                                  <a:pt x="0" y="621"/>
                                  <a:pt x="655" y="0"/>
                                  <a:pt x="1905"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6" name="Shape 16"/>
                        <wps:cNvSpPr/>
                        <wps:spPr>
                          <a:xfrm>
                            <a:off x="250410" y="979457"/>
                            <a:ext cx="42295" cy="91074"/>
                          </a:xfrm>
                          <a:custGeom>
                            <a:avLst/>
                            <a:gdLst/>
                            <a:ahLst/>
                            <a:cxnLst/>
                            <a:rect l="0" t="0" r="0" b="0"/>
                            <a:pathLst>
                              <a:path w="42295" h="91074">
                                <a:moveTo>
                                  <a:pt x="3147" y="0"/>
                                </a:moveTo>
                                <a:cubicBezTo>
                                  <a:pt x="4559" y="0"/>
                                  <a:pt x="16181" y="621"/>
                                  <a:pt x="21381" y="621"/>
                                </a:cubicBezTo>
                                <a:cubicBezTo>
                                  <a:pt x="27033" y="621"/>
                                  <a:pt x="35211" y="0"/>
                                  <a:pt x="36785" y="0"/>
                                </a:cubicBezTo>
                                <a:cubicBezTo>
                                  <a:pt x="39148" y="0"/>
                                  <a:pt x="41026" y="0"/>
                                  <a:pt x="41026" y="1580"/>
                                </a:cubicBezTo>
                                <a:cubicBezTo>
                                  <a:pt x="41026" y="2674"/>
                                  <a:pt x="40553" y="3147"/>
                                  <a:pt x="38352" y="3768"/>
                                </a:cubicBezTo>
                                <a:cubicBezTo>
                                  <a:pt x="32051" y="5639"/>
                                  <a:pt x="29404" y="9589"/>
                                  <a:pt x="29404" y="16511"/>
                                </a:cubicBezTo>
                                <a:lnTo>
                                  <a:pt x="29404" y="73461"/>
                                </a:lnTo>
                                <a:cubicBezTo>
                                  <a:pt x="29404" y="81943"/>
                                  <a:pt x="31585" y="85111"/>
                                  <a:pt x="38521" y="86340"/>
                                </a:cubicBezTo>
                                <a:cubicBezTo>
                                  <a:pt x="41499" y="86975"/>
                                  <a:pt x="42295" y="87461"/>
                                  <a:pt x="42295" y="88886"/>
                                </a:cubicBezTo>
                                <a:cubicBezTo>
                                  <a:pt x="42295" y="91074"/>
                                  <a:pt x="39770" y="90918"/>
                                  <a:pt x="36468" y="90918"/>
                                </a:cubicBezTo>
                                <a:cubicBezTo>
                                  <a:pt x="33003" y="90918"/>
                                  <a:pt x="27371" y="90297"/>
                                  <a:pt x="22144" y="90297"/>
                                </a:cubicBezTo>
                                <a:cubicBezTo>
                                  <a:pt x="17133" y="90297"/>
                                  <a:pt x="8482" y="90918"/>
                                  <a:pt x="5497" y="90918"/>
                                </a:cubicBezTo>
                                <a:cubicBezTo>
                                  <a:pt x="2816" y="90918"/>
                                  <a:pt x="1250" y="90763"/>
                                  <a:pt x="1250" y="88886"/>
                                </a:cubicBezTo>
                                <a:cubicBezTo>
                                  <a:pt x="1250" y="88096"/>
                                  <a:pt x="2046" y="87609"/>
                                  <a:pt x="4390" y="87144"/>
                                </a:cubicBezTo>
                                <a:cubicBezTo>
                                  <a:pt x="11454" y="85880"/>
                                  <a:pt x="14141" y="82274"/>
                                  <a:pt x="14141" y="73610"/>
                                </a:cubicBezTo>
                                <a:lnTo>
                                  <a:pt x="14141" y="15884"/>
                                </a:lnTo>
                                <a:cubicBezTo>
                                  <a:pt x="14141" y="8502"/>
                                  <a:pt x="10677" y="4700"/>
                                  <a:pt x="3147" y="3768"/>
                                </a:cubicBezTo>
                                <a:cubicBezTo>
                                  <a:pt x="1088" y="3458"/>
                                  <a:pt x="0" y="3296"/>
                                  <a:pt x="0" y="1715"/>
                                </a:cubicBezTo>
                                <a:cubicBezTo>
                                  <a:pt x="0" y="472"/>
                                  <a:pt x="770" y="0"/>
                                  <a:pt x="3147"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7" name="Shape 17"/>
                        <wps:cNvSpPr/>
                        <wps:spPr>
                          <a:xfrm>
                            <a:off x="311803" y="979461"/>
                            <a:ext cx="105053" cy="92485"/>
                          </a:xfrm>
                          <a:custGeom>
                            <a:avLst/>
                            <a:gdLst/>
                            <a:ahLst/>
                            <a:cxnLst/>
                            <a:rect l="0" t="0" r="0" b="0"/>
                            <a:pathLst>
                              <a:path w="105053" h="92485">
                                <a:moveTo>
                                  <a:pt x="3620" y="0"/>
                                </a:moveTo>
                                <a:cubicBezTo>
                                  <a:pt x="4883" y="0"/>
                                  <a:pt x="14479" y="615"/>
                                  <a:pt x="19679" y="615"/>
                                </a:cubicBezTo>
                                <a:cubicBezTo>
                                  <a:pt x="24399" y="615"/>
                                  <a:pt x="31760" y="0"/>
                                  <a:pt x="35401" y="0"/>
                                </a:cubicBezTo>
                                <a:cubicBezTo>
                                  <a:pt x="36805" y="0"/>
                                  <a:pt x="38365" y="0"/>
                                  <a:pt x="38365" y="1709"/>
                                </a:cubicBezTo>
                                <a:cubicBezTo>
                                  <a:pt x="38365" y="2830"/>
                                  <a:pt x="37750" y="3289"/>
                                  <a:pt x="35232" y="3762"/>
                                </a:cubicBezTo>
                                <a:cubicBezTo>
                                  <a:pt x="32875" y="4079"/>
                                  <a:pt x="29106" y="4876"/>
                                  <a:pt x="29106" y="8948"/>
                                </a:cubicBezTo>
                                <a:cubicBezTo>
                                  <a:pt x="29106" y="10690"/>
                                  <a:pt x="29897" y="13358"/>
                                  <a:pt x="31619" y="16654"/>
                                </a:cubicBezTo>
                                <a:lnTo>
                                  <a:pt x="57862" y="70774"/>
                                </a:lnTo>
                                <a:lnTo>
                                  <a:pt x="81147" y="20604"/>
                                </a:lnTo>
                                <a:cubicBezTo>
                                  <a:pt x="84301" y="14155"/>
                                  <a:pt x="85246" y="11156"/>
                                  <a:pt x="85246" y="9117"/>
                                </a:cubicBezTo>
                                <a:cubicBezTo>
                                  <a:pt x="85246" y="6436"/>
                                  <a:pt x="83997" y="5024"/>
                                  <a:pt x="80363" y="3930"/>
                                </a:cubicBezTo>
                                <a:cubicBezTo>
                                  <a:pt x="78324" y="3289"/>
                                  <a:pt x="77696" y="2830"/>
                                  <a:pt x="77696" y="1709"/>
                                </a:cubicBezTo>
                                <a:cubicBezTo>
                                  <a:pt x="77696" y="473"/>
                                  <a:pt x="78945" y="0"/>
                                  <a:pt x="80363" y="0"/>
                                </a:cubicBezTo>
                                <a:cubicBezTo>
                                  <a:pt x="81775" y="0"/>
                                  <a:pt x="88217" y="615"/>
                                  <a:pt x="91844" y="615"/>
                                </a:cubicBezTo>
                                <a:cubicBezTo>
                                  <a:pt x="95295" y="615"/>
                                  <a:pt x="100799" y="0"/>
                                  <a:pt x="102527" y="0"/>
                                </a:cubicBezTo>
                                <a:cubicBezTo>
                                  <a:pt x="104290" y="0"/>
                                  <a:pt x="105053" y="304"/>
                                  <a:pt x="105053" y="1398"/>
                                </a:cubicBezTo>
                                <a:cubicBezTo>
                                  <a:pt x="105053" y="2830"/>
                                  <a:pt x="104290" y="3289"/>
                                  <a:pt x="101595" y="3930"/>
                                </a:cubicBezTo>
                                <a:cubicBezTo>
                                  <a:pt x="95457" y="5328"/>
                                  <a:pt x="93566" y="7233"/>
                                  <a:pt x="89176" y="16654"/>
                                </a:cubicBezTo>
                                <a:lnTo>
                                  <a:pt x="55207" y="89825"/>
                                </a:lnTo>
                                <a:cubicBezTo>
                                  <a:pt x="54566" y="91236"/>
                                  <a:pt x="54256" y="92485"/>
                                  <a:pt x="53013" y="92485"/>
                                </a:cubicBezTo>
                                <a:cubicBezTo>
                                  <a:pt x="51743" y="92485"/>
                                  <a:pt x="51115" y="91067"/>
                                  <a:pt x="49549" y="87934"/>
                                </a:cubicBezTo>
                                <a:lnTo>
                                  <a:pt x="12905" y="11947"/>
                                </a:lnTo>
                                <a:cubicBezTo>
                                  <a:pt x="10549" y="7233"/>
                                  <a:pt x="7888" y="5024"/>
                                  <a:pt x="2992" y="4079"/>
                                </a:cubicBezTo>
                                <a:cubicBezTo>
                                  <a:pt x="641" y="3606"/>
                                  <a:pt x="0" y="3141"/>
                                  <a:pt x="0" y="1871"/>
                                </a:cubicBezTo>
                                <a:cubicBezTo>
                                  <a:pt x="0" y="473"/>
                                  <a:pt x="1438" y="0"/>
                                  <a:pt x="3620"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8" name="Shape 18"/>
                        <wps:cNvSpPr/>
                        <wps:spPr>
                          <a:xfrm>
                            <a:off x="434205" y="979415"/>
                            <a:ext cx="86630" cy="90912"/>
                          </a:xfrm>
                          <a:custGeom>
                            <a:avLst/>
                            <a:gdLst/>
                            <a:ahLst/>
                            <a:cxnLst/>
                            <a:rect l="0" t="0" r="0" b="0"/>
                            <a:pathLst>
                              <a:path w="86630" h="90912">
                                <a:moveTo>
                                  <a:pt x="73901" y="0"/>
                                </a:moveTo>
                                <a:lnTo>
                                  <a:pt x="80039" y="23116"/>
                                </a:lnTo>
                                <a:cubicBezTo>
                                  <a:pt x="80350" y="23738"/>
                                  <a:pt x="80350" y="24373"/>
                                  <a:pt x="80350" y="24845"/>
                                </a:cubicBezTo>
                                <a:cubicBezTo>
                                  <a:pt x="80350" y="26101"/>
                                  <a:pt x="79722" y="26736"/>
                                  <a:pt x="78614" y="26736"/>
                                </a:cubicBezTo>
                                <a:cubicBezTo>
                                  <a:pt x="77513" y="26736"/>
                                  <a:pt x="76906" y="26263"/>
                                  <a:pt x="75940" y="24845"/>
                                </a:cubicBezTo>
                                <a:cubicBezTo>
                                  <a:pt x="69187" y="13358"/>
                                  <a:pt x="57078" y="5794"/>
                                  <a:pt x="43707" y="5794"/>
                                </a:cubicBezTo>
                                <a:lnTo>
                                  <a:pt x="28154" y="5794"/>
                                </a:lnTo>
                                <a:lnTo>
                                  <a:pt x="28154" y="38676"/>
                                </a:lnTo>
                                <a:lnTo>
                                  <a:pt x="54093" y="38676"/>
                                </a:lnTo>
                                <a:cubicBezTo>
                                  <a:pt x="60529" y="38676"/>
                                  <a:pt x="62589" y="37123"/>
                                  <a:pt x="63838" y="31146"/>
                                </a:cubicBezTo>
                                <a:cubicBezTo>
                                  <a:pt x="64628" y="27817"/>
                                  <a:pt x="65250" y="26736"/>
                                  <a:pt x="66675" y="26736"/>
                                </a:cubicBezTo>
                                <a:cubicBezTo>
                                  <a:pt x="67937" y="26736"/>
                                  <a:pt x="68869" y="28148"/>
                                  <a:pt x="68869" y="30524"/>
                                </a:cubicBezTo>
                                <a:cubicBezTo>
                                  <a:pt x="68869" y="31457"/>
                                  <a:pt x="68235" y="39148"/>
                                  <a:pt x="68235" y="40742"/>
                                </a:cubicBezTo>
                                <a:cubicBezTo>
                                  <a:pt x="68235" y="42464"/>
                                  <a:pt x="68869" y="51277"/>
                                  <a:pt x="68869" y="53323"/>
                                </a:cubicBezTo>
                                <a:cubicBezTo>
                                  <a:pt x="68869" y="55039"/>
                                  <a:pt x="68235" y="56133"/>
                                  <a:pt x="67134" y="56133"/>
                                </a:cubicBezTo>
                                <a:cubicBezTo>
                                  <a:pt x="65736" y="56133"/>
                                  <a:pt x="65115" y="55207"/>
                                  <a:pt x="64318" y="52209"/>
                                </a:cubicBezTo>
                                <a:cubicBezTo>
                                  <a:pt x="62758" y="44990"/>
                                  <a:pt x="60381" y="43565"/>
                                  <a:pt x="50008" y="43565"/>
                                </a:cubicBezTo>
                                <a:lnTo>
                                  <a:pt x="28154" y="43565"/>
                                </a:lnTo>
                                <a:lnTo>
                                  <a:pt x="28154" y="77723"/>
                                </a:lnTo>
                                <a:cubicBezTo>
                                  <a:pt x="28154" y="83531"/>
                                  <a:pt x="32078" y="85725"/>
                                  <a:pt x="41985" y="85725"/>
                                </a:cubicBezTo>
                                <a:cubicBezTo>
                                  <a:pt x="58794" y="85725"/>
                                  <a:pt x="72172" y="78965"/>
                                  <a:pt x="80830" y="65905"/>
                                </a:cubicBezTo>
                                <a:cubicBezTo>
                                  <a:pt x="82410" y="63541"/>
                                  <a:pt x="83659" y="61806"/>
                                  <a:pt x="84895" y="61806"/>
                                </a:cubicBezTo>
                                <a:cubicBezTo>
                                  <a:pt x="86016" y="61806"/>
                                  <a:pt x="86630" y="62454"/>
                                  <a:pt x="86630" y="63697"/>
                                </a:cubicBezTo>
                                <a:cubicBezTo>
                                  <a:pt x="86630" y="64493"/>
                                  <a:pt x="86495" y="65432"/>
                                  <a:pt x="86016" y="66843"/>
                                </a:cubicBezTo>
                                <a:lnTo>
                                  <a:pt x="77351" y="90912"/>
                                </a:lnTo>
                                <a:lnTo>
                                  <a:pt x="38838" y="90291"/>
                                </a:lnTo>
                                <a:lnTo>
                                  <a:pt x="3782" y="90912"/>
                                </a:lnTo>
                                <a:cubicBezTo>
                                  <a:pt x="0" y="90912"/>
                                  <a:pt x="0" y="89825"/>
                                  <a:pt x="0" y="89034"/>
                                </a:cubicBezTo>
                                <a:cubicBezTo>
                                  <a:pt x="0" y="87603"/>
                                  <a:pt x="1236" y="87144"/>
                                  <a:pt x="4876" y="86678"/>
                                </a:cubicBezTo>
                                <a:cubicBezTo>
                                  <a:pt x="11021" y="85725"/>
                                  <a:pt x="12750" y="83355"/>
                                  <a:pt x="12750" y="75967"/>
                                </a:cubicBezTo>
                                <a:lnTo>
                                  <a:pt x="12750" y="15404"/>
                                </a:lnTo>
                                <a:cubicBezTo>
                                  <a:pt x="12750" y="8185"/>
                                  <a:pt x="11312" y="6281"/>
                                  <a:pt x="3917" y="4876"/>
                                </a:cubicBezTo>
                                <a:cubicBezTo>
                                  <a:pt x="952" y="4390"/>
                                  <a:pt x="155" y="3930"/>
                                  <a:pt x="155" y="2343"/>
                                </a:cubicBezTo>
                                <a:cubicBezTo>
                                  <a:pt x="155" y="1567"/>
                                  <a:pt x="635" y="621"/>
                                  <a:pt x="2985" y="621"/>
                                </a:cubicBezTo>
                                <a:lnTo>
                                  <a:pt x="59597" y="621"/>
                                </a:lnTo>
                                <a:lnTo>
                                  <a:pt x="73901"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19" name="Shape 19"/>
                        <wps:cNvSpPr/>
                        <wps:spPr>
                          <a:xfrm>
                            <a:off x="550463" y="979678"/>
                            <a:ext cx="41526" cy="90919"/>
                          </a:xfrm>
                          <a:custGeom>
                            <a:avLst/>
                            <a:gdLst/>
                            <a:ahLst/>
                            <a:cxnLst/>
                            <a:rect l="0" t="0" r="0" b="0"/>
                            <a:pathLst>
                              <a:path w="41526" h="90919">
                                <a:moveTo>
                                  <a:pt x="4234" y="0"/>
                                </a:moveTo>
                                <a:cubicBezTo>
                                  <a:pt x="7395" y="0"/>
                                  <a:pt x="17011" y="628"/>
                                  <a:pt x="21070" y="628"/>
                                </a:cubicBezTo>
                                <a:cubicBezTo>
                                  <a:pt x="25311" y="628"/>
                                  <a:pt x="38527" y="0"/>
                                  <a:pt x="40101" y="0"/>
                                </a:cubicBezTo>
                                <a:lnTo>
                                  <a:pt x="41526" y="425"/>
                                </a:lnTo>
                                <a:lnTo>
                                  <a:pt x="41526" y="6295"/>
                                </a:lnTo>
                                <a:lnTo>
                                  <a:pt x="36481" y="3930"/>
                                </a:lnTo>
                                <a:cubicBezTo>
                                  <a:pt x="30829" y="3930"/>
                                  <a:pt x="28634" y="5646"/>
                                  <a:pt x="28634" y="9900"/>
                                </a:cubicBezTo>
                                <a:lnTo>
                                  <a:pt x="28634" y="46719"/>
                                </a:lnTo>
                                <a:cubicBezTo>
                                  <a:pt x="30964" y="46719"/>
                                  <a:pt x="32537" y="46867"/>
                                  <a:pt x="33807" y="46867"/>
                                </a:cubicBezTo>
                                <a:lnTo>
                                  <a:pt x="41526" y="44374"/>
                                </a:lnTo>
                                <a:lnTo>
                                  <a:pt x="41526" y="55406"/>
                                </a:lnTo>
                                <a:lnTo>
                                  <a:pt x="38191" y="51729"/>
                                </a:lnTo>
                                <a:cubicBezTo>
                                  <a:pt x="35772" y="50450"/>
                                  <a:pt x="33024" y="50332"/>
                                  <a:pt x="28634" y="50332"/>
                                </a:cubicBezTo>
                                <a:lnTo>
                                  <a:pt x="28634" y="73313"/>
                                </a:lnTo>
                                <a:cubicBezTo>
                                  <a:pt x="28634" y="81633"/>
                                  <a:pt x="31598" y="85577"/>
                                  <a:pt x="38838" y="87150"/>
                                </a:cubicBezTo>
                                <a:lnTo>
                                  <a:pt x="41526" y="88935"/>
                                </a:lnTo>
                                <a:lnTo>
                                  <a:pt x="41526" y="89800"/>
                                </a:lnTo>
                                <a:lnTo>
                                  <a:pt x="39959" y="90919"/>
                                </a:lnTo>
                                <a:cubicBezTo>
                                  <a:pt x="37413" y="90919"/>
                                  <a:pt x="25467" y="90298"/>
                                  <a:pt x="21225" y="90298"/>
                                </a:cubicBezTo>
                                <a:cubicBezTo>
                                  <a:pt x="17930" y="90298"/>
                                  <a:pt x="8340" y="90919"/>
                                  <a:pt x="4707" y="90919"/>
                                </a:cubicBezTo>
                                <a:cubicBezTo>
                                  <a:pt x="2033" y="90919"/>
                                  <a:pt x="939" y="90919"/>
                                  <a:pt x="939" y="89352"/>
                                </a:cubicBezTo>
                                <a:cubicBezTo>
                                  <a:pt x="939" y="88096"/>
                                  <a:pt x="1581" y="87610"/>
                                  <a:pt x="4099" y="87150"/>
                                </a:cubicBezTo>
                                <a:cubicBezTo>
                                  <a:pt x="10704" y="85881"/>
                                  <a:pt x="13534" y="81950"/>
                                  <a:pt x="13534" y="73617"/>
                                </a:cubicBezTo>
                                <a:lnTo>
                                  <a:pt x="13534" y="13682"/>
                                </a:lnTo>
                                <a:cubicBezTo>
                                  <a:pt x="13534" y="7084"/>
                                  <a:pt x="10994" y="4403"/>
                                  <a:pt x="4234" y="3775"/>
                                </a:cubicBezTo>
                                <a:cubicBezTo>
                                  <a:pt x="939" y="3458"/>
                                  <a:pt x="0" y="2992"/>
                                  <a:pt x="0" y="1405"/>
                                </a:cubicBezTo>
                                <a:cubicBezTo>
                                  <a:pt x="0" y="0"/>
                                  <a:pt x="1891" y="0"/>
                                  <a:pt x="4234"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0" name="Shape 20"/>
                        <wps:cNvSpPr/>
                        <wps:spPr>
                          <a:xfrm>
                            <a:off x="591989" y="1068613"/>
                            <a:ext cx="628" cy="865"/>
                          </a:xfrm>
                          <a:custGeom>
                            <a:avLst/>
                            <a:gdLst/>
                            <a:ahLst/>
                            <a:cxnLst/>
                            <a:rect l="0" t="0" r="0" b="0"/>
                            <a:pathLst>
                              <a:path w="628" h="865">
                                <a:moveTo>
                                  <a:pt x="0" y="0"/>
                                </a:moveTo>
                                <a:lnTo>
                                  <a:pt x="628" y="417"/>
                                </a:lnTo>
                                <a:lnTo>
                                  <a:pt x="0" y="865"/>
                                </a:lnTo>
                                <a:lnTo>
                                  <a:pt x="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1" name="Shape 21"/>
                        <wps:cNvSpPr/>
                        <wps:spPr>
                          <a:xfrm>
                            <a:off x="591989" y="980103"/>
                            <a:ext cx="52338" cy="90494"/>
                          </a:xfrm>
                          <a:custGeom>
                            <a:avLst/>
                            <a:gdLst/>
                            <a:ahLst/>
                            <a:cxnLst/>
                            <a:rect l="0" t="0" r="0" b="0"/>
                            <a:pathLst>
                              <a:path w="52338" h="90494">
                                <a:moveTo>
                                  <a:pt x="0" y="0"/>
                                </a:moveTo>
                                <a:lnTo>
                                  <a:pt x="20346" y="6063"/>
                                </a:lnTo>
                                <a:cubicBezTo>
                                  <a:pt x="25537" y="10271"/>
                                  <a:pt x="28451" y="16404"/>
                                  <a:pt x="28451" y="24110"/>
                                </a:cubicBezTo>
                                <a:cubicBezTo>
                                  <a:pt x="28451" y="37636"/>
                                  <a:pt x="19334" y="44714"/>
                                  <a:pt x="14296" y="48658"/>
                                </a:cubicBezTo>
                                <a:cubicBezTo>
                                  <a:pt x="18065" y="53216"/>
                                  <a:pt x="20118" y="56052"/>
                                  <a:pt x="24028" y="61881"/>
                                </a:cubicBezTo>
                                <a:lnTo>
                                  <a:pt x="25919" y="64852"/>
                                </a:lnTo>
                                <a:cubicBezTo>
                                  <a:pt x="38527" y="83579"/>
                                  <a:pt x="42599" y="86550"/>
                                  <a:pt x="49845" y="86726"/>
                                </a:cubicBezTo>
                                <a:cubicBezTo>
                                  <a:pt x="51878" y="86868"/>
                                  <a:pt x="52338" y="87185"/>
                                  <a:pt x="52338" y="88306"/>
                                </a:cubicBezTo>
                                <a:cubicBezTo>
                                  <a:pt x="52338" y="90494"/>
                                  <a:pt x="48252" y="90494"/>
                                  <a:pt x="46536" y="90494"/>
                                </a:cubicBezTo>
                                <a:cubicBezTo>
                                  <a:pt x="44477" y="90494"/>
                                  <a:pt x="39770" y="89873"/>
                                  <a:pt x="38041" y="89873"/>
                                </a:cubicBezTo>
                                <a:cubicBezTo>
                                  <a:pt x="36001" y="89873"/>
                                  <a:pt x="32193" y="90494"/>
                                  <a:pt x="30511" y="90494"/>
                                </a:cubicBezTo>
                                <a:cubicBezTo>
                                  <a:pt x="25919" y="90494"/>
                                  <a:pt x="23575" y="88306"/>
                                  <a:pt x="16647" y="77913"/>
                                </a:cubicBezTo>
                                <a:lnTo>
                                  <a:pt x="4248" y="59665"/>
                                </a:lnTo>
                                <a:lnTo>
                                  <a:pt x="0" y="54981"/>
                                </a:lnTo>
                                <a:lnTo>
                                  <a:pt x="0" y="43950"/>
                                </a:lnTo>
                                <a:lnTo>
                                  <a:pt x="7781" y="41437"/>
                                </a:lnTo>
                                <a:cubicBezTo>
                                  <a:pt x="11202" y="38077"/>
                                  <a:pt x="12892" y="33004"/>
                                  <a:pt x="12892" y="26149"/>
                                </a:cubicBezTo>
                                <a:cubicBezTo>
                                  <a:pt x="12892" y="19237"/>
                                  <a:pt x="11158" y="13576"/>
                                  <a:pt x="8049" y="9643"/>
                                </a:cubicBezTo>
                                <a:lnTo>
                                  <a:pt x="0" y="5870"/>
                                </a:lnTo>
                                <a:lnTo>
                                  <a:pt x="0"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2" name="Shape 22"/>
                        <wps:cNvSpPr/>
                        <wps:spPr>
                          <a:xfrm>
                            <a:off x="662032" y="978183"/>
                            <a:ext cx="60813" cy="92971"/>
                          </a:xfrm>
                          <a:custGeom>
                            <a:avLst/>
                            <a:gdLst/>
                            <a:ahLst/>
                            <a:cxnLst/>
                            <a:rect l="0" t="0" r="0" b="0"/>
                            <a:pathLst>
                              <a:path w="60813" h="92971">
                                <a:moveTo>
                                  <a:pt x="53425" y="0"/>
                                </a:moveTo>
                                <a:cubicBezTo>
                                  <a:pt x="54363" y="0"/>
                                  <a:pt x="55491" y="310"/>
                                  <a:pt x="55174" y="6605"/>
                                </a:cubicBezTo>
                                <a:cubicBezTo>
                                  <a:pt x="55018" y="14175"/>
                                  <a:pt x="55788" y="21542"/>
                                  <a:pt x="56430" y="25649"/>
                                </a:cubicBezTo>
                                <a:lnTo>
                                  <a:pt x="56734" y="28330"/>
                                </a:lnTo>
                                <a:cubicBezTo>
                                  <a:pt x="57193" y="30842"/>
                                  <a:pt x="57369" y="32098"/>
                                  <a:pt x="57369" y="33037"/>
                                </a:cubicBezTo>
                                <a:cubicBezTo>
                                  <a:pt x="57369" y="34759"/>
                                  <a:pt x="56734" y="35859"/>
                                  <a:pt x="55788" y="35859"/>
                                </a:cubicBezTo>
                                <a:cubicBezTo>
                                  <a:pt x="54208" y="35859"/>
                                  <a:pt x="53256" y="34610"/>
                                  <a:pt x="52338" y="30687"/>
                                </a:cubicBezTo>
                                <a:cubicBezTo>
                                  <a:pt x="47921" y="14634"/>
                                  <a:pt x="38804" y="5355"/>
                                  <a:pt x="27324" y="5355"/>
                                </a:cubicBezTo>
                                <a:cubicBezTo>
                                  <a:pt x="19017" y="5355"/>
                                  <a:pt x="13196" y="10380"/>
                                  <a:pt x="13196" y="17457"/>
                                </a:cubicBezTo>
                                <a:cubicBezTo>
                                  <a:pt x="13196" y="26912"/>
                                  <a:pt x="21522" y="31159"/>
                                  <a:pt x="33151" y="37143"/>
                                </a:cubicBezTo>
                                <a:cubicBezTo>
                                  <a:pt x="53256" y="47205"/>
                                  <a:pt x="60813" y="52871"/>
                                  <a:pt x="60813" y="67026"/>
                                </a:cubicBezTo>
                                <a:cubicBezTo>
                                  <a:pt x="60813" y="83058"/>
                                  <a:pt x="49190" y="92971"/>
                                  <a:pt x="30471" y="92971"/>
                                </a:cubicBezTo>
                                <a:cubicBezTo>
                                  <a:pt x="27796" y="92971"/>
                                  <a:pt x="15235" y="91877"/>
                                  <a:pt x="12865" y="91877"/>
                                </a:cubicBezTo>
                                <a:cubicBezTo>
                                  <a:pt x="8286" y="91877"/>
                                  <a:pt x="7840" y="92971"/>
                                  <a:pt x="5956" y="92971"/>
                                </a:cubicBezTo>
                                <a:cubicBezTo>
                                  <a:pt x="4687" y="92971"/>
                                  <a:pt x="4227" y="92188"/>
                                  <a:pt x="4227" y="89365"/>
                                </a:cubicBezTo>
                                <a:cubicBezTo>
                                  <a:pt x="4227" y="82443"/>
                                  <a:pt x="3289" y="75839"/>
                                  <a:pt x="1209" y="65743"/>
                                </a:cubicBezTo>
                                <a:cubicBezTo>
                                  <a:pt x="750" y="64041"/>
                                  <a:pt x="0" y="60421"/>
                                  <a:pt x="0" y="58820"/>
                                </a:cubicBezTo>
                                <a:cubicBezTo>
                                  <a:pt x="0" y="57558"/>
                                  <a:pt x="588" y="56788"/>
                                  <a:pt x="1681" y="56788"/>
                                </a:cubicBezTo>
                                <a:cubicBezTo>
                                  <a:pt x="3289" y="56788"/>
                                  <a:pt x="4059" y="57895"/>
                                  <a:pt x="5159" y="62143"/>
                                </a:cubicBezTo>
                                <a:cubicBezTo>
                                  <a:pt x="11933" y="86211"/>
                                  <a:pt x="29532" y="87468"/>
                                  <a:pt x="34718" y="87468"/>
                                </a:cubicBezTo>
                                <a:cubicBezTo>
                                  <a:pt x="44335" y="87468"/>
                                  <a:pt x="49805" y="82443"/>
                                  <a:pt x="49805" y="73630"/>
                                </a:cubicBezTo>
                                <a:cubicBezTo>
                                  <a:pt x="49805" y="62778"/>
                                  <a:pt x="38520" y="57105"/>
                                  <a:pt x="27796" y="51926"/>
                                </a:cubicBezTo>
                                <a:cubicBezTo>
                                  <a:pt x="16309" y="46104"/>
                                  <a:pt x="2505" y="39344"/>
                                  <a:pt x="2505" y="23292"/>
                                </a:cubicBezTo>
                                <a:cubicBezTo>
                                  <a:pt x="2505" y="10549"/>
                                  <a:pt x="13500" y="310"/>
                                  <a:pt x="27324" y="310"/>
                                </a:cubicBezTo>
                                <a:cubicBezTo>
                                  <a:pt x="30626" y="310"/>
                                  <a:pt x="34887" y="952"/>
                                  <a:pt x="41640" y="2215"/>
                                </a:cubicBezTo>
                                <a:cubicBezTo>
                                  <a:pt x="44943" y="2836"/>
                                  <a:pt x="47002" y="3140"/>
                                  <a:pt x="47752" y="3140"/>
                                </a:cubicBezTo>
                                <a:cubicBezTo>
                                  <a:pt x="49805" y="3140"/>
                                  <a:pt x="50757" y="2667"/>
                                  <a:pt x="51838" y="1107"/>
                                </a:cubicBezTo>
                                <a:cubicBezTo>
                                  <a:pt x="52466" y="162"/>
                                  <a:pt x="52837" y="0"/>
                                  <a:pt x="53425"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3" name="Shape 23"/>
                        <wps:cNvSpPr/>
                        <wps:spPr>
                          <a:xfrm>
                            <a:off x="751248" y="979457"/>
                            <a:ext cx="42289" cy="91074"/>
                          </a:xfrm>
                          <a:custGeom>
                            <a:avLst/>
                            <a:gdLst/>
                            <a:ahLst/>
                            <a:cxnLst/>
                            <a:rect l="0" t="0" r="0" b="0"/>
                            <a:pathLst>
                              <a:path w="42289" h="91074">
                                <a:moveTo>
                                  <a:pt x="3141" y="0"/>
                                </a:moveTo>
                                <a:cubicBezTo>
                                  <a:pt x="4518" y="0"/>
                                  <a:pt x="16167" y="621"/>
                                  <a:pt x="21374" y="621"/>
                                </a:cubicBezTo>
                                <a:cubicBezTo>
                                  <a:pt x="27027" y="621"/>
                                  <a:pt x="35218" y="0"/>
                                  <a:pt x="36771" y="0"/>
                                </a:cubicBezTo>
                                <a:cubicBezTo>
                                  <a:pt x="39135" y="0"/>
                                  <a:pt x="41039" y="0"/>
                                  <a:pt x="41039" y="1580"/>
                                </a:cubicBezTo>
                                <a:cubicBezTo>
                                  <a:pt x="41039" y="2674"/>
                                  <a:pt x="40567" y="3147"/>
                                  <a:pt x="38359" y="3768"/>
                                </a:cubicBezTo>
                                <a:cubicBezTo>
                                  <a:pt x="32058" y="5639"/>
                                  <a:pt x="29370" y="9589"/>
                                  <a:pt x="29370" y="16511"/>
                                </a:cubicBezTo>
                                <a:lnTo>
                                  <a:pt x="29370" y="73461"/>
                                </a:lnTo>
                                <a:cubicBezTo>
                                  <a:pt x="29370" y="81943"/>
                                  <a:pt x="31578" y="85111"/>
                                  <a:pt x="38500" y="86340"/>
                                </a:cubicBezTo>
                                <a:cubicBezTo>
                                  <a:pt x="41485" y="86975"/>
                                  <a:pt x="42289" y="87461"/>
                                  <a:pt x="42289" y="88886"/>
                                </a:cubicBezTo>
                                <a:cubicBezTo>
                                  <a:pt x="42289" y="91074"/>
                                  <a:pt x="39743" y="90918"/>
                                  <a:pt x="36474" y="90918"/>
                                </a:cubicBezTo>
                                <a:cubicBezTo>
                                  <a:pt x="32996" y="90918"/>
                                  <a:pt x="27351" y="90297"/>
                                  <a:pt x="22137" y="90297"/>
                                </a:cubicBezTo>
                                <a:cubicBezTo>
                                  <a:pt x="17099" y="90297"/>
                                  <a:pt x="8462" y="90918"/>
                                  <a:pt x="5484" y="90918"/>
                                </a:cubicBezTo>
                                <a:cubicBezTo>
                                  <a:pt x="2789" y="90918"/>
                                  <a:pt x="1236" y="90763"/>
                                  <a:pt x="1236" y="88886"/>
                                </a:cubicBezTo>
                                <a:cubicBezTo>
                                  <a:pt x="1236" y="88096"/>
                                  <a:pt x="2026" y="87609"/>
                                  <a:pt x="4370" y="87144"/>
                                </a:cubicBezTo>
                                <a:cubicBezTo>
                                  <a:pt x="11440" y="85880"/>
                                  <a:pt x="14121" y="82274"/>
                                  <a:pt x="14121" y="73610"/>
                                </a:cubicBezTo>
                                <a:lnTo>
                                  <a:pt x="14121" y="15884"/>
                                </a:lnTo>
                                <a:cubicBezTo>
                                  <a:pt x="14121" y="8502"/>
                                  <a:pt x="10677" y="4700"/>
                                  <a:pt x="3141" y="3768"/>
                                </a:cubicBezTo>
                                <a:cubicBezTo>
                                  <a:pt x="1088" y="3458"/>
                                  <a:pt x="0" y="3296"/>
                                  <a:pt x="0" y="1715"/>
                                </a:cubicBezTo>
                                <a:cubicBezTo>
                                  <a:pt x="0" y="472"/>
                                  <a:pt x="750" y="0"/>
                                  <a:pt x="3141"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4" name="Shape 24"/>
                        <wps:cNvSpPr/>
                        <wps:spPr>
                          <a:xfrm>
                            <a:off x="815882" y="980077"/>
                            <a:ext cx="92154" cy="90297"/>
                          </a:xfrm>
                          <a:custGeom>
                            <a:avLst/>
                            <a:gdLst/>
                            <a:ahLst/>
                            <a:cxnLst/>
                            <a:rect l="0" t="0" r="0" b="0"/>
                            <a:pathLst>
                              <a:path w="92154" h="90297">
                                <a:moveTo>
                                  <a:pt x="5686" y="0"/>
                                </a:moveTo>
                                <a:lnTo>
                                  <a:pt x="86313" y="0"/>
                                </a:lnTo>
                                <a:lnTo>
                                  <a:pt x="91992" y="24075"/>
                                </a:lnTo>
                                <a:cubicBezTo>
                                  <a:pt x="92154" y="25183"/>
                                  <a:pt x="92154" y="26426"/>
                                  <a:pt x="90898" y="26426"/>
                                </a:cubicBezTo>
                                <a:cubicBezTo>
                                  <a:pt x="89649" y="26426"/>
                                  <a:pt x="88521" y="25338"/>
                                  <a:pt x="86164" y="21718"/>
                                </a:cubicBezTo>
                                <a:cubicBezTo>
                                  <a:pt x="80052" y="12743"/>
                                  <a:pt x="71077" y="5355"/>
                                  <a:pt x="60246" y="5355"/>
                                </a:cubicBezTo>
                                <a:lnTo>
                                  <a:pt x="53634" y="5355"/>
                                </a:lnTo>
                                <a:lnTo>
                                  <a:pt x="53634" y="75514"/>
                                </a:lnTo>
                                <a:cubicBezTo>
                                  <a:pt x="53634" y="81167"/>
                                  <a:pt x="56288" y="84165"/>
                                  <a:pt x="62562" y="85570"/>
                                </a:cubicBezTo>
                                <a:cubicBezTo>
                                  <a:pt x="64797" y="86056"/>
                                  <a:pt x="66350" y="86522"/>
                                  <a:pt x="66350" y="88271"/>
                                </a:cubicBezTo>
                                <a:cubicBezTo>
                                  <a:pt x="66350" y="89973"/>
                                  <a:pt x="63859" y="90297"/>
                                  <a:pt x="60725" y="90297"/>
                                </a:cubicBezTo>
                                <a:cubicBezTo>
                                  <a:pt x="56936" y="90297"/>
                                  <a:pt x="50656" y="89676"/>
                                  <a:pt x="45929" y="89676"/>
                                </a:cubicBezTo>
                                <a:cubicBezTo>
                                  <a:pt x="41194" y="89676"/>
                                  <a:pt x="31450" y="90297"/>
                                  <a:pt x="29255" y="90297"/>
                                </a:cubicBezTo>
                                <a:cubicBezTo>
                                  <a:pt x="26750" y="90297"/>
                                  <a:pt x="25156" y="89352"/>
                                  <a:pt x="25156" y="88109"/>
                                </a:cubicBezTo>
                                <a:cubicBezTo>
                                  <a:pt x="25156" y="86671"/>
                                  <a:pt x="26115" y="86056"/>
                                  <a:pt x="28910" y="85570"/>
                                </a:cubicBezTo>
                                <a:cubicBezTo>
                                  <a:pt x="35366" y="84314"/>
                                  <a:pt x="38216" y="81167"/>
                                  <a:pt x="38216" y="75987"/>
                                </a:cubicBezTo>
                                <a:lnTo>
                                  <a:pt x="38216" y="5504"/>
                                </a:lnTo>
                                <a:lnTo>
                                  <a:pt x="33334" y="5504"/>
                                </a:lnTo>
                                <a:cubicBezTo>
                                  <a:pt x="28472" y="5504"/>
                                  <a:pt x="15728" y="5504"/>
                                  <a:pt x="4376" y="23602"/>
                                </a:cubicBezTo>
                                <a:cubicBezTo>
                                  <a:pt x="2998" y="25959"/>
                                  <a:pt x="2201" y="26743"/>
                                  <a:pt x="1432" y="26743"/>
                                </a:cubicBezTo>
                                <a:cubicBezTo>
                                  <a:pt x="479" y="26743"/>
                                  <a:pt x="0" y="26122"/>
                                  <a:pt x="0" y="24866"/>
                                </a:cubicBezTo>
                                <a:cubicBezTo>
                                  <a:pt x="0" y="24386"/>
                                  <a:pt x="304" y="23116"/>
                                  <a:pt x="635" y="21887"/>
                                </a:cubicBezTo>
                                <a:lnTo>
                                  <a:pt x="5686"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5" name="Shape 25"/>
                        <wps:cNvSpPr/>
                        <wps:spPr>
                          <a:xfrm>
                            <a:off x="930193" y="979457"/>
                            <a:ext cx="88366" cy="90918"/>
                          </a:xfrm>
                          <a:custGeom>
                            <a:avLst/>
                            <a:gdLst/>
                            <a:ahLst/>
                            <a:cxnLst/>
                            <a:rect l="0" t="0" r="0" b="0"/>
                            <a:pathLst>
                              <a:path w="88366" h="90918">
                                <a:moveTo>
                                  <a:pt x="5335" y="0"/>
                                </a:moveTo>
                                <a:cubicBezTo>
                                  <a:pt x="8489" y="0"/>
                                  <a:pt x="14783" y="621"/>
                                  <a:pt x="19476" y="621"/>
                                </a:cubicBezTo>
                                <a:cubicBezTo>
                                  <a:pt x="24028" y="621"/>
                                  <a:pt x="30639" y="0"/>
                                  <a:pt x="33010" y="0"/>
                                </a:cubicBezTo>
                                <a:cubicBezTo>
                                  <a:pt x="35042" y="0"/>
                                  <a:pt x="36312" y="621"/>
                                  <a:pt x="36312" y="2033"/>
                                </a:cubicBezTo>
                                <a:cubicBezTo>
                                  <a:pt x="36312" y="2985"/>
                                  <a:pt x="35677" y="3458"/>
                                  <a:pt x="33618" y="3930"/>
                                </a:cubicBezTo>
                                <a:cubicBezTo>
                                  <a:pt x="30200" y="4538"/>
                                  <a:pt x="28965" y="5794"/>
                                  <a:pt x="28965" y="8185"/>
                                </a:cubicBezTo>
                                <a:cubicBezTo>
                                  <a:pt x="28965" y="9427"/>
                                  <a:pt x="29404" y="11318"/>
                                  <a:pt x="30200" y="12412"/>
                                </a:cubicBezTo>
                                <a:lnTo>
                                  <a:pt x="49542" y="40425"/>
                                </a:lnTo>
                                <a:lnTo>
                                  <a:pt x="66215" y="14783"/>
                                </a:lnTo>
                                <a:cubicBezTo>
                                  <a:pt x="67748" y="12574"/>
                                  <a:pt x="68552" y="10211"/>
                                  <a:pt x="68552" y="8502"/>
                                </a:cubicBezTo>
                                <a:cubicBezTo>
                                  <a:pt x="68552" y="5639"/>
                                  <a:pt x="66789" y="4234"/>
                                  <a:pt x="63190" y="3768"/>
                                </a:cubicBezTo>
                                <a:cubicBezTo>
                                  <a:pt x="61313" y="3613"/>
                                  <a:pt x="60685" y="3147"/>
                                  <a:pt x="60685" y="2033"/>
                                </a:cubicBezTo>
                                <a:cubicBezTo>
                                  <a:pt x="60685" y="790"/>
                                  <a:pt x="62265" y="0"/>
                                  <a:pt x="64770" y="0"/>
                                </a:cubicBezTo>
                                <a:cubicBezTo>
                                  <a:pt x="66040" y="0"/>
                                  <a:pt x="70436" y="621"/>
                                  <a:pt x="73739" y="621"/>
                                </a:cubicBezTo>
                                <a:cubicBezTo>
                                  <a:pt x="77176" y="621"/>
                                  <a:pt x="82855" y="0"/>
                                  <a:pt x="84739" y="0"/>
                                </a:cubicBezTo>
                                <a:cubicBezTo>
                                  <a:pt x="87103" y="0"/>
                                  <a:pt x="88366" y="473"/>
                                  <a:pt x="88366" y="1405"/>
                                </a:cubicBezTo>
                                <a:cubicBezTo>
                                  <a:pt x="88366" y="2505"/>
                                  <a:pt x="87569" y="3296"/>
                                  <a:pt x="85530" y="3768"/>
                                </a:cubicBezTo>
                                <a:cubicBezTo>
                                  <a:pt x="80640" y="5180"/>
                                  <a:pt x="77669" y="7550"/>
                                  <a:pt x="73907" y="13365"/>
                                </a:cubicBezTo>
                                <a:lnTo>
                                  <a:pt x="52986" y="45618"/>
                                </a:lnTo>
                                <a:lnTo>
                                  <a:pt x="52986" y="76136"/>
                                </a:lnTo>
                                <a:cubicBezTo>
                                  <a:pt x="52986" y="82734"/>
                                  <a:pt x="55174" y="85415"/>
                                  <a:pt x="61630" y="86340"/>
                                </a:cubicBezTo>
                                <a:cubicBezTo>
                                  <a:pt x="64925" y="86826"/>
                                  <a:pt x="65871" y="87461"/>
                                  <a:pt x="65871" y="89034"/>
                                </a:cubicBezTo>
                                <a:cubicBezTo>
                                  <a:pt x="65871" y="90453"/>
                                  <a:pt x="64925" y="90918"/>
                                  <a:pt x="61954" y="90918"/>
                                </a:cubicBezTo>
                                <a:cubicBezTo>
                                  <a:pt x="59591" y="90918"/>
                                  <a:pt x="49704" y="90297"/>
                                  <a:pt x="46226" y="90297"/>
                                </a:cubicBezTo>
                                <a:cubicBezTo>
                                  <a:pt x="42748" y="90297"/>
                                  <a:pt x="33172" y="90918"/>
                                  <a:pt x="30315" y="90918"/>
                                </a:cubicBezTo>
                                <a:cubicBezTo>
                                  <a:pt x="27330" y="90918"/>
                                  <a:pt x="25615" y="90918"/>
                                  <a:pt x="25615" y="89190"/>
                                </a:cubicBezTo>
                                <a:cubicBezTo>
                                  <a:pt x="25615" y="87785"/>
                                  <a:pt x="26722" y="87292"/>
                                  <a:pt x="29856" y="86678"/>
                                </a:cubicBezTo>
                                <a:cubicBezTo>
                                  <a:pt x="35981" y="85732"/>
                                  <a:pt x="37555" y="83700"/>
                                  <a:pt x="37555" y="77088"/>
                                </a:cubicBezTo>
                                <a:lnTo>
                                  <a:pt x="37555" y="48758"/>
                                </a:lnTo>
                                <a:lnTo>
                                  <a:pt x="11028" y="10542"/>
                                </a:lnTo>
                                <a:cubicBezTo>
                                  <a:pt x="8313" y="6746"/>
                                  <a:pt x="5936" y="4883"/>
                                  <a:pt x="2181" y="4086"/>
                                </a:cubicBezTo>
                                <a:cubicBezTo>
                                  <a:pt x="466" y="3613"/>
                                  <a:pt x="0" y="3296"/>
                                  <a:pt x="0" y="2195"/>
                                </a:cubicBezTo>
                                <a:cubicBezTo>
                                  <a:pt x="0" y="0"/>
                                  <a:pt x="2492" y="0"/>
                                  <a:pt x="5335"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6" name="Shape 26"/>
                        <wps:cNvSpPr/>
                        <wps:spPr>
                          <a:xfrm>
                            <a:off x="0" y="1126644"/>
                            <a:ext cx="160416" cy="169898"/>
                          </a:xfrm>
                          <a:custGeom>
                            <a:avLst/>
                            <a:gdLst/>
                            <a:ahLst/>
                            <a:cxnLst/>
                            <a:rect l="0" t="0" r="0" b="0"/>
                            <a:pathLst>
                              <a:path w="160416" h="169898">
                                <a:moveTo>
                                  <a:pt x="6767" y="0"/>
                                </a:moveTo>
                                <a:cubicBezTo>
                                  <a:pt x="9988" y="0"/>
                                  <a:pt x="31733" y="1175"/>
                                  <a:pt x="36447" y="1175"/>
                                </a:cubicBezTo>
                                <a:cubicBezTo>
                                  <a:pt x="48198" y="1175"/>
                                  <a:pt x="67580" y="0"/>
                                  <a:pt x="71112" y="0"/>
                                </a:cubicBezTo>
                                <a:cubicBezTo>
                                  <a:pt x="74042" y="0"/>
                                  <a:pt x="76690" y="0"/>
                                  <a:pt x="76690" y="3532"/>
                                </a:cubicBezTo>
                                <a:cubicBezTo>
                                  <a:pt x="76690" y="6172"/>
                                  <a:pt x="74920" y="7631"/>
                                  <a:pt x="69052" y="7928"/>
                                </a:cubicBezTo>
                                <a:cubicBezTo>
                                  <a:pt x="62292" y="8543"/>
                                  <a:pt x="53479" y="9697"/>
                                  <a:pt x="53479" y="24683"/>
                                </a:cubicBezTo>
                                <a:lnTo>
                                  <a:pt x="53479" y="140798"/>
                                </a:lnTo>
                                <a:cubicBezTo>
                                  <a:pt x="53479" y="156364"/>
                                  <a:pt x="57889" y="160186"/>
                                  <a:pt x="74920" y="160186"/>
                                </a:cubicBezTo>
                                <a:cubicBezTo>
                                  <a:pt x="90500" y="160186"/>
                                  <a:pt x="126326" y="160186"/>
                                  <a:pt x="151313" y="121693"/>
                                </a:cubicBezTo>
                                <a:cubicBezTo>
                                  <a:pt x="154257" y="117580"/>
                                  <a:pt x="155439" y="116399"/>
                                  <a:pt x="157789" y="116399"/>
                                </a:cubicBezTo>
                                <a:cubicBezTo>
                                  <a:pt x="159262" y="116399"/>
                                  <a:pt x="160416" y="117878"/>
                                  <a:pt x="160416" y="119640"/>
                                </a:cubicBezTo>
                                <a:cubicBezTo>
                                  <a:pt x="160416" y="121403"/>
                                  <a:pt x="158944" y="125516"/>
                                  <a:pt x="156304" y="131681"/>
                                </a:cubicBezTo>
                                <a:cubicBezTo>
                                  <a:pt x="150428" y="145802"/>
                                  <a:pt x="146599" y="155500"/>
                                  <a:pt x="143385" y="169898"/>
                                </a:cubicBezTo>
                                <a:lnTo>
                                  <a:pt x="73752" y="168723"/>
                                </a:lnTo>
                                <a:lnTo>
                                  <a:pt x="8232" y="169898"/>
                                </a:lnTo>
                                <a:cubicBezTo>
                                  <a:pt x="1756" y="169898"/>
                                  <a:pt x="0" y="169310"/>
                                  <a:pt x="0" y="166670"/>
                                </a:cubicBezTo>
                                <a:cubicBezTo>
                                  <a:pt x="0" y="164022"/>
                                  <a:pt x="2357" y="163725"/>
                                  <a:pt x="6470" y="162847"/>
                                </a:cubicBezTo>
                                <a:cubicBezTo>
                                  <a:pt x="24974" y="159309"/>
                                  <a:pt x="24974" y="152853"/>
                                  <a:pt x="24974" y="120235"/>
                                </a:cubicBezTo>
                                <a:lnTo>
                                  <a:pt x="24974" y="27040"/>
                                </a:lnTo>
                                <a:cubicBezTo>
                                  <a:pt x="24974" y="12926"/>
                                  <a:pt x="22333" y="9414"/>
                                  <a:pt x="9421" y="8246"/>
                                </a:cubicBezTo>
                                <a:cubicBezTo>
                                  <a:pt x="2648" y="7631"/>
                                  <a:pt x="878" y="6753"/>
                                  <a:pt x="878" y="3822"/>
                                </a:cubicBezTo>
                                <a:cubicBezTo>
                                  <a:pt x="878" y="1486"/>
                                  <a:pt x="3242" y="0"/>
                                  <a:pt x="6767"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7" name="Shape 27"/>
                        <wps:cNvSpPr/>
                        <wps:spPr>
                          <a:xfrm>
                            <a:off x="184997" y="1126643"/>
                            <a:ext cx="79040" cy="170188"/>
                          </a:xfrm>
                          <a:custGeom>
                            <a:avLst/>
                            <a:gdLst/>
                            <a:ahLst/>
                            <a:cxnLst/>
                            <a:rect l="0" t="0" r="0" b="0"/>
                            <a:pathLst>
                              <a:path w="79040" h="170188">
                                <a:moveTo>
                                  <a:pt x="5869" y="0"/>
                                </a:moveTo>
                                <a:cubicBezTo>
                                  <a:pt x="8509" y="0"/>
                                  <a:pt x="30261" y="1182"/>
                                  <a:pt x="39966" y="1182"/>
                                </a:cubicBezTo>
                                <a:cubicBezTo>
                                  <a:pt x="50541" y="1182"/>
                                  <a:pt x="65810" y="0"/>
                                  <a:pt x="68748" y="0"/>
                                </a:cubicBezTo>
                                <a:cubicBezTo>
                                  <a:pt x="73171" y="0"/>
                                  <a:pt x="76683" y="0"/>
                                  <a:pt x="76683" y="2938"/>
                                </a:cubicBezTo>
                                <a:cubicBezTo>
                                  <a:pt x="76683" y="4984"/>
                                  <a:pt x="75792" y="5882"/>
                                  <a:pt x="71686" y="7071"/>
                                </a:cubicBezTo>
                                <a:cubicBezTo>
                                  <a:pt x="59928" y="10582"/>
                                  <a:pt x="54931" y="17943"/>
                                  <a:pt x="54931" y="30862"/>
                                </a:cubicBezTo>
                                <a:lnTo>
                                  <a:pt x="54931" y="137259"/>
                                </a:lnTo>
                                <a:cubicBezTo>
                                  <a:pt x="54931" y="153136"/>
                                  <a:pt x="59057" y="159025"/>
                                  <a:pt x="71983" y="161389"/>
                                </a:cubicBezTo>
                                <a:cubicBezTo>
                                  <a:pt x="77574" y="162537"/>
                                  <a:pt x="79040" y="163428"/>
                                  <a:pt x="79040" y="166089"/>
                                </a:cubicBezTo>
                                <a:cubicBezTo>
                                  <a:pt x="79040" y="170188"/>
                                  <a:pt x="74326" y="169898"/>
                                  <a:pt x="68174" y="169898"/>
                                </a:cubicBezTo>
                                <a:cubicBezTo>
                                  <a:pt x="61704" y="169898"/>
                                  <a:pt x="51109" y="168723"/>
                                  <a:pt x="41431" y="168723"/>
                                </a:cubicBezTo>
                                <a:cubicBezTo>
                                  <a:pt x="32024" y="168723"/>
                                  <a:pt x="15877" y="169898"/>
                                  <a:pt x="10285" y="169898"/>
                                </a:cubicBezTo>
                                <a:cubicBezTo>
                                  <a:pt x="5295" y="169898"/>
                                  <a:pt x="2343" y="169607"/>
                                  <a:pt x="2343" y="166089"/>
                                </a:cubicBezTo>
                                <a:cubicBezTo>
                                  <a:pt x="2343" y="164603"/>
                                  <a:pt x="3816" y="163725"/>
                                  <a:pt x="8225" y="162847"/>
                                </a:cubicBezTo>
                                <a:cubicBezTo>
                                  <a:pt x="21435" y="160484"/>
                                  <a:pt x="26459" y="153731"/>
                                  <a:pt x="26459" y="137570"/>
                                </a:cubicBezTo>
                                <a:lnTo>
                                  <a:pt x="26459" y="29681"/>
                                </a:lnTo>
                                <a:cubicBezTo>
                                  <a:pt x="26459" y="15863"/>
                                  <a:pt x="19976" y="8827"/>
                                  <a:pt x="5869" y="7071"/>
                                </a:cubicBezTo>
                                <a:cubicBezTo>
                                  <a:pt x="2053" y="6456"/>
                                  <a:pt x="0" y="6179"/>
                                  <a:pt x="0" y="3242"/>
                                </a:cubicBezTo>
                                <a:cubicBezTo>
                                  <a:pt x="0" y="885"/>
                                  <a:pt x="1459" y="0"/>
                                  <a:pt x="5869"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8" name="Shape 28"/>
                        <wps:cNvSpPr/>
                        <wps:spPr>
                          <a:xfrm>
                            <a:off x="299276" y="1126644"/>
                            <a:ext cx="196566" cy="171653"/>
                          </a:xfrm>
                          <a:custGeom>
                            <a:avLst/>
                            <a:gdLst/>
                            <a:ahLst/>
                            <a:cxnLst/>
                            <a:rect l="0" t="0" r="0" b="0"/>
                            <a:pathLst>
                              <a:path w="196566" h="171653">
                                <a:moveTo>
                                  <a:pt x="3539" y="0"/>
                                </a:moveTo>
                                <a:cubicBezTo>
                                  <a:pt x="5295" y="0"/>
                                  <a:pt x="24987" y="1182"/>
                                  <a:pt x="26750" y="1182"/>
                                </a:cubicBezTo>
                                <a:cubicBezTo>
                                  <a:pt x="28499" y="1182"/>
                                  <a:pt x="39074" y="0"/>
                                  <a:pt x="41141" y="0"/>
                                </a:cubicBezTo>
                                <a:cubicBezTo>
                                  <a:pt x="44072" y="0"/>
                                  <a:pt x="45530" y="601"/>
                                  <a:pt x="49083" y="4126"/>
                                </a:cubicBezTo>
                                <a:lnTo>
                                  <a:pt x="162773" y="124638"/>
                                </a:lnTo>
                                <a:lnTo>
                                  <a:pt x="162773" y="30565"/>
                                </a:lnTo>
                                <a:cubicBezTo>
                                  <a:pt x="162773" y="16174"/>
                                  <a:pt x="156304" y="8827"/>
                                  <a:pt x="142223" y="7070"/>
                                </a:cubicBezTo>
                                <a:cubicBezTo>
                                  <a:pt x="138678" y="6760"/>
                                  <a:pt x="135449" y="6179"/>
                                  <a:pt x="135449" y="3532"/>
                                </a:cubicBezTo>
                                <a:cubicBezTo>
                                  <a:pt x="135449" y="601"/>
                                  <a:pt x="136915" y="0"/>
                                  <a:pt x="140453" y="0"/>
                                </a:cubicBezTo>
                                <a:cubicBezTo>
                                  <a:pt x="143959" y="0"/>
                                  <a:pt x="162476" y="1182"/>
                                  <a:pt x="167169" y="1182"/>
                                </a:cubicBezTo>
                                <a:cubicBezTo>
                                  <a:pt x="171883" y="1182"/>
                                  <a:pt x="189199" y="0"/>
                                  <a:pt x="192170" y="0"/>
                                </a:cubicBezTo>
                                <a:cubicBezTo>
                                  <a:pt x="195074" y="0"/>
                                  <a:pt x="196566" y="601"/>
                                  <a:pt x="196566" y="2938"/>
                                </a:cubicBezTo>
                                <a:cubicBezTo>
                                  <a:pt x="196566" y="4991"/>
                                  <a:pt x="195681" y="5592"/>
                                  <a:pt x="191562" y="6463"/>
                                </a:cubicBezTo>
                                <a:cubicBezTo>
                                  <a:pt x="179534" y="8827"/>
                                  <a:pt x="174517" y="16464"/>
                                  <a:pt x="174517" y="32334"/>
                                </a:cubicBezTo>
                                <a:lnTo>
                                  <a:pt x="174517" y="165785"/>
                                </a:lnTo>
                                <a:cubicBezTo>
                                  <a:pt x="174517" y="170478"/>
                                  <a:pt x="173936" y="171653"/>
                                  <a:pt x="170992" y="171653"/>
                                </a:cubicBezTo>
                                <a:cubicBezTo>
                                  <a:pt x="169533" y="171653"/>
                                  <a:pt x="168054" y="171079"/>
                                  <a:pt x="167196" y="170478"/>
                                </a:cubicBezTo>
                                <a:lnTo>
                                  <a:pt x="37332" y="33827"/>
                                </a:lnTo>
                                <a:lnTo>
                                  <a:pt x="37332" y="133167"/>
                                </a:lnTo>
                                <a:cubicBezTo>
                                  <a:pt x="37332" y="152555"/>
                                  <a:pt x="42633" y="160484"/>
                                  <a:pt x="57598" y="162537"/>
                                </a:cubicBezTo>
                                <a:cubicBezTo>
                                  <a:pt x="62001" y="163144"/>
                                  <a:pt x="63183" y="163428"/>
                                  <a:pt x="63183" y="166379"/>
                                </a:cubicBezTo>
                                <a:cubicBezTo>
                                  <a:pt x="63183" y="169006"/>
                                  <a:pt x="61421" y="169898"/>
                                  <a:pt x="54937" y="169898"/>
                                </a:cubicBezTo>
                                <a:cubicBezTo>
                                  <a:pt x="49947" y="169898"/>
                                  <a:pt x="37609" y="168723"/>
                                  <a:pt x="30268" y="168723"/>
                                </a:cubicBezTo>
                                <a:cubicBezTo>
                                  <a:pt x="23225" y="168723"/>
                                  <a:pt x="8820" y="169898"/>
                                  <a:pt x="5875" y="169898"/>
                                </a:cubicBezTo>
                                <a:cubicBezTo>
                                  <a:pt x="4106" y="169898"/>
                                  <a:pt x="3235" y="168723"/>
                                  <a:pt x="3235" y="166967"/>
                                </a:cubicBezTo>
                                <a:cubicBezTo>
                                  <a:pt x="3235" y="164603"/>
                                  <a:pt x="4106" y="164029"/>
                                  <a:pt x="8232" y="163144"/>
                                </a:cubicBezTo>
                                <a:cubicBezTo>
                                  <a:pt x="22042" y="160774"/>
                                  <a:pt x="26446" y="152555"/>
                                  <a:pt x="26446" y="129331"/>
                                </a:cubicBezTo>
                                <a:lnTo>
                                  <a:pt x="26446" y="23231"/>
                                </a:lnTo>
                                <a:cubicBezTo>
                                  <a:pt x="16768" y="11757"/>
                                  <a:pt x="12338" y="8543"/>
                                  <a:pt x="4106" y="7341"/>
                                </a:cubicBezTo>
                                <a:cubicBezTo>
                                  <a:pt x="878" y="6463"/>
                                  <a:pt x="0" y="5882"/>
                                  <a:pt x="0" y="3532"/>
                                </a:cubicBezTo>
                                <a:cubicBezTo>
                                  <a:pt x="0" y="1182"/>
                                  <a:pt x="1175" y="0"/>
                                  <a:pt x="3539"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29" name="Shape 29"/>
                        <wps:cNvSpPr/>
                        <wps:spPr>
                          <a:xfrm>
                            <a:off x="520608" y="1122231"/>
                            <a:ext cx="154548" cy="177259"/>
                          </a:xfrm>
                          <a:custGeom>
                            <a:avLst/>
                            <a:gdLst/>
                            <a:ahLst/>
                            <a:cxnLst/>
                            <a:rect l="0" t="0" r="0" b="0"/>
                            <a:pathLst>
                              <a:path w="154548" h="177259">
                                <a:moveTo>
                                  <a:pt x="81383" y="0"/>
                                </a:moveTo>
                                <a:cubicBezTo>
                                  <a:pt x="95186" y="0"/>
                                  <a:pt x="111631" y="3525"/>
                                  <a:pt x="127217" y="9401"/>
                                </a:cubicBezTo>
                                <a:cubicBezTo>
                                  <a:pt x="130735" y="10873"/>
                                  <a:pt x="133687" y="11757"/>
                                  <a:pt x="134585" y="11757"/>
                                </a:cubicBezTo>
                                <a:cubicBezTo>
                                  <a:pt x="136334" y="11757"/>
                                  <a:pt x="137489" y="10873"/>
                                  <a:pt x="140136" y="8543"/>
                                </a:cubicBezTo>
                                <a:cubicBezTo>
                                  <a:pt x="142500" y="6172"/>
                                  <a:pt x="143682" y="5592"/>
                                  <a:pt x="145167" y="5592"/>
                                </a:cubicBezTo>
                                <a:cubicBezTo>
                                  <a:pt x="147497" y="5592"/>
                                  <a:pt x="148659" y="8239"/>
                                  <a:pt x="148659" y="21752"/>
                                </a:cubicBezTo>
                                <a:cubicBezTo>
                                  <a:pt x="148659" y="32334"/>
                                  <a:pt x="148956" y="45564"/>
                                  <a:pt x="150131" y="54978"/>
                                </a:cubicBezTo>
                                <a:cubicBezTo>
                                  <a:pt x="150414" y="57335"/>
                                  <a:pt x="151016" y="62913"/>
                                  <a:pt x="151016" y="64669"/>
                                </a:cubicBezTo>
                                <a:cubicBezTo>
                                  <a:pt x="151016" y="67316"/>
                                  <a:pt x="150414" y="69079"/>
                                  <a:pt x="148956" y="69079"/>
                                </a:cubicBezTo>
                                <a:cubicBezTo>
                                  <a:pt x="146619" y="69079"/>
                                  <a:pt x="145431" y="67026"/>
                                  <a:pt x="143979" y="60853"/>
                                </a:cubicBezTo>
                                <a:cubicBezTo>
                                  <a:pt x="131620" y="13824"/>
                                  <a:pt x="92850" y="8543"/>
                                  <a:pt x="83747" y="8543"/>
                                </a:cubicBezTo>
                                <a:cubicBezTo>
                                  <a:pt x="50264" y="8543"/>
                                  <a:pt x="29984" y="37629"/>
                                  <a:pt x="29984" y="85840"/>
                                </a:cubicBezTo>
                                <a:cubicBezTo>
                                  <a:pt x="29984" y="135517"/>
                                  <a:pt x="54958" y="167257"/>
                                  <a:pt x="93721" y="167257"/>
                                </a:cubicBezTo>
                                <a:cubicBezTo>
                                  <a:pt x="112812" y="167257"/>
                                  <a:pt x="133687" y="158721"/>
                                  <a:pt x="149260" y="144620"/>
                                </a:cubicBezTo>
                                <a:cubicBezTo>
                                  <a:pt x="150712" y="143162"/>
                                  <a:pt x="151617" y="142547"/>
                                  <a:pt x="152771" y="142547"/>
                                </a:cubicBezTo>
                                <a:cubicBezTo>
                                  <a:pt x="153960" y="142547"/>
                                  <a:pt x="154548" y="143742"/>
                                  <a:pt x="154548" y="145215"/>
                                </a:cubicBezTo>
                                <a:cubicBezTo>
                                  <a:pt x="154548" y="148449"/>
                                  <a:pt x="130735" y="177259"/>
                                  <a:pt x="87562" y="177259"/>
                                </a:cubicBezTo>
                                <a:cubicBezTo>
                                  <a:pt x="33800" y="177259"/>
                                  <a:pt x="0" y="142547"/>
                                  <a:pt x="0" y="87009"/>
                                </a:cubicBezTo>
                                <a:cubicBezTo>
                                  <a:pt x="0" y="35272"/>
                                  <a:pt x="32881" y="0"/>
                                  <a:pt x="81383"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0" name="Shape 30"/>
                        <wps:cNvSpPr/>
                        <wps:spPr>
                          <a:xfrm>
                            <a:off x="707982" y="1124715"/>
                            <a:ext cx="88862" cy="176588"/>
                          </a:xfrm>
                          <a:custGeom>
                            <a:avLst/>
                            <a:gdLst/>
                            <a:ahLst/>
                            <a:cxnLst/>
                            <a:rect l="0" t="0" r="0" b="0"/>
                            <a:pathLst>
                              <a:path w="88862" h="176588">
                                <a:moveTo>
                                  <a:pt x="88862" y="0"/>
                                </a:moveTo>
                                <a:lnTo>
                                  <a:pt x="88862" y="9637"/>
                                </a:lnTo>
                                <a:lnTo>
                                  <a:pt x="86360" y="9048"/>
                                </a:lnTo>
                                <a:cubicBezTo>
                                  <a:pt x="44612" y="9932"/>
                                  <a:pt x="29971" y="44036"/>
                                  <a:pt x="29971" y="83401"/>
                                </a:cubicBezTo>
                                <a:cubicBezTo>
                                  <a:pt x="29971" y="122421"/>
                                  <a:pt x="43012" y="150699"/>
                                  <a:pt x="65031" y="162398"/>
                                </a:cubicBezTo>
                                <a:lnTo>
                                  <a:pt x="88862" y="168110"/>
                                </a:lnTo>
                                <a:lnTo>
                                  <a:pt x="88862" y="176254"/>
                                </a:lnTo>
                                <a:lnTo>
                                  <a:pt x="86934" y="176588"/>
                                </a:lnTo>
                                <a:cubicBezTo>
                                  <a:pt x="15560" y="176588"/>
                                  <a:pt x="0" y="122495"/>
                                  <a:pt x="0" y="93119"/>
                                </a:cubicBezTo>
                                <a:cubicBezTo>
                                  <a:pt x="0" y="53202"/>
                                  <a:pt x="18997" y="20735"/>
                                  <a:pt x="51920" y="6996"/>
                                </a:cubicBezTo>
                                <a:lnTo>
                                  <a:pt x="88862"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1" name="Shape 31"/>
                        <wps:cNvSpPr/>
                        <wps:spPr>
                          <a:xfrm>
                            <a:off x="796845" y="1124633"/>
                            <a:ext cx="89457" cy="176336"/>
                          </a:xfrm>
                          <a:custGeom>
                            <a:avLst/>
                            <a:gdLst/>
                            <a:ahLst/>
                            <a:cxnLst/>
                            <a:rect l="0" t="0" r="0" b="0"/>
                            <a:pathLst>
                              <a:path w="89457" h="176336">
                                <a:moveTo>
                                  <a:pt x="436" y="0"/>
                                </a:moveTo>
                                <a:cubicBezTo>
                                  <a:pt x="53597" y="0"/>
                                  <a:pt x="89457" y="37055"/>
                                  <a:pt x="89457" y="85550"/>
                                </a:cubicBezTo>
                                <a:cubicBezTo>
                                  <a:pt x="89457" y="126783"/>
                                  <a:pt x="68963" y="157422"/>
                                  <a:pt x="35533" y="170164"/>
                                </a:cubicBezTo>
                                <a:lnTo>
                                  <a:pt x="0" y="176336"/>
                                </a:lnTo>
                                <a:lnTo>
                                  <a:pt x="0" y="168192"/>
                                </a:lnTo>
                                <a:lnTo>
                                  <a:pt x="1030" y="168439"/>
                                </a:lnTo>
                                <a:cubicBezTo>
                                  <a:pt x="29232" y="168439"/>
                                  <a:pt x="58891" y="146991"/>
                                  <a:pt x="58891" y="91135"/>
                                </a:cubicBezTo>
                                <a:cubicBezTo>
                                  <a:pt x="58891" y="54313"/>
                                  <a:pt x="45007" y="26596"/>
                                  <a:pt x="22578" y="15039"/>
                                </a:cubicBezTo>
                                <a:lnTo>
                                  <a:pt x="0" y="9720"/>
                                </a:lnTo>
                                <a:lnTo>
                                  <a:pt x="0" y="83"/>
                                </a:lnTo>
                                <a:lnTo>
                                  <a:pt x="436" y="0"/>
                                </a:ln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2" name="Shape 32"/>
                        <wps:cNvSpPr/>
                        <wps:spPr>
                          <a:xfrm>
                            <a:off x="909507" y="1126644"/>
                            <a:ext cx="160389" cy="169898"/>
                          </a:xfrm>
                          <a:custGeom>
                            <a:avLst/>
                            <a:gdLst/>
                            <a:ahLst/>
                            <a:cxnLst/>
                            <a:rect l="0" t="0" r="0" b="0"/>
                            <a:pathLst>
                              <a:path w="160389" h="169898">
                                <a:moveTo>
                                  <a:pt x="6740" y="0"/>
                                </a:moveTo>
                                <a:cubicBezTo>
                                  <a:pt x="9988" y="0"/>
                                  <a:pt x="31700" y="1175"/>
                                  <a:pt x="36413" y="1175"/>
                                </a:cubicBezTo>
                                <a:cubicBezTo>
                                  <a:pt x="48178" y="1175"/>
                                  <a:pt x="67552" y="0"/>
                                  <a:pt x="71098" y="0"/>
                                </a:cubicBezTo>
                                <a:cubicBezTo>
                                  <a:pt x="74029" y="0"/>
                                  <a:pt x="76676" y="0"/>
                                  <a:pt x="76676" y="3532"/>
                                </a:cubicBezTo>
                                <a:cubicBezTo>
                                  <a:pt x="76676" y="6172"/>
                                  <a:pt x="74934" y="7631"/>
                                  <a:pt x="69018" y="7928"/>
                                </a:cubicBezTo>
                                <a:cubicBezTo>
                                  <a:pt x="62245" y="8543"/>
                                  <a:pt x="53465" y="9697"/>
                                  <a:pt x="53465" y="24683"/>
                                </a:cubicBezTo>
                                <a:lnTo>
                                  <a:pt x="53465" y="140798"/>
                                </a:lnTo>
                                <a:cubicBezTo>
                                  <a:pt x="53465" y="156364"/>
                                  <a:pt x="57869" y="160186"/>
                                  <a:pt x="74934" y="160186"/>
                                </a:cubicBezTo>
                                <a:cubicBezTo>
                                  <a:pt x="90480" y="160186"/>
                                  <a:pt x="126319" y="160186"/>
                                  <a:pt x="151286" y="121693"/>
                                </a:cubicBezTo>
                                <a:cubicBezTo>
                                  <a:pt x="154230" y="117580"/>
                                  <a:pt x="155399" y="116399"/>
                                  <a:pt x="157755" y="116399"/>
                                </a:cubicBezTo>
                                <a:cubicBezTo>
                                  <a:pt x="159227" y="116399"/>
                                  <a:pt x="160389" y="117878"/>
                                  <a:pt x="160389" y="119640"/>
                                </a:cubicBezTo>
                                <a:cubicBezTo>
                                  <a:pt x="160389" y="121403"/>
                                  <a:pt x="158924" y="125516"/>
                                  <a:pt x="156283" y="131681"/>
                                </a:cubicBezTo>
                                <a:cubicBezTo>
                                  <a:pt x="150394" y="145802"/>
                                  <a:pt x="146592" y="155500"/>
                                  <a:pt x="143351" y="169898"/>
                                </a:cubicBezTo>
                                <a:lnTo>
                                  <a:pt x="73711" y="168723"/>
                                </a:lnTo>
                                <a:lnTo>
                                  <a:pt x="8232" y="169898"/>
                                </a:lnTo>
                                <a:cubicBezTo>
                                  <a:pt x="1756" y="169898"/>
                                  <a:pt x="0" y="169310"/>
                                  <a:pt x="0" y="166670"/>
                                </a:cubicBezTo>
                                <a:cubicBezTo>
                                  <a:pt x="0" y="164022"/>
                                  <a:pt x="2323" y="163725"/>
                                  <a:pt x="6449" y="162847"/>
                                </a:cubicBezTo>
                                <a:cubicBezTo>
                                  <a:pt x="24980" y="159309"/>
                                  <a:pt x="24980" y="152853"/>
                                  <a:pt x="24980" y="120235"/>
                                </a:cubicBezTo>
                                <a:lnTo>
                                  <a:pt x="24980" y="27040"/>
                                </a:lnTo>
                                <a:cubicBezTo>
                                  <a:pt x="24980" y="12926"/>
                                  <a:pt x="22326" y="9414"/>
                                  <a:pt x="9387" y="8246"/>
                                </a:cubicBezTo>
                                <a:cubicBezTo>
                                  <a:pt x="2607" y="7631"/>
                                  <a:pt x="851" y="6753"/>
                                  <a:pt x="851" y="3822"/>
                                </a:cubicBezTo>
                                <a:cubicBezTo>
                                  <a:pt x="851" y="1486"/>
                                  <a:pt x="3228" y="0"/>
                                  <a:pt x="6740"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wps:wsp>
                        <wps:cNvPr id="33" name="Shape 33"/>
                        <wps:cNvSpPr/>
                        <wps:spPr>
                          <a:xfrm>
                            <a:off x="1091207" y="1126767"/>
                            <a:ext cx="196559" cy="171674"/>
                          </a:xfrm>
                          <a:custGeom>
                            <a:avLst/>
                            <a:gdLst/>
                            <a:ahLst/>
                            <a:cxnLst/>
                            <a:rect l="0" t="0" r="0" b="0"/>
                            <a:pathLst>
                              <a:path w="196559" h="171674">
                                <a:moveTo>
                                  <a:pt x="3552" y="0"/>
                                </a:moveTo>
                                <a:cubicBezTo>
                                  <a:pt x="5315" y="0"/>
                                  <a:pt x="25000" y="1202"/>
                                  <a:pt x="26776" y="1202"/>
                                </a:cubicBezTo>
                                <a:cubicBezTo>
                                  <a:pt x="28519" y="1202"/>
                                  <a:pt x="39094" y="0"/>
                                  <a:pt x="41141" y="0"/>
                                </a:cubicBezTo>
                                <a:cubicBezTo>
                                  <a:pt x="44105" y="0"/>
                                  <a:pt x="45584" y="615"/>
                                  <a:pt x="49109" y="4126"/>
                                </a:cubicBezTo>
                                <a:lnTo>
                                  <a:pt x="162793" y="124644"/>
                                </a:lnTo>
                                <a:lnTo>
                                  <a:pt x="162793" y="30599"/>
                                </a:lnTo>
                                <a:cubicBezTo>
                                  <a:pt x="162793" y="16181"/>
                                  <a:pt x="156351" y="8840"/>
                                  <a:pt x="142216" y="7064"/>
                                </a:cubicBezTo>
                                <a:cubicBezTo>
                                  <a:pt x="138677" y="6774"/>
                                  <a:pt x="135463" y="6193"/>
                                  <a:pt x="135463" y="3552"/>
                                </a:cubicBezTo>
                                <a:cubicBezTo>
                                  <a:pt x="135463" y="615"/>
                                  <a:pt x="136935" y="0"/>
                                  <a:pt x="140440" y="0"/>
                                </a:cubicBezTo>
                                <a:cubicBezTo>
                                  <a:pt x="143972" y="0"/>
                                  <a:pt x="162476" y="1202"/>
                                  <a:pt x="167196" y="1202"/>
                                </a:cubicBezTo>
                                <a:cubicBezTo>
                                  <a:pt x="171883" y="1202"/>
                                  <a:pt x="189225" y="0"/>
                                  <a:pt x="192143" y="0"/>
                                </a:cubicBezTo>
                                <a:cubicBezTo>
                                  <a:pt x="195101" y="0"/>
                                  <a:pt x="196559" y="615"/>
                                  <a:pt x="196559" y="2958"/>
                                </a:cubicBezTo>
                                <a:cubicBezTo>
                                  <a:pt x="196559" y="5018"/>
                                  <a:pt x="195695" y="5598"/>
                                  <a:pt x="191569" y="6490"/>
                                </a:cubicBezTo>
                                <a:cubicBezTo>
                                  <a:pt x="179521" y="8840"/>
                                  <a:pt x="174544" y="16471"/>
                                  <a:pt x="174544" y="32341"/>
                                </a:cubicBezTo>
                                <a:lnTo>
                                  <a:pt x="174544" y="165792"/>
                                </a:lnTo>
                                <a:cubicBezTo>
                                  <a:pt x="174544" y="170505"/>
                                  <a:pt x="173956" y="171674"/>
                                  <a:pt x="171005" y="171674"/>
                                </a:cubicBezTo>
                                <a:cubicBezTo>
                                  <a:pt x="169533" y="171674"/>
                                  <a:pt x="168061" y="171079"/>
                                  <a:pt x="167196" y="170505"/>
                                </a:cubicBezTo>
                                <a:lnTo>
                                  <a:pt x="37338" y="33820"/>
                                </a:lnTo>
                                <a:lnTo>
                                  <a:pt x="37338" y="133181"/>
                                </a:lnTo>
                                <a:cubicBezTo>
                                  <a:pt x="37338" y="152576"/>
                                  <a:pt x="42647" y="160497"/>
                                  <a:pt x="57605" y="162557"/>
                                </a:cubicBezTo>
                                <a:cubicBezTo>
                                  <a:pt x="62015" y="163138"/>
                                  <a:pt x="63197" y="163442"/>
                                  <a:pt x="63197" y="166386"/>
                                </a:cubicBezTo>
                                <a:cubicBezTo>
                                  <a:pt x="63197" y="169040"/>
                                  <a:pt x="61427" y="169904"/>
                                  <a:pt x="54958" y="169904"/>
                                </a:cubicBezTo>
                                <a:cubicBezTo>
                                  <a:pt x="49960" y="169904"/>
                                  <a:pt x="37629" y="168736"/>
                                  <a:pt x="30281" y="168736"/>
                                </a:cubicBezTo>
                                <a:cubicBezTo>
                                  <a:pt x="23231" y="168736"/>
                                  <a:pt x="8840" y="169904"/>
                                  <a:pt x="5902" y="169904"/>
                                </a:cubicBezTo>
                                <a:cubicBezTo>
                                  <a:pt x="4133" y="169904"/>
                                  <a:pt x="3268" y="168736"/>
                                  <a:pt x="3268" y="166981"/>
                                </a:cubicBezTo>
                                <a:cubicBezTo>
                                  <a:pt x="3268" y="164624"/>
                                  <a:pt x="4133" y="164049"/>
                                  <a:pt x="8246" y="163138"/>
                                </a:cubicBezTo>
                                <a:cubicBezTo>
                                  <a:pt x="22076" y="160815"/>
                                  <a:pt x="26452" y="152576"/>
                                  <a:pt x="26452" y="129351"/>
                                </a:cubicBezTo>
                                <a:lnTo>
                                  <a:pt x="26452" y="23245"/>
                                </a:lnTo>
                                <a:cubicBezTo>
                                  <a:pt x="16775" y="11771"/>
                                  <a:pt x="12379" y="8550"/>
                                  <a:pt x="4133" y="7354"/>
                                </a:cubicBezTo>
                                <a:cubicBezTo>
                                  <a:pt x="918" y="6490"/>
                                  <a:pt x="0" y="5896"/>
                                  <a:pt x="0" y="3552"/>
                                </a:cubicBezTo>
                                <a:cubicBezTo>
                                  <a:pt x="0" y="1202"/>
                                  <a:pt x="1209" y="0"/>
                                  <a:pt x="3552" y="0"/>
                                </a:cubicBezTo>
                                <a:close/>
                              </a:path>
                            </a:pathLst>
                          </a:custGeom>
                          <a:ln w="0" cap="flat">
                            <a:miter lim="127000"/>
                          </a:ln>
                        </wps:spPr>
                        <wps:style>
                          <a:lnRef idx="0">
                            <a:srgbClr val="000000">
                              <a:alpha val="0"/>
                            </a:srgbClr>
                          </a:lnRef>
                          <a:fillRef idx="1">
                            <a:srgbClr val="181717"/>
                          </a:fillRef>
                          <a:effectRef idx="0">
                            <a:scrgbClr r="0" g="0" b="0"/>
                          </a:effectRef>
                          <a:fontRef idx="none"/>
                        </wps:style>
                        <wps:bodyPr/>
                      </wps:wsp>
                      <pic:pic xmlns:pic="http://schemas.openxmlformats.org/drawingml/2006/picture">
                        <pic:nvPicPr>
                          <pic:cNvPr id="7325" name="Picture 7325"/>
                          <pic:cNvPicPr/>
                        </pic:nvPicPr>
                        <pic:blipFill>
                          <a:blip r:embed="rId8"/>
                          <a:stretch>
                            <a:fillRect/>
                          </a:stretch>
                        </pic:blipFill>
                        <pic:spPr>
                          <a:xfrm>
                            <a:off x="143200" y="-2850"/>
                            <a:ext cx="990600" cy="874776"/>
                          </a:xfrm>
                          <a:prstGeom prst="rect">
                            <a:avLst/>
                          </a:prstGeom>
                        </pic:spPr>
                      </pic:pic>
                    </wpg:wgp>
                  </a:graphicData>
                </a:graphic>
              </wp:inline>
            </w:drawing>
          </mc:Choice>
          <mc:Fallback xmlns:a="http://schemas.openxmlformats.org/drawingml/2006/main">
            <w:pict>
              <v:group id="Group 5160" style="width:101.399pt;height:102.465pt;mso-position-horizontal-relative:char;mso-position-vertical-relative:line" coordsize="12877,13013">
                <v:shape id="Shape 11" style="position:absolute;width:475;height:945;left:10905;top:9774;" coordsize="47560,94509" path="m47560,0l47560,5167l46226,4853c23906,5312,16032,23559,16032,44650c16032,65527,23037,80661,34824,86924l47560,89977l47560,94334l46550,94509c8347,94509,0,65565,0,49830c0,28491,10184,11107,27798,3749l47560,0x">
                  <v:stroke weight="0pt" endcap="flat" joinstyle="miter" miterlimit="10" on="false" color="#000000" opacity="0"/>
                  <v:fill on="true" color="#181717"/>
                </v:shape>
                <v:shape id="Shape 12" style="position:absolute;width:478;height:943;left:11381;top:9773;" coordsize="47890,94377" path="m226,0c28711,0,47890,19827,47890,45807c47890,67850,36935,84248,19044,91068l0,94377l0,90020l564,90156c15664,90156,31528,78668,31528,48778c31528,29071,24093,14241,12089,8058l0,5210l0,43l226,0x">
                  <v:stroke weight="0pt" endcap="flat" joinstyle="miter" miterlimit="10" on="false" color="#000000" opacity="0"/>
                  <v:fill on="true" color="#181717"/>
                </v:shape>
                <v:shape id="Shape 13" style="position:absolute;width:801;height:909;left:12070;top:9794;" coordsize="80194,90912" path="m73570,0l79546,23589c79863,24690,80194,27357,78628,27357c77669,27357,77169,26736,75778,24373c71071,16505,63379,5484,38669,5484c35535,5484,33334,5639,28782,5970c28492,8496,28303,11778,28303,17916l28303,37588l45138,37588c60408,37588,62433,36812,62920,30362c63203,27675,63528,27040,64939,27040c67134,27040,67134,28303,67134,34117c67134,46712,67910,51439,67910,53323c67910,55208,67458,56788,65877,56788c64493,56788,63379,55039,62757,51115c61630,44504,60408,42930,43396,42930l28492,42930l28492,71868c28492,82585,31301,86333,39466,86678c42127,86820,42930,87137,42930,88224c42930,89967,41661,90912,39148,90912c37743,90912,25324,90291,22947,90291c20266,90291,7226,90912,4234,90912c1742,90912,648,90291,648,88724c648,87603,1087,86968,2843,86820c7091,86333,13067,85570,13067,75028l13067,22651c13067,10387,10562,5484,3606,4700c979,4228,0,3762,0,2343c0,615,1269,615,3951,615l60090,615l73570,0x">
                  <v:stroke weight="0pt" endcap="flat" joinstyle="miter" miterlimit="10" on="false" color="#000000" opacity="0"/>
                  <v:fill on="true" color="#181717"/>
                </v:shape>
                <v:shape id="Shape 14" style="position:absolute;width:1031;height:923;left:2;top:9792;" coordsize="103155,92364" path="m5349,169c8489,169,15708,784,20591,784c26263,784,32226,169,35690,169c37899,169,40263,0,40263,2195c40263,3309,39452,3775,36792,4248c30504,5193,28141,8030,28141,14155l28141,57423c28141,76136,37426,84787,57706,84787c77365,84787,86475,76946,86475,59780l86475,14945c86475,8665,84287,5808,78317,4559c75629,3930,74852,3465,74852,2040c74852,642,75629,169,77365,169c79235,169,84598,784,89311,784c94018,784,98590,169,100481,169c102365,169,103155,642,103155,1884c103155,3309,101886,4248,98752,5342c95612,6450,93080,7712,93080,14945l93080,58989c93080,80546,79094,92364,52999,92364c26891,92364,12581,81809,12581,62623l12581,13851c12581,8489,9920,5808,3775,4700c790,4099,0,3465,0,2040c0,169,1870,169,5349,169x">
                  <v:stroke weight="0pt" endcap="flat" joinstyle="miter" miterlimit="10" on="false" color="#000000" opacity="0"/>
                  <v:fill on="true" color="#181717"/>
                </v:shape>
                <v:shape id="Shape 15" style="position:absolute;width:1052;height:918;left:1237;top:9794;" coordsize="105202,91857" path="m1905,0c2843,0,13392,621,14317,621c15249,621,20915,0,22016,0c23596,0,24393,311,26264,2195l87123,66702l87123,16349c87123,8651,83652,4700,76102,3768c74225,3613,72489,3296,72489,1877c72489,311,73273,0,75164,0c77061,0,86975,621,89481,621c91999,621,101272,0,102845,0c104412,0,105202,311,105202,1580c105202,2674,104729,2985,102534,3458c96085,4700,93411,8799,93411,17295l93411,88731c93411,91243,93094,91857,91506,91857c90743,91857,89946,91547,89481,91243l19969,18092l19969,71260c19969,81640,22799,85874,30822,86975c33186,87292,33807,87461,33807,89034c33807,90453,32862,90918,29424,90918c26729,90918,20138,90297,16188,90297c12406,90297,4721,90918,3147,90918c2222,90918,1729,90297,1729,89345c1729,88096,2222,87785,4397,87292c11791,86036,14155,81640,14155,69214l14155,12412c8955,6281,6605,4538,2222,3930c466,3458,0,3147,0,1877c0,621,655,0,1905,0x">
                  <v:stroke weight="0pt" endcap="flat" joinstyle="miter" miterlimit="10" on="false" color="#000000" opacity="0"/>
                  <v:fill on="true" color="#181717"/>
                </v:shape>
                <v:shape id="Shape 16" style="position:absolute;width:422;height:910;left:2504;top:9794;" coordsize="42295,91074" path="m3147,0c4559,0,16181,621,21381,621c27033,621,35211,0,36785,0c39148,0,41026,0,41026,1580c41026,2674,40553,3147,38352,3768c32051,5639,29404,9589,29404,16511l29404,73461c29404,81943,31585,85111,38521,86340c41499,86975,42295,87461,42295,88886c42295,91074,39770,90918,36468,90918c33003,90918,27371,90297,22144,90297c17133,90297,8482,90918,5497,90918c2816,90918,1250,90763,1250,88886c1250,88096,2046,87609,4390,87144c11454,85880,14141,82274,14141,73610l14141,15884c14141,8502,10677,4700,3147,3768c1088,3458,0,3296,0,1715c0,472,770,0,3147,0x">
                  <v:stroke weight="0pt" endcap="flat" joinstyle="miter" miterlimit="10" on="false" color="#000000" opacity="0"/>
                  <v:fill on="true" color="#181717"/>
                </v:shape>
                <v:shape id="Shape 17" style="position:absolute;width:1050;height:924;left:3118;top:9794;" coordsize="105053,92485" path="m3620,0c4883,0,14479,615,19679,615c24399,615,31760,0,35401,0c36805,0,38365,0,38365,1709c38365,2830,37750,3289,35232,3762c32875,4079,29106,4876,29106,8948c29106,10690,29897,13358,31619,16654l57862,70774l81147,20604c84301,14155,85246,11156,85246,9117c85246,6436,83997,5024,80363,3930c78324,3289,77696,2830,77696,1709c77696,473,78945,0,80363,0c81775,0,88217,615,91844,615c95295,615,100799,0,102527,0c104290,0,105053,304,105053,1398c105053,2830,104290,3289,101595,3930c95457,5328,93566,7233,89176,16654l55207,89825c54566,91236,54256,92485,53013,92485c51743,92485,51115,91067,49549,87934l12905,11947c10549,7233,7888,5024,2992,4079c641,3606,0,3141,0,1871c0,473,1438,0,3620,0x">
                  <v:stroke weight="0pt" endcap="flat" joinstyle="miter" miterlimit="10" on="false" color="#000000" opacity="0"/>
                  <v:fill on="true" color="#181717"/>
                </v:shape>
                <v:shape id="Shape 18" style="position:absolute;width:866;height:909;left:4342;top:9794;" coordsize="86630,90912" path="m73901,0l80039,23116c80350,23738,80350,24373,80350,24845c80350,26101,79722,26736,78614,26736c77513,26736,76906,26263,75940,24845c69187,13358,57078,5794,43707,5794l28154,5794l28154,38676l54093,38676c60529,38676,62589,37123,63838,31146c64628,27817,65250,26736,66675,26736c67937,26736,68869,28148,68869,30524c68869,31457,68235,39148,68235,40742c68235,42464,68869,51277,68869,53323c68869,55039,68235,56133,67134,56133c65736,56133,65115,55207,64318,52209c62758,44990,60381,43565,50008,43565l28154,43565l28154,77723c28154,83531,32078,85725,41985,85725c58794,85725,72172,78965,80830,65905c82410,63541,83659,61806,84895,61806c86016,61806,86630,62454,86630,63697c86630,64493,86495,65432,86016,66843l77351,90912l38838,90291l3782,90912c0,90912,0,89825,0,89034c0,87603,1236,87144,4876,86678c11021,85725,12750,83355,12750,75967l12750,15404c12750,8185,11312,6281,3917,4876c952,4390,155,3930,155,2343c155,1567,635,621,2985,621l59597,621l73901,0x">
                  <v:stroke weight="0pt" endcap="flat" joinstyle="miter" miterlimit="10" on="false" color="#000000" opacity="0"/>
                  <v:fill on="true" color="#181717"/>
                </v:shape>
                <v:shape id="Shape 19" style="position:absolute;width:415;height:909;left:5504;top:9796;" coordsize="41526,90919" path="m4234,0c7395,0,17011,628,21070,628c25311,628,38527,0,40101,0l41526,425l41526,6295l36481,3930c30829,3930,28634,5646,28634,9900l28634,46719c30964,46719,32537,46867,33807,46867l41526,44374l41526,55406l38191,51729c35772,50450,33024,50332,28634,50332l28634,73313c28634,81633,31598,85577,38838,87150l41526,88935l41526,89800l39959,90919c37413,90919,25467,90298,21225,90298c17930,90298,8340,90919,4707,90919c2033,90919,939,90919,939,89352c939,88096,1581,87610,4099,87150c10704,85881,13534,81950,13534,73617l13534,13682c13534,7084,10994,4403,4234,3775c939,3458,0,2992,0,1405c0,0,1891,0,4234,0x">
                  <v:stroke weight="0pt" endcap="flat" joinstyle="miter" miterlimit="10" on="false" color="#000000" opacity="0"/>
                  <v:fill on="true" color="#181717"/>
                </v:shape>
                <v:shape id="Shape 20" style="position:absolute;width:6;height:8;left:5919;top:10686;" coordsize="628,865" path="m0,0l628,417l0,865l0,0x">
                  <v:stroke weight="0pt" endcap="flat" joinstyle="miter" miterlimit="10" on="false" color="#000000" opacity="0"/>
                  <v:fill on="true" color="#181717"/>
                </v:shape>
                <v:shape id="Shape 21" style="position:absolute;width:523;height:904;left:5919;top:9801;" coordsize="52338,90494" path="m0,0l20346,6063c25537,10271,28451,16404,28451,24110c28451,37636,19334,44714,14296,48658c18065,53216,20118,56052,24028,61881l25919,64852c38527,83579,42599,86550,49845,86726c51878,86868,52338,87185,52338,88306c52338,90494,48252,90494,46536,90494c44477,90494,39770,89873,38041,89873c36001,89873,32193,90494,30511,90494c25919,90494,23575,88306,16647,77913l4248,59665l0,54981l0,43950l7781,41437c11202,38077,12892,33004,12892,26149c12892,19237,11158,13576,8049,9643l0,5870l0,0x">
                  <v:stroke weight="0pt" endcap="flat" joinstyle="miter" miterlimit="10" on="false" color="#000000" opacity="0"/>
                  <v:fill on="true" color="#181717"/>
                </v:shape>
                <v:shape id="Shape 22" style="position:absolute;width:608;height:929;left:6620;top:9781;" coordsize="60813,92971" path="m53425,0c54363,0,55491,310,55174,6605c55018,14175,55788,21542,56430,25649l56734,28330c57193,30842,57369,32098,57369,33037c57369,34759,56734,35859,55788,35859c54208,35859,53256,34610,52338,30687c47921,14634,38804,5355,27324,5355c19017,5355,13196,10380,13196,17457c13196,26912,21522,31159,33151,37143c53256,47205,60813,52871,60813,67026c60813,83058,49190,92971,30471,92971c27796,92971,15235,91877,12865,91877c8286,91877,7840,92971,5956,92971c4687,92971,4227,92188,4227,89365c4227,82443,3289,75839,1209,65743c750,64041,0,60421,0,58820c0,57558,588,56788,1681,56788c3289,56788,4059,57895,5159,62143c11933,86211,29532,87468,34718,87468c44335,87468,49805,82443,49805,73630c49805,62778,38520,57105,27796,51926c16309,46104,2505,39344,2505,23292c2505,10549,13500,310,27324,310c30626,310,34887,952,41640,2215c44943,2836,47002,3140,47752,3140c49805,3140,50757,2667,51838,1107c52466,162,52837,0,53425,0x">
                  <v:stroke weight="0pt" endcap="flat" joinstyle="miter" miterlimit="10" on="false" color="#000000" opacity="0"/>
                  <v:fill on="true" color="#181717"/>
                </v:shape>
                <v:shape id="Shape 23" style="position:absolute;width:422;height:910;left:7512;top:9794;" coordsize="42289,91074" path="m3141,0c4518,0,16167,621,21374,621c27027,621,35218,0,36771,0c39135,0,41039,0,41039,1580c41039,2674,40567,3147,38359,3768c32058,5639,29370,9589,29370,16511l29370,73461c29370,81943,31578,85111,38500,86340c41485,86975,42289,87461,42289,88886c42289,91074,39743,90918,36474,90918c32996,90918,27351,90297,22137,90297c17099,90297,8462,90918,5484,90918c2789,90918,1236,90763,1236,88886c1236,88096,2026,87609,4370,87144c11440,85880,14121,82274,14121,73610l14121,15884c14121,8502,10677,4700,3141,3768c1088,3458,0,3296,0,1715c0,472,750,0,3141,0x">
                  <v:stroke weight="0pt" endcap="flat" joinstyle="miter" miterlimit="10" on="false" color="#000000" opacity="0"/>
                  <v:fill on="true" color="#181717"/>
                </v:shape>
                <v:shape id="Shape 24" style="position:absolute;width:921;height:902;left:8158;top:9800;" coordsize="92154,90297" path="m5686,0l86313,0l91992,24075c92154,25183,92154,26426,90898,26426c89649,26426,88521,25338,86164,21718c80052,12743,71077,5355,60246,5355l53634,5355l53634,75514c53634,81167,56288,84165,62562,85570c64797,86056,66350,86522,66350,88271c66350,89973,63859,90297,60725,90297c56936,90297,50656,89676,45929,89676c41194,89676,31450,90297,29255,90297c26750,90297,25156,89352,25156,88109c25156,86671,26115,86056,28910,85570c35366,84314,38216,81167,38216,75987l38216,5504l33334,5504c28472,5504,15728,5504,4376,23602c2998,25959,2201,26743,1432,26743c479,26743,0,26122,0,24866c0,24386,304,23116,635,21887l5686,0x">
                  <v:stroke weight="0pt" endcap="flat" joinstyle="miter" miterlimit="10" on="false" color="#000000" opacity="0"/>
                  <v:fill on="true" color="#181717"/>
                </v:shape>
                <v:shape id="Shape 25" style="position:absolute;width:883;height:909;left:9301;top:9794;" coordsize="88366,90918" path="m5335,0c8489,0,14783,621,19476,621c24028,621,30639,0,33010,0c35042,0,36312,621,36312,2033c36312,2985,35677,3458,33618,3930c30200,4538,28965,5794,28965,8185c28965,9427,29404,11318,30200,12412l49542,40425l66215,14783c67748,12574,68552,10211,68552,8502c68552,5639,66789,4234,63190,3768c61313,3613,60685,3147,60685,2033c60685,790,62265,0,64770,0c66040,0,70436,621,73739,621c77176,621,82855,0,84739,0c87103,0,88366,473,88366,1405c88366,2505,87569,3296,85530,3768c80640,5180,77669,7550,73907,13365l52986,45618l52986,76136c52986,82734,55174,85415,61630,86340c64925,86826,65871,87461,65871,89034c65871,90453,64925,90918,61954,90918c59591,90918,49704,90297,46226,90297c42748,90297,33172,90918,30315,90918c27330,90918,25615,90918,25615,89190c25615,87785,26722,87292,29856,86678c35981,85732,37555,83700,37555,77088l37555,48758l11028,10542c8313,6746,5936,4883,2181,4086c466,3613,0,3296,0,2195c0,0,2492,0,5335,0x">
                  <v:stroke weight="0pt" endcap="flat" joinstyle="miter" miterlimit="10" on="false" color="#000000" opacity="0"/>
                  <v:fill on="true" color="#181717"/>
                </v:shape>
                <v:shape id="Shape 26" style="position:absolute;width:1604;height:1698;left:0;top:11266;" coordsize="160416,169898" path="m6767,0c9988,0,31733,1175,36447,1175c48198,1175,67580,0,71112,0c74042,0,76690,0,76690,3532c76690,6172,74920,7631,69052,7928c62292,8543,53479,9697,53479,24683l53479,140798c53479,156364,57889,160186,74920,160186c90500,160186,126326,160186,151313,121693c154257,117580,155439,116399,157789,116399c159262,116399,160416,117878,160416,119640c160416,121403,158944,125516,156304,131681c150428,145802,146599,155500,143385,169898l73752,168723l8232,169898c1756,169898,0,169310,0,166670c0,164022,2357,163725,6470,162847c24974,159309,24974,152853,24974,120235l24974,27040c24974,12926,22333,9414,9421,8246c2648,7631,878,6753,878,3822c878,1486,3242,0,6767,0x">
                  <v:stroke weight="0pt" endcap="flat" joinstyle="miter" miterlimit="10" on="false" color="#000000" opacity="0"/>
                  <v:fill on="true" color="#181717"/>
                </v:shape>
                <v:shape id="Shape 27" style="position:absolute;width:790;height:1701;left:1849;top:11266;" coordsize="79040,170188" path="m5869,0c8509,0,30261,1182,39966,1182c50541,1182,65810,0,68748,0c73171,0,76683,0,76683,2938c76683,4984,75792,5882,71686,7071c59928,10582,54931,17943,54931,30862l54931,137259c54931,153136,59057,159025,71983,161389c77574,162537,79040,163428,79040,166089c79040,170188,74326,169898,68174,169898c61704,169898,51109,168723,41431,168723c32024,168723,15877,169898,10285,169898c5295,169898,2343,169607,2343,166089c2343,164603,3816,163725,8225,162847c21435,160484,26459,153731,26459,137570l26459,29681c26459,15863,19976,8827,5869,7071c2053,6456,0,6179,0,3242c0,885,1459,0,5869,0x">
                  <v:stroke weight="0pt" endcap="flat" joinstyle="miter" miterlimit="10" on="false" color="#000000" opacity="0"/>
                  <v:fill on="true" color="#181717"/>
                </v:shape>
                <v:shape id="Shape 28" style="position:absolute;width:1965;height:1716;left:2992;top:11266;" coordsize="196566,171653" path="m3539,0c5295,0,24987,1182,26750,1182c28499,1182,39074,0,41141,0c44072,0,45530,601,49083,4126l162773,124638l162773,30565c162773,16174,156304,8827,142223,7070c138678,6760,135449,6179,135449,3532c135449,601,136915,0,140453,0c143959,0,162476,1182,167169,1182c171883,1182,189199,0,192170,0c195074,0,196566,601,196566,2938c196566,4991,195681,5592,191562,6463c179534,8827,174517,16464,174517,32334l174517,165785c174517,170478,173936,171653,170992,171653c169533,171653,168054,171079,167196,170478l37332,33827l37332,133167c37332,152555,42633,160484,57598,162537c62001,163144,63183,163428,63183,166379c63183,169006,61421,169898,54937,169898c49947,169898,37609,168723,30268,168723c23225,168723,8820,169898,5875,169898c4106,169898,3235,168723,3235,166967c3235,164603,4106,164029,8232,163144c22042,160774,26446,152555,26446,129331l26446,23231c16768,11757,12338,8543,4106,7341c878,6463,0,5882,0,3532c0,1182,1175,0,3539,0x">
                  <v:stroke weight="0pt" endcap="flat" joinstyle="miter" miterlimit="10" on="false" color="#000000" opacity="0"/>
                  <v:fill on="true" color="#181717"/>
                </v:shape>
                <v:shape id="Shape 29" style="position:absolute;width:1545;height:1772;left:5206;top:11222;" coordsize="154548,177259" path="m81383,0c95186,0,111631,3525,127217,9401c130735,10873,133687,11757,134585,11757c136334,11757,137489,10873,140136,8543c142500,6172,143682,5592,145167,5592c147497,5592,148659,8239,148659,21752c148659,32334,148956,45564,150131,54978c150414,57335,151016,62913,151016,64669c151016,67316,150414,69079,148956,69079c146619,69079,145431,67026,143979,60853c131620,13824,92850,8543,83747,8543c50264,8543,29984,37629,29984,85840c29984,135517,54958,167257,93721,167257c112812,167257,133687,158721,149260,144620c150712,143162,151617,142547,152771,142547c153960,142547,154548,143742,154548,145215c154548,148449,130735,177259,87562,177259c33800,177259,0,142547,0,87009c0,35272,32881,0,81383,0x">
                  <v:stroke weight="0pt" endcap="flat" joinstyle="miter" miterlimit="10" on="false" color="#000000" opacity="0"/>
                  <v:fill on="true" color="#181717"/>
                </v:shape>
                <v:shape id="Shape 30" style="position:absolute;width:888;height:1765;left:7079;top:11247;" coordsize="88862,176588" path="m88862,0l88862,9637l86360,9048c44612,9932,29971,44036,29971,83401c29971,122421,43012,150699,65031,162398l88862,168110l88862,176254l86934,176588c15560,176588,0,122495,0,93119c0,53202,18997,20735,51920,6996l88862,0x">
                  <v:stroke weight="0pt" endcap="flat" joinstyle="miter" miterlimit="10" on="false" color="#000000" opacity="0"/>
                  <v:fill on="true" color="#181717"/>
                </v:shape>
                <v:shape id="Shape 31" style="position:absolute;width:894;height:1763;left:7968;top:11246;" coordsize="89457,176336" path="m436,0c53597,0,89457,37055,89457,85550c89457,126783,68963,157422,35533,170164l0,176336l0,168192l1030,168439c29232,168439,58891,146991,58891,91135c58891,54313,45007,26596,22578,15039l0,9720l0,83l436,0x">
                  <v:stroke weight="0pt" endcap="flat" joinstyle="miter" miterlimit="10" on="false" color="#000000" opacity="0"/>
                  <v:fill on="true" color="#181717"/>
                </v:shape>
                <v:shape id="Shape 32" style="position:absolute;width:1603;height:1698;left:9095;top:11266;" coordsize="160389,169898" path="m6740,0c9988,0,31700,1175,36413,1175c48178,1175,67552,0,71098,0c74029,0,76676,0,76676,3532c76676,6172,74934,7631,69018,7928c62245,8543,53465,9697,53465,24683l53465,140798c53465,156364,57869,160186,74934,160186c90480,160186,126319,160186,151286,121693c154230,117580,155399,116399,157755,116399c159227,116399,160389,117878,160389,119640c160389,121403,158924,125516,156283,131681c150394,145802,146592,155500,143351,169898l73711,168723l8232,169898c1756,169898,0,169310,0,166670c0,164022,2323,163725,6449,162847c24980,159309,24980,152853,24980,120235l24980,27040c24980,12926,22326,9414,9387,8246c2607,7631,851,6753,851,3822c851,1486,3228,0,6740,0x">
                  <v:stroke weight="0pt" endcap="flat" joinstyle="miter" miterlimit="10" on="false" color="#000000" opacity="0"/>
                  <v:fill on="true" color="#181717"/>
                </v:shape>
                <v:shape id="Shape 33" style="position:absolute;width:1965;height:1716;left:10912;top:11267;" coordsize="196559,171674" path="m3552,0c5315,0,25000,1202,26776,1202c28519,1202,39094,0,41141,0c44105,0,45584,615,49109,4126l162793,124644l162793,30599c162793,16181,156351,8840,142216,7064c138677,6774,135463,6193,135463,3552c135463,615,136935,0,140440,0c143972,0,162476,1202,167196,1202c171883,1202,189225,0,192143,0c195101,0,196559,615,196559,2958c196559,5018,195695,5598,191569,6490c179521,8840,174544,16471,174544,32341l174544,165792c174544,170505,173956,171674,171005,171674c169533,171674,168061,171079,167196,170505l37338,33820l37338,133181c37338,152576,42647,160497,57605,162557c62015,163138,63197,163442,63197,166386c63197,169040,61427,169904,54958,169904c49960,169904,37629,168736,30281,168736c23231,168736,8840,169904,5902,169904c4133,169904,3268,168736,3268,166981c3268,164624,4133,164049,8246,163138c22076,160815,26452,152576,26452,129351l26452,23245c16775,11771,12379,8550,4133,7354c918,6490,0,5896,0,3552c0,1202,1209,0,3552,0x">
                  <v:stroke weight="0pt" endcap="flat" joinstyle="miter" miterlimit="10" on="false" color="#000000" opacity="0"/>
                  <v:fill on="true" color="#181717"/>
                </v:shape>
                <v:shape id="Picture 7325" style="position:absolute;width:9906;height:8747;left:1432;top:-28;" filled="f">
                  <v:imagedata r:id="rId10"/>
                </v:shape>
              </v:group>
            </w:pict>
          </mc:Fallback>
        </mc:AlternateContent>
      </w:r>
    </w:p>
    <w:p w14:paraId="68F5AFDB" w14:textId="76FCF47F" w:rsidR="00896E93" w:rsidRPr="00B349A0" w:rsidRDefault="00D85A12">
      <w:pPr>
        <w:spacing w:after="0" w:line="259" w:lineRule="auto"/>
        <w:ind w:left="567" w:firstLine="0"/>
        <w:jc w:val="center"/>
        <w:rPr>
          <w:rFonts w:cs="Times New Roman"/>
        </w:rPr>
      </w:pPr>
      <w:r>
        <w:rPr>
          <w:rFonts w:cs="Times New Roman"/>
          <w:sz w:val="29"/>
        </w:rPr>
        <w:t>Harrison R Leitch</w:t>
      </w:r>
    </w:p>
    <w:p w14:paraId="346850E8" w14:textId="7D936E73" w:rsidR="00896E93" w:rsidRPr="00B349A0" w:rsidRDefault="00D85A12">
      <w:pPr>
        <w:spacing w:after="371" w:line="265" w:lineRule="auto"/>
        <w:ind w:left="577"/>
        <w:jc w:val="center"/>
        <w:rPr>
          <w:rFonts w:cs="Times New Roman"/>
        </w:rPr>
      </w:pPr>
      <w:r>
        <w:rPr>
          <w:rFonts w:cs="Times New Roman"/>
          <w:sz w:val="20"/>
        </w:rPr>
        <w:t>LEI16657607</w:t>
      </w:r>
    </w:p>
    <w:p w14:paraId="20F4A0C9" w14:textId="413E51A6" w:rsidR="00896E93" w:rsidRPr="00B349A0" w:rsidRDefault="00D85A12">
      <w:pPr>
        <w:spacing w:after="371" w:line="265" w:lineRule="auto"/>
        <w:ind w:left="577"/>
        <w:jc w:val="center"/>
        <w:rPr>
          <w:rFonts w:cs="Times New Roman"/>
        </w:rPr>
      </w:pPr>
      <w:r>
        <w:rPr>
          <w:rFonts w:cs="Times New Roman"/>
          <w:sz w:val="20"/>
        </w:rPr>
        <w:t>16657607</w:t>
      </w:r>
      <w:r w:rsidR="008B3AA5" w:rsidRPr="00B349A0">
        <w:rPr>
          <w:rFonts w:cs="Times New Roman"/>
          <w:sz w:val="20"/>
        </w:rPr>
        <w:t>@</w:t>
      </w:r>
      <w:r>
        <w:rPr>
          <w:rFonts w:cs="Times New Roman"/>
          <w:sz w:val="20"/>
        </w:rPr>
        <w:t>students.</w:t>
      </w:r>
      <w:r w:rsidR="008B3AA5" w:rsidRPr="00B349A0">
        <w:rPr>
          <w:rFonts w:cs="Times New Roman"/>
          <w:sz w:val="20"/>
        </w:rPr>
        <w:t>lincoln.ac.uk</w:t>
      </w:r>
    </w:p>
    <w:p w14:paraId="63C903F4" w14:textId="77777777" w:rsidR="00896E93" w:rsidRPr="00B349A0" w:rsidRDefault="008B3AA5">
      <w:pPr>
        <w:spacing w:after="113" w:line="265" w:lineRule="auto"/>
        <w:ind w:left="577"/>
        <w:jc w:val="center"/>
        <w:rPr>
          <w:rFonts w:cs="Times New Roman"/>
        </w:rPr>
      </w:pPr>
      <w:r w:rsidRPr="00B349A0">
        <w:rPr>
          <w:rFonts w:cs="Times New Roman"/>
          <w:sz w:val="20"/>
        </w:rPr>
        <w:t>School of Computer Science</w:t>
      </w:r>
    </w:p>
    <w:p w14:paraId="31A985AD" w14:textId="77777777" w:rsidR="00896E93" w:rsidRPr="00B349A0" w:rsidRDefault="008B3AA5">
      <w:pPr>
        <w:spacing w:after="113" w:line="265" w:lineRule="auto"/>
        <w:ind w:left="577"/>
        <w:jc w:val="center"/>
        <w:rPr>
          <w:rFonts w:cs="Times New Roman"/>
        </w:rPr>
      </w:pPr>
      <w:r w:rsidRPr="00B349A0">
        <w:rPr>
          <w:rFonts w:cs="Times New Roman"/>
          <w:sz w:val="20"/>
        </w:rPr>
        <w:t>College of Science</w:t>
      </w:r>
    </w:p>
    <w:p w14:paraId="4F7A161D" w14:textId="77777777" w:rsidR="00896E93" w:rsidRPr="00B349A0" w:rsidRDefault="008B3AA5">
      <w:pPr>
        <w:spacing w:after="1876" w:line="265" w:lineRule="auto"/>
        <w:ind w:left="577"/>
        <w:jc w:val="center"/>
        <w:rPr>
          <w:rFonts w:cs="Times New Roman"/>
        </w:rPr>
      </w:pPr>
      <w:r w:rsidRPr="00B349A0">
        <w:rPr>
          <w:rFonts w:cs="Times New Roman"/>
          <w:sz w:val="20"/>
        </w:rPr>
        <w:t>University of Lincoln</w:t>
      </w:r>
    </w:p>
    <w:p w14:paraId="265755F0" w14:textId="77777777" w:rsidR="00545B43" w:rsidRDefault="008B3AA5" w:rsidP="00545B43">
      <w:pPr>
        <w:spacing w:after="36" w:line="259" w:lineRule="auto"/>
        <w:ind w:left="0" w:firstLine="0"/>
        <w:jc w:val="center"/>
        <w:rPr>
          <w:rFonts w:cs="Times New Roman"/>
        </w:rPr>
      </w:pPr>
      <w:r w:rsidRPr="00B349A0">
        <w:rPr>
          <w:rFonts w:cs="Times New Roman"/>
          <w:sz w:val="20"/>
        </w:rPr>
        <w:t>Submitted in partial fulfilment of the requirements for the</w:t>
      </w:r>
      <w:r w:rsidR="00545B43">
        <w:rPr>
          <w:rFonts w:cs="Times New Roman"/>
        </w:rPr>
        <w:t xml:space="preserve"> </w:t>
      </w:r>
    </w:p>
    <w:p w14:paraId="70B7665B" w14:textId="139863F5" w:rsidR="00896E93" w:rsidRPr="00545B43" w:rsidRDefault="008B3AA5" w:rsidP="00545B43">
      <w:pPr>
        <w:spacing w:after="36" w:line="259" w:lineRule="auto"/>
        <w:ind w:left="0" w:firstLine="0"/>
        <w:jc w:val="center"/>
        <w:rPr>
          <w:rFonts w:cs="Times New Roman"/>
        </w:rPr>
      </w:pPr>
      <w:r w:rsidRPr="00B349A0">
        <w:rPr>
          <w:rFonts w:cs="Times New Roman"/>
          <w:sz w:val="20"/>
        </w:rPr>
        <w:t>Degree of</w:t>
      </w:r>
      <w:r w:rsidR="007C4671">
        <w:rPr>
          <w:rFonts w:cs="Times New Roman"/>
          <w:sz w:val="20"/>
        </w:rPr>
        <w:t xml:space="preserve"> </w:t>
      </w:r>
      <w:proofErr w:type="gramStart"/>
      <w:r w:rsidRPr="00B349A0">
        <w:rPr>
          <w:rFonts w:cs="Times New Roman"/>
          <w:sz w:val="20"/>
        </w:rPr>
        <w:t>BSc(</w:t>
      </w:r>
      <w:proofErr w:type="gramEnd"/>
      <w:r w:rsidRPr="00B349A0">
        <w:rPr>
          <w:rFonts w:cs="Times New Roman"/>
          <w:sz w:val="20"/>
        </w:rPr>
        <w:t>Hons)</w:t>
      </w:r>
      <w:r w:rsidR="00545B43">
        <w:rPr>
          <w:rFonts w:cs="Times New Roman"/>
          <w:sz w:val="20"/>
        </w:rPr>
        <w:t xml:space="preserve"> </w:t>
      </w:r>
      <w:r w:rsidRPr="00B349A0">
        <w:rPr>
          <w:rFonts w:cs="Times New Roman"/>
          <w:sz w:val="20"/>
        </w:rPr>
        <w:t>Computer Science</w:t>
      </w:r>
    </w:p>
    <w:p w14:paraId="7BD58946" w14:textId="77777777" w:rsidR="00545B43" w:rsidRPr="00B349A0" w:rsidRDefault="00545B43" w:rsidP="00545B43">
      <w:pPr>
        <w:spacing w:after="36" w:line="259" w:lineRule="auto"/>
        <w:ind w:left="2421" w:firstLine="0"/>
        <w:jc w:val="center"/>
        <w:rPr>
          <w:rFonts w:cs="Times New Roman"/>
        </w:rPr>
      </w:pPr>
    </w:p>
    <w:p w14:paraId="46DE9DC8" w14:textId="382C8ED1" w:rsidR="00896E93" w:rsidRPr="00B349A0" w:rsidRDefault="008B3AA5" w:rsidP="00545B43">
      <w:pPr>
        <w:tabs>
          <w:tab w:val="center" w:pos="3943"/>
          <w:tab w:val="center" w:pos="5546"/>
        </w:tabs>
        <w:spacing w:after="695" w:line="265" w:lineRule="auto"/>
        <w:ind w:left="0" w:firstLine="0"/>
        <w:jc w:val="center"/>
        <w:rPr>
          <w:rFonts w:cs="Times New Roman"/>
        </w:rPr>
      </w:pPr>
      <w:r w:rsidRPr="00B349A0">
        <w:rPr>
          <w:rFonts w:cs="Times New Roman"/>
          <w:i/>
          <w:sz w:val="20"/>
        </w:rPr>
        <w:t>Supervisor</w:t>
      </w:r>
      <w:r w:rsidR="00545B43">
        <w:rPr>
          <w:rFonts w:cs="Times New Roman"/>
          <w:i/>
          <w:sz w:val="20"/>
        </w:rPr>
        <w:t xml:space="preserve">: </w:t>
      </w:r>
      <w:proofErr w:type="spellStart"/>
      <w:r w:rsidRPr="00B349A0">
        <w:rPr>
          <w:rFonts w:cs="Times New Roman"/>
          <w:sz w:val="20"/>
        </w:rPr>
        <w:t>Dr.</w:t>
      </w:r>
      <w:proofErr w:type="spellEnd"/>
      <w:r w:rsidR="00D85A12">
        <w:rPr>
          <w:rFonts w:cs="Times New Roman"/>
          <w:sz w:val="20"/>
        </w:rPr>
        <w:t xml:space="preserve"> Phil Carlis</w:t>
      </w:r>
      <w:r w:rsidR="00843C3D">
        <w:rPr>
          <w:rFonts w:cs="Times New Roman"/>
          <w:sz w:val="20"/>
        </w:rPr>
        <w:t>l</w:t>
      </w:r>
      <w:r w:rsidR="00D85A12">
        <w:rPr>
          <w:rFonts w:cs="Times New Roman"/>
          <w:sz w:val="20"/>
        </w:rPr>
        <w:t>e</w:t>
      </w:r>
    </w:p>
    <w:p w14:paraId="6557CAB6" w14:textId="69DEC655" w:rsidR="00896E93" w:rsidRDefault="008B3AA5">
      <w:pPr>
        <w:spacing w:after="113" w:line="265" w:lineRule="auto"/>
        <w:ind w:left="577"/>
        <w:jc w:val="center"/>
        <w:rPr>
          <w:rFonts w:cs="Times New Roman"/>
          <w:sz w:val="20"/>
        </w:rPr>
      </w:pPr>
      <w:r w:rsidRPr="00726751">
        <w:rPr>
          <w:rFonts w:cs="Times New Roman"/>
          <w:sz w:val="20"/>
        </w:rPr>
        <w:t>April 202</w:t>
      </w:r>
      <w:r w:rsidR="007C4671">
        <w:rPr>
          <w:rFonts w:cs="Times New Roman"/>
          <w:sz w:val="20"/>
        </w:rPr>
        <w:t>2</w:t>
      </w:r>
    </w:p>
    <w:p w14:paraId="6C74DC98" w14:textId="77777777" w:rsidR="00545B43" w:rsidRPr="00726751" w:rsidRDefault="00545B43" w:rsidP="00545B43">
      <w:pPr>
        <w:spacing w:after="113" w:line="265" w:lineRule="auto"/>
        <w:ind w:left="577"/>
        <w:rPr>
          <w:rFonts w:cs="Times New Roman"/>
        </w:rPr>
      </w:pPr>
    </w:p>
    <w:p w14:paraId="740885C6" w14:textId="77777777" w:rsidR="00896E93" w:rsidRPr="00B349A0" w:rsidRDefault="00896E93">
      <w:pPr>
        <w:rPr>
          <w:rFonts w:cs="Times New Roman"/>
        </w:rPr>
        <w:sectPr w:rsidR="00896E93" w:rsidRPr="00B349A0">
          <w:footerReference w:type="even" r:id="rId11"/>
          <w:footerReference w:type="default" r:id="rId12"/>
          <w:footerReference w:type="first" r:id="rId13"/>
          <w:pgSz w:w="12240" w:h="15840"/>
          <w:pgMar w:top="1440" w:right="1440" w:bottom="1440" w:left="1440" w:header="720" w:footer="720" w:gutter="0"/>
          <w:cols w:space="720"/>
        </w:sectPr>
      </w:pPr>
    </w:p>
    <w:p w14:paraId="0600FF16" w14:textId="77777777" w:rsidR="00896E93" w:rsidRPr="00B349A0" w:rsidRDefault="008B3AA5">
      <w:pPr>
        <w:spacing w:after="1066" w:line="265" w:lineRule="auto"/>
        <w:jc w:val="left"/>
        <w:rPr>
          <w:rFonts w:cs="Times New Roman"/>
        </w:rPr>
      </w:pPr>
      <w:r w:rsidRPr="00B349A0">
        <w:rPr>
          <w:rFonts w:cs="Times New Roman"/>
          <w:b/>
          <w:sz w:val="50"/>
        </w:rPr>
        <w:lastRenderedPageBreak/>
        <w:t>Acknowledgements</w:t>
      </w:r>
    </w:p>
    <w:p w14:paraId="6F468FBC" w14:textId="77777777" w:rsidR="00896E93" w:rsidRPr="00B349A0" w:rsidRDefault="008B3AA5">
      <w:pPr>
        <w:spacing w:line="259" w:lineRule="auto"/>
        <w:ind w:right="292"/>
        <w:rPr>
          <w:rFonts w:cs="Times New Roman"/>
        </w:rPr>
      </w:pPr>
      <w:r w:rsidRPr="00B349A0">
        <w:rPr>
          <w:rFonts w:cs="Times New Roman"/>
        </w:rPr>
        <w:t>Firstly, I want to thank somebody, and somebody else. Here is another thing.</w:t>
      </w:r>
      <w:r w:rsidRPr="00B349A0">
        <w:rPr>
          <w:rFonts w:cs="Times New Roman"/>
        </w:rPr>
        <w:br w:type="page"/>
      </w:r>
    </w:p>
    <w:p w14:paraId="0105079A" w14:textId="77777777" w:rsidR="00896E93" w:rsidRPr="00B349A0" w:rsidRDefault="008B3AA5">
      <w:pPr>
        <w:spacing w:after="1066" w:line="265" w:lineRule="auto"/>
        <w:jc w:val="left"/>
        <w:rPr>
          <w:rFonts w:cs="Times New Roman"/>
        </w:rPr>
      </w:pPr>
      <w:r w:rsidRPr="00B349A0">
        <w:rPr>
          <w:rFonts w:cs="Times New Roman"/>
          <w:b/>
          <w:sz w:val="50"/>
        </w:rPr>
        <w:lastRenderedPageBreak/>
        <w:t>Abstract</w:t>
      </w:r>
    </w:p>
    <w:p w14:paraId="39014C6D" w14:textId="77777777" w:rsidR="00896E93" w:rsidRPr="00B349A0" w:rsidRDefault="008B3AA5">
      <w:pPr>
        <w:spacing w:line="259" w:lineRule="auto"/>
        <w:ind w:right="292"/>
        <w:rPr>
          <w:rFonts w:cs="Times New Roman"/>
        </w:rPr>
      </w:pPr>
      <w:r w:rsidRPr="00B349A0">
        <w:rPr>
          <w:rFonts w:cs="Times New Roman"/>
        </w:rPr>
        <w:t>Here is the abstract for this project report.</w:t>
      </w:r>
      <w:r w:rsidRPr="00B349A0">
        <w:rPr>
          <w:rFonts w:cs="Times New Roman"/>
        </w:rPr>
        <w:br w:type="page"/>
      </w:r>
    </w:p>
    <w:sdt>
      <w:sdtPr>
        <w:rPr>
          <w:rFonts w:cs="Times New Roman"/>
        </w:rPr>
        <w:id w:val="-1898572925"/>
        <w:docPartObj>
          <w:docPartGallery w:val="Table of Contents"/>
        </w:docPartObj>
      </w:sdtPr>
      <w:sdtEndPr/>
      <w:sdtContent>
        <w:p w14:paraId="01DDD542" w14:textId="77777777" w:rsidR="00896E93" w:rsidRPr="00B349A0" w:rsidRDefault="008B3AA5">
          <w:pPr>
            <w:spacing w:after="845" w:line="265" w:lineRule="auto"/>
            <w:jc w:val="left"/>
            <w:rPr>
              <w:rFonts w:cs="Times New Roman"/>
            </w:rPr>
          </w:pPr>
          <w:r w:rsidRPr="00B349A0">
            <w:rPr>
              <w:rFonts w:cs="Times New Roman"/>
              <w:b/>
              <w:sz w:val="50"/>
            </w:rPr>
            <w:t>Table of Contents</w:t>
          </w:r>
        </w:p>
        <w:p w14:paraId="5C656663" w14:textId="53D37897" w:rsidR="00BB3FAD" w:rsidRDefault="008B3AA5">
          <w:pPr>
            <w:pStyle w:val="TOC1"/>
            <w:tabs>
              <w:tab w:val="right" w:leader="dot" w:pos="9350"/>
            </w:tabs>
            <w:rPr>
              <w:rFonts w:asciiTheme="minorHAnsi" w:eastAsiaTheme="minorEastAsia" w:hAnsiTheme="minorHAnsi" w:cstheme="minorBidi"/>
              <w:noProof/>
              <w:color w:val="auto"/>
            </w:rPr>
          </w:pPr>
          <w:r w:rsidRPr="00B349A0">
            <w:rPr>
              <w:rFonts w:ascii="Times New Roman" w:hAnsi="Times New Roman" w:cs="Times New Roman"/>
            </w:rPr>
            <w:fldChar w:fldCharType="begin"/>
          </w:r>
          <w:r w:rsidRPr="00B349A0">
            <w:rPr>
              <w:rFonts w:ascii="Times New Roman" w:hAnsi="Times New Roman" w:cs="Times New Roman"/>
            </w:rPr>
            <w:instrText xml:space="preserve"> TOC \o "1-3" \h \z \u </w:instrText>
          </w:r>
          <w:r w:rsidRPr="00B349A0">
            <w:rPr>
              <w:rFonts w:ascii="Times New Roman" w:hAnsi="Times New Roman" w:cs="Times New Roman"/>
            </w:rPr>
            <w:fldChar w:fldCharType="separate"/>
          </w:r>
          <w:hyperlink w:anchor="_Toc102230189" w:history="1">
            <w:r w:rsidR="00BB3FAD" w:rsidRPr="00601CB6">
              <w:rPr>
                <w:rStyle w:val="Hyperlink"/>
                <w:rFonts w:ascii="Times New Roman" w:hAnsi="Times New Roman" w:cs="Times New Roman"/>
                <w:noProof/>
              </w:rPr>
              <w:t>Introduction</w:t>
            </w:r>
            <w:r w:rsidR="00BB3FAD">
              <w:rPr>
                <w:noProof/>
                <w:webHidden/>
              </w:rPr>
              <w:tab/>
            </w:r>
            <w:r w:rsidR="00BB3FAD">
              <w:rPr>
                <w:noProof/>
                <w:webHidden/>
              </w:rPr>
              <w:fldChar w:fldCharType="begin"/>
            </w:r>
            <w:r w:rsidR="00BB3FAD">
              <w:rPr>
                <w:noProof/>
                <w:webHidden/>
              </w:rPr>
              <w:instrText xml:space="preserve"> PAGEREF _Toc102230189 \h </w:instrText>
            </w:r>
            <w:r w:rsidR="00BB3FAD">
              <w:rPr>
                <w:noProof/>
                <w:webHidden/>
              </w:rPr>
            </w:r>
            <w:r w:rsidR="00BB3FAD">
              <w:rPr>
                <w:noProof/>
                <w:webHidden/>
              </w:rPr>
              <w:fldChar w:fldCharType="separate"/>
            </w:r>
            <w:r w:rsidR="00BB3FAD">
              <w:rPr>
                <w:noProof/>
                <w:webHidden/>
              </w:rPr>
              <w:t>1</w:t>
            </w:r>
            <w:r w:rsidR="00BB3FAD">
              <w:rPr>
                <w:noProof/>
                <w:webHidden/>
              </w:rPr>
              <w:fldChar w:fldCharType="end"/>
            </w:r>
          </w:hyperlink>
        </w:p>
        <w:p w14:paraId="3915B87C" w14:textId="5F8E9E00" w:rsidR="00BB3FAD" w:rsidRDefault="00283F40">
          <w:pPr>
            <w:pStyle w:val="TOC2"/>
            <w:tabs>
              <w:tab w:val="left" w:pos="660"/>
              <w:tab w:val="right" w:leader="dot" w:pos="9350"/>
            </w:tabs>
            <w:rPr>
              <w:rFonts w:asciiTheme="minorHAnsi" w:eastAsiaTheme="minorEastAsia" w:hAnsiTheme="minorHAnsi" w:cstheme="minorBidi"/>
              <w:noProof/>
              <w:color w:val="auto"/>
            </w:rPr>
          </w:pPr>
          <w:hyperlink w:anchor="_Toc102230190" w:history="1">
            <w:r w:rsidR="00BB3FAD" w:rsidRPr="00601CB6">
              <w:rPr>
                <w:rStyle w:val="Hyperlink"/>
                <w:rFonts w:ascii="Times New Roman" w:hAnsi="Times New Roman" w:cs="Times New Roman"/>
                <w:noProof/>
              </w:rPr>
              <w:t>1.1</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Some notes</w:t>
            </w:r>
            <w:r w:rsidR="00BB3FAD">
              <w:rPr>
                <w:noProof/>
                <w:webHidden/>
              </w:rPr>
              <w:tab/>
            </w:r>
            <w:r w:rsidR="00BB3FAD">
              <w:rPr>
                <w:noProof/>
                <w:webHidden/>
              </w:rPr>
              <w:fldChar w:fldCharType="begin"/>
            </w:r>
            <w:r w:rsidR="00BB3FAD">
              <w:rPr>
                <w:noProof/>
                <w:webHidden/>
              </w:rPr>
              <w:instrText xml:space="preserve"> PAGEREF _Toc102230190 \h </w:instrText>
            </w:r>
            <w:r w:rsidR="00BB3FAD">
              <w:rPr>
                <w:noProof/>
                <w:webHidden/>
              </w:rPr>
            </w:r>
            <w:r w:rsidR="00BB3FAD">
              <w:rPr>
                <w:noProof/>
                <w:webHidden/>
              </w:rPr>
              <w:fldChar w:fldCharType="separate"/>
            </w:r>
            <w:r w:rsidR="00BB3FAD">
              <w:rPr>
                <w:noProof/>
                <w:webHidden/>
              </w:rPr>
              <w:t>1</w:t>
            </w:r>
            <w:r w:rsidR="00BB3FAD">
              <w:rPr>
                <w:noProof/>
                <w:webHidden/>
              </w:rPr>
              <w:fldChar w:fldCharType="end"/>
            </w:r>
          </w:hyperlink>
        </w:p>
        <w:p w14:paraId="115342B1" w14:textId="7B49F366" w:rsidR="00BB3FAD" w:rsidRDefault="00283F40">
          <w:pPr>
            <w:pStyle w:val="TOC2"/>
            <w:tabs>
              <w:tab w:val="left" w:pos="660"/>
              <w:tab w:val="right" w:leader="dot" w:pos="9350"/>
            </w:tabs>
            <w:rPr>
              <w:rFonts w:asciiTheme="minorHAnsi" w:eastAsiaTheme="minorEastAsia" w:hAnsiTheme="minorHAnsi" w:cstheme="minorBidi"/>
              <w:noProof/>
              <w:color w:val="auto"/>
            </w:rPr>
          </w:pPr>
          <w:hyperlink w:anchor="_Toc102230191" w:history="1">
            <w:r w:rsidR="00BB3FAD" w:rsidRPr="00601CB6">
              <w:rPr>
                <w:rStyle w:val="Hyperlink"/>
                <w:rFonts w:ascii="Times New Roman" w:hAnsi="Times New Roman" w:cs="Times New Roman"/>
                <w:noProof/>
              </w:rPr>
              <w:t>1.2</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Testing some mathematics</w:t>
            </w:r>
            <w:r w:rsidR="00BB3FAD">
              <w:rPr>
                <w:noProof/>
                <w:webHidden/>
              </w:rPr>
              <w:tab/>
            </w:r>
            <w:r w:rsidR="00BB3FAD">
              <w:rPr>
                <w:noProof/>
                <w:webHidden/>
              </w:rPr>
              <w:fldChar w:fldCharType="begin"/>
            </w:r>
            <w:r w:rsidR="00BB3FAD">
              <w:rPr>
                <w:noProof/>
                <w:webHidden/>
              </w:rPr>
              <w:instrText xml:space="preserve"> PAGEREF _Toc102230191 \h </w:instrText>
            </w:r>
            <w:r w:rsidR="00BB3FAD">
              <w:rPr>
                <w:noProof/>
                <w:webHidden/>
              </w:rPr>
            </w:r>
            <w:r w:rsidR="00BB3FAD">
              <w:rPr>
                <w:noProof/>
                <w:webHidden/>
              </w:rPr>
              <w:fldChar w:fldCharType="separate"/>
            </w:r>
            <w:r w:rsidR="00BB3FAD">
              <w:rPr>
                <w:noProof/>
                <w:webHidden/>
              </w:rPr>
              <w:t>1</w:t>
            </w:r>
            <w:r w:rsidR="00BB3FAD">
              <w:rPr>
                <w:noProof/>
                <w:webHidden/>
              </w:rPr>
              <w:fldChar w:fldCharType="end"/>
            </w:r>
          </w:hyperlink>
        </w:p>
        <w:p w14:paraId="42324B61" w14:textId="10D19414" w:rsidR="00BB3FAD" w:rsidRDefault="00283F40">
          <w:pPr>
            <w:pStyle w:val="TOC2"/>
            <w:tabs>
              <w:tab w:val="left" w:pos="660"/>
              <w:tab w:val="right" w:leader="dot" w:pos="9350"/>
            </w:tabs>
            <w:rPr>
              <w:rFonts w:asciiTheme="minorHAnsi" w:eastAsiaTheme="minorEastAsia" w:hAnsiTheme="minorHAnsi" w:cstheme="minorBidi"/>
              <w:noProof/>
              <w:color w:val="auto"/>
            </w:rPr>
          </w:pPr>
          <w:hyperlink w:anchor="_Toc102230192" w:history="1">
            <w:r w:rsidR="00BB3FAD" w:rsidRPr="00601CB6">
              <w:rPr>
                <w:rStyle w:val="Hyperlink"/>
                <w:rFonts w:ascii="Times New Roman" w:hAnsi="Times New Roman" w:cs="Times New Roman"/>
                <w:noProof/>
              </w:rPr>
              <w:t>1.3</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Undergraduate Project Report</w:t>
            </w:r>
            <w:r w:rsidR="00BB3FAD">
              <w:rPr>
                <w:noProof/>
                <w:webHidden/>
              </w:rPr>
              <w:tab/>
            </w:r>
            <w:r w:rsidR="00BB3FAD">
              <w:rPr>
                <w:noProof/>
                <w:webHidden/>
              </w:rPr>
              <w:fldChar w:fldCharType="begin"/>
            </w:r>
            <w:r w:rsidR="00BB3FAD">
              <w:rPr>
                <w:noProof/>
                <w:webHidden/>
              </w:rPr>
              <w:instrText xml:space="preserve"> PAGEREF _Toc102230192 \h </w:instrText>
            </w:r>
            <w:r w:rsidR="00BB3FAD">
              <w:rPr>
                <w:noProof/>
                <w:webHidden/>
              </w:rPr>
            </w:r>
            <w:r w:rsidR="00BB3FAD">
              <w:rPr>
                <w:noProof/>
                <w:webHidden/>
              </w:rPr>
              <w:fldChar w:fldCharType="separate"/>
            </w:r>
            <w:r w:rsidR="00BB3FAD">
              <w:rPr>
                <w:noProof/>
                <w:webHidden/>
              </w:rPr>
              <w:t>1</w:t>
            </w:r>
            <w:r w:rsidR="00BB3FAD">
              <w:rPr>
                <w:noProof/>
                <w:webHidden/>
              </w:rPr>
              <w:fldChar w:fldCharType="end"/>
            </w:r>
          </w:hyperlink>
        </w:p>
        <w:p w14:paraId="1E82A23B" w14:textId="69121880" w:rsidR="00BB3FAD" w:rsidRDefault="00283F40">
          <w:pPr>
            <w:pStyle w:val="TOC2"/>
            <w:tabs>
              <w:tab w:val="left" w:pos="660"/>
              <w:tab w:val="right" w:leader="dot" w:pos="9350"/>
            </w:tabs>
            <w:rPr>
              <w:rFonts w:asciiTheme="minorHAnsi" w:eastAsiaTheme="minorEastAsia" w:hAnsiTheme="minorHAnsi" w:cstheme="minorBidi"/>
              <w:noProof/>
              <w:color w:val="auto"/>
            </w:rPr>
          </w:pPr>
          <w:hyperlink w:anchor="_Toc102230193" w:history="1">
            <w:r w:rsidR="00BB3FAD" w:rsidRPr="00601CB6">
              <w:rPr>
                <w:rStyle w:val="Hyperlink"/>
                <w:rFonts w:ascii="Times New Roman" w:hAnsi="Times New Roman" w:cs="Times New Roman"/>
                <w:noProof/>
              </w:rPr>
              <w:t>1.4</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Referencing</w:t>
            </w:r>
            <w:r w:rsidR="00BB3FAD">
              <w:rPr>
                <w:noProof/>
                <w:webHidden/>
              </w:rPr>
              <w:tab/>
            </w:r>
            <w:r w:rsidR="00BB3FAD">
              <w:rPr>
                <w:noProof/>
                <w:webHidden/>
              </w:rPr>
              <w:fldChar w:fldCharType="begin"/>
            </w:r>
            <w:r w:rsidR="00BB3FAD">
              <w:rPr>
                <w:noProof/>
                <w:webHidden/>
              </w:rPr>
              <w:instrText xml:space="preserve"> PAGEREF _Toc102230193 \h </w:instrText>
            </w:r>
            <w:r w:rsidR="00BB3FAD">
              <w:rPr>
                <w:noProof/>
                <w:webHidden/>
              </w:rPr>
            </w:r>
            <w:r w:rsidR="00BB3FAD">
              <w:rPr>
                <w:noProof/>
                <w:webHidden/>
              </w:rPr>
              <w:fldChar w:fldCharType="separate"/>
            </w:r>
            <w:r w:rsidR="00BB3FAD">
              <w:rPr>
                <w:noProof/>
                <w:webHidden/>
              </w:rPr>
              <w:t>2</w:t>
            </w:r>
            <w:r w:rsidR="00BB3FAD">
              <w:rPr>
                <w:noProof/>
                <w:webHidden/>
              </w:rPr>
              <w:fldChar w:fldCharType="end"/>
            </w:r>
          </w:hyperlink>
        </w:p>
        <w:p w14:paraId="14966AAF" w14:textId="2FD844C5" w:rsidR="00BB3FAD" w:rsidRDefault="00283F40">
          <w:pPr>
            <w:pStyle w:val="TOC3"/>
            <w:tabs>
              <w:tab w:val="left" w:pos="880"/>
              <w:tab w:val="right" w:leader="dot" w:pos="9350"/>
            </w:tabs>
            <w:rPr>
              <w:rFonts w:asciiTheme="minorHAnsi" w:eastAsiaTheme="minorEastAsia" w:hAnsiTheme="minorHAnsi" w:cstheme="minorBidi"/>
              <w:noProof/>
              <w:color w:val="auto"/>
            </w:rPr>
          </w:pPr>
          <w:hyperlink w:anchor="_Toc102230194" w:history="1">
            <w:r w:rsidR="00BB3FAD" w:rsidRPr="00601CB6">
              <w:rPr>
                <w:rStyle w:val="Hyperlink"/>
                <w:rFonts w:ascii="Times New Roman" w:hAnsi="Times New Roman" w:cs="Times New Roman"/>
                <w:noProof/>
              </w:rPr>
              <w:t>1.4.1</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Ludography</w:t>
            </w:r>
            <w:r w:rsidR="00BB3FAD">
              <w:rPr>
                <w:noProof/>
                <w:webHidden/>
              </w:rPr>
              <w:tab/>
            </w:r>
            <w:r w:rsidR="00BB3FAD">
              <w:rPr>
                <w:noProof/>
                <w:webHidden/>
              </w:rPr>
              <w:fldChar w:fldCharType="begin"/>
            </w:r>
            <w:r w:rsidR="00BB3FAD">
              <w:rPr>
                <w:noProof/>
                <w:webHidden/>
              </w:rPr>
              <w:instrText xml:space="preserve"> PAGEREF _Toc102230194 \h </w:instrText>
            </w:r>
            <w:r w:rsidR="00BB3FAD">
              <w:rPr>
                <w:noProof/>
                <w:webHidden/>
              </w:rPr>
            </w:r>
            <w:r w:rsidR="00BB3FAD">
              <w:rPr>
                <w:noProof/>
                <w:webHidden/>
              </w:rPr>
              <w:fldChar w:fldCharType="separate"/>
            </w:r>
            <w:r w:rsidR="00BB3FAD">
              <w:rPr>
                <w:noProof/>
                <w:webHidden/>
              </w:rPr>
              <w:t>2</w:t>
            </w:r>
            <w:r w:rsidR="00BB3FAD">
              <w:rPr>
                <w:noProof/>
                <w:webHidden/>
              </w:rPr>
              <w:fldChar w:fldCharType="end"/>
            </w:r>
          </w:hyperlink>
        </w:p>
        <w:p w14:paraId="6987665B" w14:textId="4908011D" w:rsidR="00BB3FAD" w:rsidRDefault="00283F40">
          <w:pPr>
            <w:pStyle w:val="TOC1"/>
            <w:tabs>
              <w:tab w:val="right" w:leader="dot" w:pos="9350"/>
            </w:tabs>
            <w:rPr>
              <w:rFonts w:asciiTheme="minorHAnsi" w:eastAsiaTheme="minorEastAsia" w:hAnsiTheme="minorHAnsi" w:cstheme="minorBidi"/>
              <w:noProof/>
              <w:color w:val="auto"/>
            </w:rPr>
          </w:pPr>
          <w:hyperlink w:anchor="_Toc102230195" w:history="1">
            <w:r w:rsidR="00BB3FAD" w:rsidRPr="00601CB6">
              <w:rPr>
                <w:rStyle w:val="Hyperlink"/>
                <w:rFonts w:ascii="Times New Roman" w:hAnsi="Times New Roman" w:cs="Times New Roman"/>
                <w:noProof/>
              </w:rPr>
              <w:t>Literature Review</w:t>
            </w:r>
            <w:r w:rsidR="00BB3FAD">
              <w:rPr>
                <w:noProof/>
                <w:webHidden/>
              </w:rPr>
              <w:tab/>
            </w:r>
            <w:r w:rsidR="00BB3FAD">
              <w:rPr>
                <w:noProof/>
                <w:webHidden/>
              </w:rPr>
              <w:fldChar w:fldCharType="begin"/>
            </w:r>
            <w:r w:rsidR="00BB3FAD">
              <w:rPr>
                <w:noProof/>
                <w:webHidden/>
              </w:rPr>
              <w:instrText xml:space="preserve"> PAGEREF _Toc102230195 \h </w:instrText>
            </w:r>
            <w:r w:rsidR="00BB3FAD">
              <w:rPr>
                <w:noProof/>
                <w:webHidden/>
              </w:rPr>
            </w:r>
            <w:r w:rsidR="00BB3FAD">
              <w:rPr>
                <w:noProof/>
                <w:webHidden/>
              </w:rPr>
              <w:fldChar w:fldCharType="separate"/>
            </w:r>
            <w:r w:rsidR="00BB3FAD">
              <w:rPr>
                <w:noProof/>
                <w:webHidden/>
              </w:rPr>
              <w:t>3</w:t>
            </w:r>
            <w:r w:rsidR="00BB3FAD">
              <w:rPr>
                <w:noProof/>
                <w:webHidden/>
              </w:rPr>
              <w:fldChar w:fldCharType="end"/>
            </w:r>
          </w:hyperlink>
        </w:p>
        <w:p w14:paraId="0A6EA666" w14:textId="23950454" w:rsidR="00BB3FAD" w:rsidRDefault="00283F40">
          <w:pPr>
            <w:pStyle w:val="TOC2"/>
            <w:tabs>
              <w:tab w:val="left" w:pos="660"/>
              <w:tab w:val="right" w:leader="dot" w:pos="9350"/>
            </w:tabs>
            <w:rPr>
              <w:rFonts w:asciiTheme="minorHAnsi" w:eastAsiaTheme="minorEastAsia" w:hAnsiTheme="minorHAnsi" w:cstheme="minorBidi"/>
              <w:noProof/>
              <w:color w:val="auto"/>
            </w:rPr>
          </w:pPr>
          <w:hyperlink w:anchor="_Toc102230196" w:history="1">
            <w:r w:rsidR="00BB3FAD" w:rsidRPr="00601CB6">
              <w:rPr>
                <w:rStyle w:val="Hyperlink"/>
                <w:rFonts w:ascii="Times New Roman" w:hAnsi="Times New Roman" w:cs="Times New Roman"/>
                <w:noProof/>
              </w:rPr>
              <w:t>2.1</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Background</w:t>
            </w:r>
            <w:r w:rsidR="00BB3FAD">
              <w:rPr>
                <w:noProof/>
                <w:webHidden/>
              </w:rPr>
              <w:tab/>
            </w:r>
            <w:r w:rsidR="00BB3FAD">
              <w:rPr>
                <w:noProof/>
                <w:webHidden/>
              </w:rPr>
              <w:fldChar w:fldCharType="begin"/>
            </w:r>
            <w:r w:rsidR="00BB3FAD">
              <w:rPr>
                <w:noProof/>
                <w:webHidden/>
              </w:rPr>
              <w:instrText xml:space="preserve"> PAGEREF _Toc102230196 \h </w:instrText>
            </w:r>
            <w:r w:rsidR="00BB3FAD">
              <w:rPr>
                <w:noProof/>
                <w:webHidden/>
              </w:rPr>
            </w:r>
            <w:r w:rsidR="00BB3FAD">
              <w:rPr>
                <w:noProof/>
                <w:webHidden/>
              </w:rPr>
              <w:fldChar w:fldCharType="separate"/>
            </w:r>
            <w:r w:rsidR="00BB3FAD">
              <w:rPr>
                <w:noProof/>
                <w:webHidden/>
              </w:rPr>
              <w:t>3</w:t>
            </w:r>
            <w:r w:rsidR="00BB3FAD">
              <w:rPr>
                <w:noProof/>
                <w:webHidden/>
              </w:rPr>
              <w:fldChar w:fldCharType="end"/>
            </w:r>
          </w:hyperlink>
        </w:p>
        <w:p w14:paraId="51F25BC3" w14:textId="16E9F848" w:rsidR="00BB3FAD" w:rsidRDefault="00283F40">
          <w:pPr>
            <w:pStyle w:val="TOC2"/>
            <w:tabs>
              <w:tab w:val="left" w:pos="660"/>
              <w:tab w:val="right" w:leader="dot" w:pos="9350"/>
            </w:tabs>
            <w:rPr>
              <w:rFonts w:asciiTheme="minorHAnsi" w:eastAsiaTheme="minorEastAsia" w:hAnsiTheme="minorHAnsi" w:cstheme="minorBidi"/>
              <w:noProof/>
              <w:color w:val="auto"/>
            </w:rPr>
          </w:pPr>
          <w:hyperlink w:anchor="_Toc102230197" w:history="1">
            <w:r w:rsidR="00BB3FAD" w:rsidRPr="00601CB6">
              <w:rPr>
                <w:rStyle w:val="Hyperlink"/>
                <w:rFonts w:ascii="Times New Roman" w:hAnsi="Times New Roman" w:cs="Times New Roman"/>
                <w:noProof/>
              </w:rPr>
              <w:t>2.2</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Related Literature</w:t>
            </w:r>
            <w:r w:rsidR="00BB3FAD">
              <w:rPr>
                <w:noProof/>
                <w:webHidden/>
              </w:rPr>
              <w:tab/>
            </w:r>
            <w:r w:rsidR="00BB3FAD">
              <w:rPr>
                <w:noProof/>
                <w:webHidden/>
              </w:rPr>
              <w:fldChar w:fldCharType="begin"/>
            </w:r>
            <w:r w:rsidR="00BB3FAD">
              <w:rPr>
                <w:noProof/>
                <w:webHidden/>
              </w:rPr>
              <w:instrText xml:space="preserve"> PAGEREF _Toc102230197 \h </w:instrText>
            </w:r>
            <w:r w:rsidR="00BB3FAD">
              <w:rPr>
                <w:noProof/>
                <w:webHidden/>
              </w:rPr>
            </w:r>
            <w:r w:rsidR="00BB3FAD">
              <w:rPr>
                <w:noProof/>
                <w:webHidden/>
              </w:rPr>
              <w:fldChar w:fldCharType="separate"/>
            </w:r>
            <w:r w:rsidR="00BB3FAD">
              <w:rPr>
                <w:noProof/>
                <w:webHidden/>
              </w:rPr>
              <w:t>3</w:t>
            </w:r>
            <w:r w:rsidR="00BB3FAD">
              <w:rPr>
                <w:noProof/>
                <w:webHidden/>
              </w:rPr>
              <w:fldChar w:fldCharType="end"/>
            </w:r>
          </w:hyperlink>
        </w:p>
        <w:p w14:paraId="59B73755" w14:textId="17BE5DA9" w:rsidR="00BB3FAD" w:rsidRDefault="00283F40">
          <w:pPr>
            <w:pStyle w:val="TOC1"/>
            <w:tabs>
              <w:tab w:val="right" w:leader="dot" w:pos="9350"/>
            </w:tabs>
            <w:rPr>
              <w:rFonts w:asciiTheme="minorHAnsi" w:eastAsiaTheme="minorEastAsia" w:hAnsiTheme="minorHAnsi" w:cstheme="minorBidi"/>
              <w:noProof/>
              <w:color w:val="auto"/>
            </w:rPr>
          </w:pPr>
          <w:hyperlink w:anchor="_Toc102230198" w:history="1">
            <w:r w:rsidR="00BB3FAD" w:rsidRPr="00601CB6">
              <w:rPr>
                <w:rStyle w:val="Hyperlink"/>
                <w:rFonts w:ascii="Times New Roman" w:hAnsi="Times New Roman" w:cs="Times New Roman"/>
                <w:noProof/>
              </w:rPr>
              <w:t>Methodology</w:t>
            </w:r>
            <w:r w:rsidR="00BB3FAD">
              <w:rPr>
                <w:noProof/>
                <w:webHidden/>
              </w:rPr>
              <w:tab/>
            </w:r>
            <w:r w:rsidR="00BB3FAD">
              <w:rPr>
                <w:noProof/>
                <w:webHidden/>
              </w:rPr>
              <w:fldChar w:fldCharType="begin"/>
            </w:r>
            <w:r w:rsidR="00BB3FAD">
              <w:rPr>
                <w:noProof/>
                <w:webHidden/>
              </w:rPr>
              <w:instrText xml:space="preserve"> PAGEREF _Toc102230198 \h </w:instrText>
            </w:r>
            <w:r w:rsidR="00BB3FAD">
              <w:rPr>
                <w:noProof/>
                <w:webHidden/>
              </w:rPr>
            </w:r>
            <w:r w:rsidR="00BB3FAD">
              <w:rPr>
                <w:noProof/>
                <w:webHidden/>
              </w:rPr>
              <w:fldChar w:fldCharType="separate"/>
            </w:r>
            <w:r w:rsidR="00BB3FAD">
              <w:rPr>
                <w:noProof/>
                <w:webHidden/>
              </w:rPr>
              <w:t>4</w:t>
            </w:r>
            <w:r w:rsidR="00BB3FAD">
              <w:rPr>
                <w:noProof/>
                <w:webHidden/>
              </w:rPr>
              <w:fldChar w:fldCharType="end"/>
            </w:r>
          </w:hyperlink>
        </w:p>
        <w:p w14:paraId="64D29C81" w14:textId="6DA5C69D" w:rsidR="00BB3FAD" w:rsidRDefault="00283F40">
          <w:pPr>
            <w:pStyle w:val="TOC2"/>
            <w:tabs>
              <w:tab w:val="left" w:pos="660"/>
              <w:tab w:val="right" w:leader="dot" w:pos="9350"/>
            </w:tabs>
            <w:rPr>
              <w:rFonts w:asciiTheme="minorHAnsi" w:eastAsiaTheme="minorEastAsia" w:hAnsiTheme="minorHAnsi" w:cstheme="minorBidi"/>
              <w:noProof/>
              <w:color w:val="auto"/>
            </w:rPr>
          </w:pPr>
          <w:hyperlink w:anchor="_Toc102230199" w:history="1">
            <w:r w:rsidR="00BB3FAD" w:rsidRPr="00601CB6">
              <w:rPr>
                <w:rStyle w:val="Hyperlink"/>
                <w:rFonts w:ascii="Times New Roman" w:hAnsi="Times New Roman" w:cs="Times New Roman"/>
                <w:noProof/>
              </w:rPr>
              <w:t>3.1</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Project Management</w:t>
            </w:r>
            <w:r w:rsidR="00BB3FAD">
              <w:rPr>
                <w:noProof/>
                <w:webHidden/>
              </w:rPr>
              <w:tab/>
            </w:r>
            <w:r w:rsidR="00BB3FAD">
              <w:rPr>
                <w:noProof/>
                <w:webHidden/>
              </w:rPr>
              <w:fldChar w:fldCharType="begin"/>
            </w:r>
            <w:r w:rsidR="00BB3FAD">
              <w:rPr>
                <w:noProof/>
                <w:webHidden/>
              </w:rPr>
              <w:instrText xml:space="preserve"> PAGEREF _Toc102230199 \h </w:instrText>
            </w:r>
            <w:r w:rsidR="00BB3FAD">
              <w:rPr>
                <w:noProof/>
                <w:webHidden/>
              </w:rPr>
            </w:r>
            <w:r w:rsidR="00BB3FAD">
              <w:rPr>
                <w:noProof/>
                <w:webHidden/>
              </w:rPr>
              <w:fldChar w:fldCharType="separate"/>
            </w:r>
            <w:r w:rsidR="00BB3FAD">
              <w:rPr>
                <w:noProof/>
                <w:webHidden/>
              </w:rPr>
              <w:t>5</w:t>
            </w:r>
            <w:r w:rsidR="00BB3FAD">
              <w:rPr>
                <w:noProof/>
                <w:webHidden/>
              </w:rPr>
              <w:fldChar w:fldCharType="end"/>
            </w:r>
          </w:hyperlink>
        </w:p>
        <w:p w14:paraId="7ECAFEE4" w14:textId="2DD32E8B" w:rsidR="00BB3FAD" w:rsidRDefault="00283F40">
          <w:pPr>
            <w:pStyle w:val="TOC2"/>
            <w:tabs>
              <w:tab w:val="left" w:pos="660"/>
              <w:tab w:val="right" w:leader="dot" w:pos="9350"/>
            </w:tabs>
            <w:rPr>
              <w:rFonts w:asciiTheme="minorHAnsi" w:eastAsiaTheme="minorEastAsia" w:hAnsiTheme="minorHAnsi" w:cstheme="minorBidi"/>
              <w:noProof/>
              <w:color w:val="auto"/>
            </w:rPr>
          </w:pPr>
          <w:hyperlink w:anchor="_Toc102230200" w:history="1">
            <w:r w:rsidR="00BB3FAD" w:rsidRPr="00601CB6">
              <w:rPr>
                <w:rStyle w:val="Hyperlink"/>
                <w:rFonts w:ascii="Times New Roman" w:hAnsi="Times New Roman" w:cs="Times New Roman"/>
                <w:noProof/>
              </w:rPr>
              <w:t>3.2</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Software Development</w:t>
            </w:r>
            <w:r w:rsidR="00BB3FAD">
              <w:rPr>
                <w:noProof/>
                <w:webHidden/>
              </w:rPr>
              <w:tab/>
            </w:r>
            <w:r w:rsidR="00BB3FAD">
              <w:rPr>
                <w:noProof/>
                <w:webHidden/>
              </w:rPr>
              <w:fldChar w:fldCharType="begin"/>
            </w:r>
            <w:r w:rsidR="00BB3FAD">
              <w:rPr>
                <w:noProof/>
                <w:webHidden/>
              </w:rPr>
              <w:instrText xml:space="preserve"> PAGEREF _Toc102230200 \h </w:instrText>
            </w:r>
            <w:r w:rsidR="00BB3FAD">
              <w:rPr>
                <w:noProof/>
                <w:webHidden/>
              </w:rPr>
            </w:r>
            <w:r w:rsidR="00BB3FAD">
              <w:rPr>
                <w:noProof/>
                <w:webHidden/>
              </w:rPr>
              <w:fldChar w:fldCharType="separate"/>
            </w:r>
            <w:r w:rsidR="00BB3FAD">
              <w:rPr>
                <w:noProof/>
                <w:webHidden/>
              </w:rPr>
              <w:t>5</w:t>
            </w:r>
            <w:r w:rsidR="00BB3FAD">
              <w:rPr>
                <w:noProof/>
                <w:webHidden/>
              </w:rPr>
              <w:fldChar w:fldCharType="end"/>
            </w:r>
          </w:hyperlink>
        </w:p>
        <w:p w14:paraId="4CA15E99" w14:textId="494222B1" w:rsidR="00BB3FAD" w:rsidRDefault="00283F40">
          <w:pPr>
            <w:pStyle w:val="TOC2"/>
            <w:tabs>
              <w:tab w:val="left" w:pos="660"/>
              <w:tab w:val="right" w:leader="dot" w:pos="9350"/>
            </w:tabs>
            <w:rPr>
              <w:rFonts w:asciiTheme="minorHAnsi" w:eastAsiaTheme="minorEastAsia" w:hAnsiTheme="minorHAnsi" w:cstheme="minorBidi"/>
              <w:noProof/>
              <w:color w:val="auto"/>
            </w:rPr>
          </w:pPr>
          <w:hyperlink w:anchor="_Toc102230201" w:history="1">
            <w:r w:rsidR="00BB3FAD" w:rsidRPr="00601CB6">
              <w:rPr>
                <w:rStyle w:val="Hyperlink"/>
                <w:rFonts w:ascii="Times New Roman" w:hAnsi="Times New Roman" w:cs="Times New Roman"/>
                <w:noProof/>
              </w:rPr>
              <w:t>3.3</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Toolsets and Machine Environments</w:t>
            </w:r>
            <w:r w:rsidR="00BB3FAD">
              <w:rPr>
                <w:noProof/>
                <w:webHidden/>
              </w:rPr>
              <w:tab/>
            </w:r>
            <w:r w:rsidR="00BB3FAD">
              <w:rPr>
                <w:noProof/>
                <w:webHidden/>
              </w:rPr>
              <w:fldChar w:fldCharType="begin"/>
            </w:r>
            <w:r w:rsidR="00BB3FAD">
              <w:rPr>
                <w:noProof/>
                <w:webHidden/>
              </w:rPr>
              <w:instrText xml:space="preserve"> PAGEREF _Toc102230201 \h </w:instrText>
            </w:r>
            <w:r w:rsidR="00BB3FAD">
              <w:rPr>
                <w:noProof/>
                <w:webHidden/>
              </w:rPr>
            </w:r>
            <w:r w:rsidR="00BB3FAD">
              <w:rPr>
                <w:noProof/>
                <w:webHidden/>
              </w:rPr>
              <w:fldChar w:fldCharType="separate"/>
            </w:r>
            <w:r w:rsidR="00BB3FAD">
              <w:rPr>
                <w:noProof/>
                <w:webHidden/>
              </w:rPr>
              <w:t>6</w:t>
            </w:r>
            <w:r w:rsidR="00BB3FAD">
              <w:rPr>
                <w:noProof/>
                <w:webHidden/>
              </w:rPr>
              <w:fldChar w:fldCharType="end"/>
            </w:r>
          </w:hyperlink>
        </w:p>
        <w:p w14:paraId="65B6F177" w14:textId="2749DE17" w:rsidR="00BB3FAD" w:rsidRDefault="00283F40">
          <w:pPr>
            <w:pStyle w:val="TOC2"/>
            <w:tabs>
              <w:tab w:val="left" w:pos="660"/>
              <w:tab w:val="right" w:leader="dot" w:pos="9350"/>
            </w:tabs>
            <w:rPr>
              <w:rFonts w:asciiTheme="minorHAnsi" w:eastAsiaTheme="minorEastAsia" w:hAnsiTheme="minorHAnsi" w:cstheme="minorBidi"/>
              <w:noProof/>
              <w:color w:val="auto"/>
            </w:rPr>
          </w:pPr>
          <w:hyperlink w:anchor="_Toc102230202" w:history="1">
            <w:r w:rsidR="00BB3FAD" w:rsidRPr="00601CB6">
              <w:rPr>
                <w:rStyle w:val="Hyperlink"/>
                <w:rFonts w:ascii="Times New Roman" w:hAnsi="Times New Roman" w:cs="Times New Roman"/>
                <w:noProof/>
              </w:rPr>
              <w:t>3.4</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Research Methods</w:t>
            </w:r>
            <w:r w:rsidR="00BB3FAD">
              <w:rPr>
                <w:noProof/>
                <w:webHidden/>
              </w:rPr>
              <w:tab/>
            </w:r>
            <w:r w:rsidR="00BB3FAD">
              <w:rPr>
                <w:noProof/>
                <w:webHidden/>
              </w:rPr>
              <w:fldChar w:fldCharType="begin"/>
            </w:r>
            <w:r w:rsidR="00BB3FAD">
              <w:rPr>
                <w:noProof/>
                <w:webHidden/>
              </w:rPr>
              <w:instrText xml:space="preserve"> PAGEREF _Toc102230202 \h </w:instrText>
            </w:r>
            <w:r w:rsidR="00BB3FAD">
              <w:rPr>
                <w:noProof/>
                <w:webHidden/>
              </w:rPr>
            </w:r>
            <w:r w:rsidR="00BB3FAD">
              <w:rPr>
                <w:noProof/>
                <w:webHidden/>
              </w:rPr>
              <w:fldChar w:fldCharType="separate"/>
            </w:r>
            <w:r w:rsidR="00BB3FAD">
              <w:rPr>
                <w:noProof/>
                <w:webHidden/>
              </w:rPr>
              <w:t>6</w:t>
            </w:r>
            <w:r w:rsidR="00BB3FAD">
              <w:rPr>
                <w:noProof/>
                <w:webHidden/>
              </w:rPr>
              <w:fldChar w:fldCharType="end"/>
            </w:r>
          </w:hyperlink>
        </w:p>
        <w:p w14:paraId="365A52EC" w14:textId="3018CE2E" w:rsidR="00BB3FAD" w:rsidRDefault="00283F40">
          <w:pPr>
            <w:pStyle w:val="TOC1"/>
            <w:tabs>
              <w:tab w:val="right" w:leader="dot" w:pos="9350"/>
            </w:tabs>
            <w:rPr>
              <w:rFonts w:asciiTheme="minorHAnsi" w:eastAsiaTheme="minorEastAsia" w:hAnsiTheme="minorHAnsi" w:cstheme="minorBidi"/>
              <w:noProof/>
              <w:color w:val="auto"/>
            </w:rPr>
          </w:pPr>
          <w:hyperlink w:anchor="_Toc102230203" w:history="1">
            <w:r w:rsidR="00BB3FAD" w:rsidRPr="00601CB6">
              <w:rPr>
                <w:rStyle w:val="Hyperlink"/>
                <w:rFonts w:ascii="Times New Roman" w:hAnsi="Times New Roman" w:cs="Times New Roman"/>
                <w:noProof/>
              </w:rPr>
              <w:t>Design, Development and Evaluation</w:t>
            </w:r>
            <w:r w:rsidR="00BB3FAD">
              <w:rPr>
                <w:noProof/>
                <w:webHidden/>
              </w:rPr>
              <w:tab/>
            </w:r>
            <w:r w:rsidR="00BB3FAD">
              <w:rPr>
                <w:noProof/>
                <w:webHidden/>
              </w:rPr>
              <w:fldChar w:fldCharType="begin"/>
            </w:r>
            <w:r w:rsidR="00BB3FAD">
              <w:rPr>
                <w:noProof/>
                <w:webHidden/>
              </w:rPr>
              <w:instrText xml:space="preserve"> PAGEREF _Toc102230203 \h </w:instrText>
            </w:r>
            <w:r w:rsidR="00BB3FAD">
              <w:rPr>
                <w:noProof/>
                <w:webHidden/>
              </w:rPr>
            </w:r>
            <w:r w:rsidR="00BB3FAD">
              <w:rPr>
                <w:noProof/>
                <w:webHidden/>
              </w:rPr>
              <w:fldChar w:fldCharType="separate"/>
            </w:r>
            <w:r w:rsidR="00BB3FAD">
              <w:rPr>
                <w:noProof/>
                <w:webHidden/>
              </w:rPr>
              <w:t>7</w:t>
            </w:r>
            <w:r w:rsidR="00BB3FAD">
              <w:rPr>
                <w:noProof/>
                <w:webHidden/>
              </w:rPr>
              <w:fldChar w:fldCharType="end"/>
            </w:r>
          </w:hyperlink>
        </w:p>
        <w:p w14:paraId="422C08C4" w14:textId="044589E5" w:rsidR="00BB3FAD" w:rsidRDefault="00283F40">
          <w:pPr>
            <w:pStyle w:val="TOC2"/>
            <w:tabs>
              <w:tab w:val="left" w:pos="660"/>
              <w:tab w:val="right" w:leader="dot" w:pos="9350"/>
            </w:tabs>
            <w:rPr>
              <w:rFonts w:asciiTheme="minorHAnsi" w:eastAsiaTheme="minorEastAsia" w:hAnsiTheme="minorHAnsi" w:cstheme="minorBidi"/>
              <w:noProof/>
              <w:color w:val="auto"/>
            </w:rPr>
          </w:pPr>
          <w:hyperlink w:anchor="_Toc102230204" w:history="1">
            <w:r w:rsidR="00BB3FAD" w:rsidRPr="00601CB6">
              <w:rPr>
                <w:rStyle w:val="Hyperlink"/>
                <w:rFonts w:ascii="Times New Roman" w:hAnsi="Times New Roman" w:cs="Times New Roman"/>
                <w:noProof/>
              </w:rPr>
              <w:t>4.1</w:t>
            </w:r>
            <w:r w:rsidR="00BB3FAD">
              <w:rPr>
                <w:rFonts w:asciiTheme="minorHAnsi" w:eastAsiaTheme="minorEastAsia" w:hAnsiTheme="minorHAnsi" w:cstheme="minorBidi"/>
                <w:noProof/>
                <w:color w:val="auto"/>
              </w:rPr>
              <w:tab/>
            </w:r>
            <w:r w:rsidR="00BB3FAD" w:rsidRPr="00601CB6">
              <w:rPr>
                <w:rStyle w:val="Hyperlink"/>
                <w:rFonts w:ascii="Times New Roman" w:hAnsi="Times New Roman" w:cs="Times New Roman"/>
                <w:noProof/>
              </w:rPr>
              <w:t>Requirements and Game Design</w:t>
            </w:r>
            <w:r w:rsidR="00BB3FAD">
              <w:rPr>
                <w:noProof/>
                <w:webHidden/>
              </w:rPr>
              <w:tab/>
            </w:r>
            <w:r w:rsidR="00BB3FAD">
              <w:rPr>
                <w:noProof/>
                <w:webHidden/>
              </w:rPr>
              <w:fldChar w:fldCharType="begin"/>
            </w:r>
            <w:r w:rsidR="00BB3FAD">
              <w:rPr>
                <w:noProof/>
                <w:webHidden/>
              </w:rPr>
              <w:instrText xml:space="preserve"> PAGEREF _Toc102230204 \h </w:instrText>
            </w:r>
            <w:r w:rsidR="00BB3FAD">
              <w:rPr>
                <w:noProof/>
                <w:webHidden/>
              </w:rPr>
            </w:r>
            <w:r w:rsidR="00BB3FAD">
              <w:rPr>
                <w:noProof/>
                <w:webHidden/>
              </w:rPr>
              <w:fldChar w:fldCharType="separate"/>
            </w:r>
            <w:r w:rsidR="00BB3FAD">
              <w:rPr>
                <w:noProof/>
                <w:webHidden/>
              </w:rPr>
              <w:t>7</w:t>
            </w:r>
            <w:r w:rsidR="00BB3FAD">
              <w:rPr>
                <w:noProof/>
                <w:webHidden/>
              </w:rPr>
              <w:fldChar w:fldCharType="end"/>
            </w:r>
          </w:hyperlink>
        </w:p>
        <w:p w14:paraId="2E5929A9" w14:textId="6E0A8C99" w:rsidR="00BB3FAD" w:rsidRDefault="00283F40">
          <w:pPr>
            <w:pStyle w:val="TOC2"/>
            <w:tabs>
              <w:tab w:val="left" w:pos="660"/>
              <w:tab w:val="right" w:leader="dot" w:pos="9350"/>
            </w:tabs>
            <w:rPr>
              <w:rFonts w:asciiTheme="minorHAnsi" w:eastAsiaTheme="minorEastAsia" w:hAnsiTheme="minorHAnsi" w:cstheme="minorBidi"/>
              <w:noProof/>
              <w:color w:val="auto"/>
            </w:rPr>
          </w:pPr>
          <w:hyperlink w:anchor="_Toc102230205" w:history="1">
            <w:r w:rsidR="00BB3FAD" w:rsidRPr="00601CB6">
              <w:rPr>
                <w:rStyle w:val="Hyperlink"/>
                <w:noProof/>
              </w:rPr>
              <w:t>4.2</w:t>
            </w:r>
            <w:r w:rsidR="00BB3FAD">
              <w:rPr>
                <w:rFonts w:asciiTheme="minorHAnsi" w:eastAsiaTheme="minorEastAsia" w:hAnsiTheme="minorHAnsi" w:cstheme="minorBidi"/>
                <w:noProof/>
                <w:color w:val="auto"/>
              </w:rPr>
              <w:tab/>
            </w:r>
            <w:r w:rsidR="00BB3FAD" w:rsidRPr="00601CB6">
              <w:rPr>
                <w:rStyle w:val="Hyperlink"/>
                <w:noProof/>
              </w:rPr>
              <w:t>Unity ML Agents</w:t>
            </w:r>
            <w:r w:rsidR="00BB3FAD">
              <w:rPr>
                <w:noProof/>
                <w:webHidden/>
              </w:rPr>
              <w:tab/>
            </w:r>
            <w:r w:rsidR="00BB3FAD">
              <w:rPr>
                <w:noProof/>
                <w:webHidden/>
              </w:rPr>
              <w:fldChar w:fldCharType="begin"/>
            </w:r>
            <w:r w:rsidR="00BB3FAD">
              <w:rPr>
                <w:noProof/>
                <w:webHidden/>
              </w:rPr>
              <w:instrText xml:space="preserve"> PAGEREF _Toc102230205 \h </w:instrText>
            </w:r>
            <w:r w:rsidR="00BB3FAD">
              <w:rPr>
                <w:noProof/>
                <w:webHidden/>
              </w:rPr>
            </w:r>
            <w:r w:rsidR="00BB3FAD">
              <w:rPr>
                <w:noProof/>
                <w:webHidden/>
              </w:rPr>
              <w:fldChar w:fldCharType="separate"/>
            </w:r>
            <w:r w:rsidR="00BB3FAD">
              <w:rPr>
                <w:noProof/>
                <w:webHidden/>
              </w:rPr>
              <w:t>8</w:t>
            </w:r>
            <w:r w:rsidR="00BB3FAD">
              <w:rPr>
                <w:noProof/>
                <w:webHidden/>
              </w:rPr>
              <w:fldChar w:fldCharType="end"/>
            </w:r>
          </w:hyperlink>
        </w:p>
        <w:p w14:paraId="2DA005CC" w14:textId="4DF66CCD" w:rsidR="00BB3FAD" w:rsidRDefault="00283F40">
          <w:pPr>
            <w:pStyle w:val="TOC2"/>
            <w:tabs>
              <w:tab w:val="right" w:leader="dot" w:pos="9350"/>
            </w:tabs>
            <w:rPr>
              <w:rFonts w:asciiTheme="minorHAnsi" w:eastAsiaTheme="minorEastAsia" w:hAnsiTheme="minorHAnsi" w:cstheme="minorBidi"/>
              <w:noProof/>
              <w:color w:val="auto"/>
            </w:rPr>
          </w:pPr>
          <w:hyperlink w:anchor="_Toc102230206" w:history="1">
            <w:r w:rsidR="00BB3FAD" w:rsidRPr="00601CB6">
              <w:rPr>
                <w:rStyle w:val="Hyperlink"/>
                <w:noProof/>
              </w:rPr>
              <w:t>Difficulties with Unity ML Agents</w:t>
            </w:r>
            <w:r w:rsidR="00BB3FAD">
              <w:rPr>
                <w:noProof/>
                <w:webHidden/>
              </w:rPr>
              <w:tab/>
            </w:r>
            <w:r w:rsidR="00BB3FAD">
              <w:rPr>
                <w:noProof/>
                <w:webHidden/>
              </w:rPr>
              <w:fldChar w:fldCharType="begin"/>
            </w:r>
            <w:r w:rsidR="00BB3FAD">
              <w:rPr>
                <w:noProof/>
                <w:webHidden/>
              </w:rPr>
              <w:instrText xml:space="preserve"> PAGEREF _Toc102230206 \h </w:instrText>
            </w:r>
            <w:r w:rsidR="00BB3FAD">
              <w:rPr>
                <w:noProof/>
                <w:webHidden/>
              </w:rPr>
            </w:r>
            <w:r w:rsidR="00BB3FAD">
              <w:rPr>
                <w:noProof/>
                <w:webHidden/>
              </w:rPr>
              <w:fldChar w:fldCharType="separate"/>
            </w:r>
            <w:r w:rsidR="00BB3FAD">
              <w:rPr>
                <w:noProof/>
                <w:webHidden/>
              </w:rPr>
              <w:t>8</w:t>
            </w:r>
            <w:r w:rsidR="00BB3FAD">
              <w:rPr>
                <w:noProof/>
                <w:webHidden/>
              </w:rPr>
              <w:fldChar w:fldCharType="end"/>
            </w:r>
          </w:hyperlink>
        </w:p>
        <w:p w14:paraId="6F0B2EEF" w14:textId="6D6D8337" w:rsidR="00BB3FAD" w:rsidRDefault="00283F40">
          <w:pPr>
            <w:pStyle w:val="TOC1"/>
            <w:tabs>
              <w:tab w:val="right" w:leader="dot" w:pos="9350"/>
            </w:tabs>
            <w:rPr>
              <w:rFonts w:asciiTheme="minorHAnsi" w:eastAsiaTheme="minorEastAsia" w:hAnsiTheme="minorHAnsi" w:cstheme="minorBidi"/>
              <w:noProof/>
              <w:color w:val="auto"/>
            </w:rPr>
          </w:pPr>
          <w:hyperlink w:anchor="_Toc102230207" w:history="1">
            <w:r w:rsidR="00BB3FAD" w:rsidRPr="00601CB6">
              <w:rPr>
                <w:rStyle w:val="Hyperlink"/>
                <w:rFonts w:ascii="Times New Roman" w:hAnsi="Times New Roman" w:cs="Times New Roman"/>
                <w:noProof/>
              </w:rPr>
              <w:t>Conclusions</w:t>
            </w:r>
            <w:r w:rsidR="00BB3FAD">
              <w:rPr>
                <w:noProof/>
                <w:webHidden/>
              </w:rPr>
              <w:tab/>
            </w:r>
            <w:r w:rsidR="00BB3FAD">
              <w:rPr>
                <w:noProof/>
                <w:webHidden/>
              </w:rPr>
              <w:fldChar w:fldCharType="begin"/>
            </w:r>
            <w:r w:rsidR="00BB3FAD">
              <w:rPr>
                <w:noProof/>
                <w:webHidden/>
              </w:rPr>
              <w:instrText xml:space="preserve"> PAGEREF _Toc102230207 \h </w:instrText>
            </w:r>
            <w:r w:rsidR="00BB3FAD">
              <w:rPr>
                <w:noProof/>
                <w:webHidden/>
              </w:rPr>
            </w:r>
            <w:r w:rsidR="00BB3FAD">
              <w:rPr>
                <w:noProof/>
                <w:webHidden/>
              </w:rPr>
              <w:fldChar w:fldCharType="separate"/>
            </w:r>
            <w:r w:rsidR="00BB3FAD">
              <w:rPr>
                <w:noProof/>
                <w:webHidden/>
              </w:rPr>
              <w:t>9</w:t>
            </w:r>
            <w:r w:rsidR="00BB3FAD">
              <w:rPr>
                <w:noProof/>
                <w:webHidden/>
              </w:rPr>
              <w:fldChar w:fldCharType="end"/>
            </w:r>
          </w:hyperlink>
        </w:p>
        <w:p w14:paraId="1B148023" w14:textId="6E590DBA" w:rsidR="00BB3FAD" w:rsidRDefault="00283F40">
          <w:pPr>
            <w:pStyle w:val="TOC1"/>
            <w:tabs>
              <w:tab w:val="right" w:leader="dot" w:pos="9350"/>
            </w:tabs>
            <w:rPr>
              <w:rFonts w:asciiTheme="minorHAnsi" w:eastAsiaTheme="minorEastAsia" w:hAnsiTheme="minorHAnsi" w:cstheme="minorBidi"/>
              <w:noProof/>
              <w:color w:val="auto"/>
            </w:rPr>
          </w:pPr>
          <w:hyperlink w:anchor="_Toc102230208" w:history="1">
            <w:r w:rsidR="00BB3FAD" w:rsidRPr="00601CB6">
              <w:rPr>
                <w:rStyle w:val="Hyperlink"/>
                <w:rFonts w:ascii="Times New Roman" w:hAnsi="Times New Roman" w:cs="Times New Roman"/>
                <w:noProof/>
              </w:rPr>
              <w:t>Reflective Analysis</w:t>
            </w:r>
            <w:r w:rsidR="00BB3FAD">
              <w:rPr>
                <w:noProof/>
                <w:webHidden/>
              </w:rPr>
              <w:tab/>
            </w:r>
            <w:r w:rsidR="00BB3FAD">
              <w:rPr>
                <w:noProof/>
                <w:webHidden/>
              </w:rPr>
              <w:fldChar w:fldCharType="begin"/>
            </w:r>
            <w:r w:rsidR="00BB3FAD">
              <w:rPr>
                <w:noProof/>
                <w:webHidden/>
              </w:rPr>
              <w:instrText xml:space="preserve"> PAGEREF _Toc102230208 \h </w:instrText>
            </w:r>
            <w:r w:rsidR="00BB3FAD">
              <w:rPr>
                <w:noProof/>
                <w:webHidden/>
              </w:rPr>
            </w:r>
            <w:r w:rsidR="00BB3FAD">
              <w:rPr>
                <w:noProof/>
                <w:webHidden/>
              </w:rPr>
              <w:fldChar w:fldCharType="separate"/>
            </w:r>
            <w:r w:rsidR="00BB3FAD">
              <w:rPr>
                <w:noProof/>
                <w:webHidden/>
              </w:rPr>
              <w:t>10</w:t>
            </w:r>
            <w:r w:rsidR="00BB3FAD">
              <w:rPr>
                <w:noProof/>
                <w:webHidden/>
              </w:rPr>
              <w:fldChar w:fldCharType="end"/>
            </w:r>
          </w:hyperlink>
        </w:p>
        <w:p w14:paraId="7C84752F" w14:textId="0DAD41C7" w:rsidR="00BB3FAD" w:rsidRDefault="00283F40">
          <w:pPr>
            <w:pStyle w:val="TOC1"/>
            <w:tabs>
              <w:tab w:val="right" w:leader="dot" w:pos="9350"/>
            </w:tabs>
            <w:rPr>
              <w:rFonts w:asciiTheme="minorHAnsi" w:eastAsiaTheme="minorEastAsia" w:hAnsiTheme="minorHAnsi" w:cstheme="minorBidi"/>
              <w:noProof/>
              <w:color w:val="auto"/>
            </w:rPr>
          </w:pPr>
          <w:hyperlink w:anchor="_Toc102230209" w:history="1">
            <w:r w:rsidR="00BB3FAD" w:rsidRPr="00601CB6">
              <w:rPr>
                <w:rStyle w:val="Hyperlink"/>
                <w:rFonts w:ascii="Times New Roman" w:hAnsi="Times New Roman" w:cs="Times New Roman"/>
                <w:noProof/>
              </w:rPr>
              <w:t>References</w:t>
            </w:r>
            <w:r w:rsidR="00BB3FAD">
              <w:rPr>
                <w:noProof/>
                <w:webHidden/>
              </w:rPr>
              <w:tab/>
            </w:r>
            <w:r w:rsidR="00BB3FAD">
              <w:rPr>
                <w:noProof/>
                <w:webHidden/>
              </w:rPr>
              <w:fldChar w:fldCharType="begin"/>
            </w:r>
            <w:r w:rsidR="00BB3FAD">
              <w:rPr>
                <w:noProof/>
                <w:webHidden/>
              </w:rPr>
              <w:instrText xml:space="preserve"> PAGEREF _Toc102230209 \h </w:instrText>
            </w:r>
            <w:r w:rsidR="00BB3FAD">
              <w:rPr>
                <w:noProof/>
                <w:webHidden/>
              </w:rPr>
            </w:r>
            <w:r w:rsidR="00BB3FAD">
              <w:rPr>
                <w:noProof/>
                <w:webHidden/>
              </w:rPr>
              <w:fldChar w:fldCharType="separate"/>
            </w:r>
            <w:r w:rsidR="00BB3FAD">
              <w:rPr>
                <w:noProof/>
                <w:webHidden/>
              </w:rPr>
              <w:t>11</w:t>
            </w:r>
            <w:r w:rsidR="00BB3FAD">
              <w:rPr>
                <w:noProof/>
                <w:webHidden/>
              </w:rPr>
              <w:fldChar w:fldCharType="end"/>
            </w:r>
          </w:hyperlink>
        </w:p>
        <w:p w14:paraId="4427B0F6" w14:textId="00908E4E" w:rsidR="00896E93" w:rsidRPr="00B349A0" w:rsidRDefault="008B3AA5">
          <w:pPr>
            <w:rPr>
              <w:rFonts w:cs="Times New Roman"/>
            </w:rPr>
          </w:pPr>
          <w:r w:rsidRPr="00B349A0">
            <w:rPr>
              <w:rFonts w:cs="Times New Roman"/>
            </w:rPr>
            <w:fldChar w:fldCharType="end"/>
          </w:r>
        </w:p>
      </w:sdtContent>
    </w:sdt>
    <w:p w14:paraId="41BCA52F" w14:textId="77777777" w:rsidR="00B349A0" w:rsidRDefault="00B349A0">
      <w:pPr>
        <w:spacing w:after="1104" w:line="265" w:lineRule="auto"/>
        <w:jc w:val="left"/>
        <w:rPr>
          <w:rFonts w:cs="Times New Roman"/>
          <w:b/>
          <w:sz w:val="50"/>
        </w:rPr>
      </w:pPr>
    </w:p>
    <w:p w14:paraId="7D19D16A" w14:textId="77777777" w:rsidR="00896E93" w:rsidRPr="00B349A0" w:rsidRDefault="008B3AA5">
      <w:pPr>
        <w:spacing w:after="1104" w:line="265" w:lineRule="auto"/>
        <w:jc w:val="left"/>
        <w:rPr>
          <w:rFonts w:cs="Times New Roman"/>
        </w:rPr>
      </w:pPr>
      <w:r w:rsidRPr="00B349A0">
        <w:rPr>
          <w:rFonts w:cs="Times New Roman"/>
          <w:b/>
          <w:sz w:val="50"/>
        </w:rPr>
        <w:lastRenderedPageBreak/>
        <w:t>List of Figures</w:t>
      </w:r>
    </w:p>
    <w:p w14:paraId="6283CB70" w14:textId="77777777" w:rsidR="00896E93" w:rsidRPr="00B349A0" w:rsidRDefault="008B3AA5">
      <w:pPr>
        <w:tabs>
          <w:tab w:val="center" w:pos="1328"/>
          <w:tab w:val="center" w:pos="5304"/>
          <w:tab w:val="right" w:pos="9360"/>
        </w:tabs>
        <w:spacing w:after="3" w:line="259" w:lineRule="auto"/>
        <w:ind w:left="0" w:right="-38" w:firstLine="0"/>
        <w:jc w:val="left"/>
        <w:rPr>
          <w:rFonts w:cs="Times New Roman"/>
        </w:rPr>
      </w:pPr>
      <w:r w:rsidRPr="00B349A0">
        <w:rPr>
          <w:rFonts w:cs="Times New Roman"/>
          <w:sz w:val="22"/>
        </w:rPr>
        <w:tab/>
      </w:r>
      <w:r w:rsidRPr="00B349A0">
        <w:rPr>
          <w:rFonts w:cs="Times New Roman"/>
        </w:rPr>
        <w:t>3.1</w:t>
      </w:r>
      <w:r w:rsidRPr="00B349A0">
        <w:rPr>
          <w:rFonts w:cs="Times New Roman"/>
        </w:rPr>
        <w:tab/>
        <w:t xml:space="preserve">A picture of the </w:t>
      </w:r>
      <w:proofErr w:type="spellStart"/>
      <w:r w:rsidRPr="00B349A0">
        <w:rPr>
          <w:rFonts w:cs="Times New Roman"/>
        </w:rPr>
        <w:t>Brayford</w:t>
      </w:r>
      <w:proofErr w:type="spellEnd"/>
      <w:r w:rsidRPr="00B349A0">
        <w:rPr>
          <w:rFonts w:cs="Times New Roman"/>
        </w:rPr>
        <w:t xml:space="preserve"> from Google Images. . . . . . . . . </w:t>
      </w:r>
      <w:proofErr w:type="gramStart"/>
      <w:r w:rsidRPr="00B349A0">
        <w:rPr>
          <w:rFonts w:cs="Times New Roman"/>
        </w:rPr>
        <w:t>. . . .</w:t>
      </w:r>
      <w:proofErr w:type="gramEnd"/>
      <w:r w:rsidRPr="00B349A0">
        <w:rPr>
          <w:rFonts w:cs="Times New Roman"/>
        </w:rPr>
        <w:t xml:space="preserve"> .</w:t>
      </w:r>
      <w:r w:rsidRPr="00B349A0">
        <w:rPr>
          <w:rFonts w:cs="Times New Roman"/>
        </w:rPr>
        <w:tab/>
        <w:t>5</w:t>
      </w:r>
      <w:r w:rsidRPr="00B349A0">
        <w:rPr>
          <w:rFonts w:cs="Times New Roman"/>
        </w:rPr>
        <w:br w:type="page"/>
      </w:r>
    </w:p>
    <w:p w14:paraId="7520724F" w14:textId="77777777" w:rsidR="00896E93" w:rsidRPr="00B349A0" w:rsidRDefault="008B3AA5">
      <w:pPr>
        <w:spacing w:after="1104" w:line="265" w:lineRule="auto"/>
        <w:jc w:val="left"/>
        <w:rPr>
          <w:rFonts w:cs="Times New Roman"/>
        </w:rPr>
      </w:pPr>
      <w:r w:rsidRPr="00B349A0">
        <w:rPr>
          <w:rFonts w:cs="Times New Roman"/>
          <w:b/>
          <w:sz w:val="50"/>
        </w:rPr>
        <w:lastRenderedPageBreak/>
        <w:t>List of Tables</w:t>
      </w:r>
    </w:p>
    <w:p w14:paraId="78CE2CBE" w14:textId="4713DE55" w:rsidR="00896E93" w:rsidRPr="00401C6B" w:rsidRDefault="00401C6B" w:rsidP="00401C6B">
      <w:pPr>
        <w:pStyle w:val="ListParagraph"/>
        <w:numPr>
          <w:ilvl w:val="0"/>
          <w:numId w:val="4"/>
        </w:numPr>
        <w:tabs>
          <w:tab w:val="center" w:pos="1328"/>
          <w:tab w:val="center" w:pos="4230"/>
          <w:tab w:val="center" w:pos="7934"/>
          <w:tab w:val="right" w:pos="9360"/>
        </w:tabs>
        <w:spacing w:after="3" w:line="259" w:lineRule="auto"/>
        <w:ind w:right="-38"/>
        <w:jc w:val="left"/>
        <w:rPr>
          <w:rFonts w:cs="Times New Roman"/>
        </w:rPr>
      </w:pPr>
      <w:r w:rsidRPr="00401C6B">
        <w:rPr>
          <w:rFonts w:cs="Times New Roman"/>
        </w:rPr>
        <w:t xml:space="preserve"> </w:t>
      </w:r>
      <w:r w:rsidR="008B3AA5" w:rsidRPr="00401C6B">
        <w:rPr>
          <w:rFonts w:cs="Times New Roman"/>
        </w:rPr>
        <w:t>Here is a table.</w:t>
      </w:r>
      <w:r w:rsidR="008B3AA5" w:rsidRPr="00401C6B">
        <w:rPr>
          <w:rFonts w:cs="Times New Roman"/>
        </w:rPr>
        <w:tab/>
        <w:t>. . . . . . . . . . .</w:t>
      </w:r>
      <w:r w:rsidR="008B3AA5" w:rsidRPr="00401C6B">
        <w:rPr>
          <w:rFonts w:cs="Times New Roman"/>
        </w:rPr>
        <w:tab/>
        <w:t>5</w:t>
      </w:r>
    </w:p>
    <w:p w14:paraId="18977288" w14:textId="77777777" w:rsidR="00896E93" w:rsidRPr="00B349A0" w:rsidRDefault="00896E93">
      <w:pPr>
        <w:rPr>
          <w:rFonts w:cs="Times New Roman"/>
        </w:rPr>
        <w:sectPr w:rsidR="00896E93" w:rsidRPr="00B349A0">
          <w:footerReference w:type="even" r:id="rId14"/>
          <w:footerReference w:type="default" r:id="rId15"/>
          <w:footerReference w:type="first" r:id="rId16"/>
          <w:pgSz w:w="12240" w:h="15840"/>
          <w:pgMar w:top="1440" w:right="1440" w:bottom="1440" w:left="1440" w:header="720" w:footer="781" w:gutter="0"/>
          <w:pgNumType w:fmt="lowerRoman" w:start="1"/>
          <w:cols w:space="720"/>
        </w:sectPr>
      </w:pPr>
    </w:p>
    <w:p w14:paraId="0511887A" w14:textId="77777777" w:rsidR="00896E93" w:rsidRPr="00B349A0" w:rsidRDefault="008B3AA5">
      <w:pPr>
        <w:spacing w:after="375" w:line="265" w:lineRule="auto"/>
        <w:ind w:left="-5"/>
        <w:jc w:val="left"/>
        <w:rPr>
          <w:rFonts w:cs="Times New Roman"/>
        </w:rPr>
      </w:pPr>
      <w:r w:rsidRPr="00B349A0">
        <w:rPr>
          <w:rFonts w:cs="Times New Roman"/>
          <w:b/>
          <w:sz w:val="50"/>
        </w:rPr>
        <w:lastRenderedPageBreak/>
        <w:t>Chapter 1</w:t>
      </w:r>
    </w:p>
    <w:p w14:paraId="0CAD6539" w14:textId="033AB63F" w:rsidR="00896E93" w:rsidRDefault="008B3AA5" w:rsidP="00B349A0">
      <w:pPr>
        <w:pStyle w:val="Heading1"/>
        <w:spacing w:after="600"/>
        <w:ind w:left="-5"/>
        <w:rPr>
          <w:rFonts w:ascii="Times New Roman" w:hAnsi="Times New Roman" w:cs="Times New Roman"/>
        </w:rPr>
      </w:pPr>
      <w:bookmarkStart w:id="0" w:name="_Toc102230189"/>
      <w:r w:rsidRPr="00B349A0">
        <w:rPr>
          <w:rFonts w:ascii="Times New Roman" w:hAnsi="Times New Roman" w:cs="Times New Roman"/>
        </w:rPr>
        <w:t>Introduction</w:t>
      </w:r>
      <w:bookmarkEnd w:id="0"/>
    </w:p>
    <w:p w14:paraId="7E6E3AF1" w14:textId="4FCE50B4" w:rsidR="00840724" w:rsidRPr="00840724" w:rsidRDefault="00840724" w:rsidP="00840724">
      <w:r>
        <w:t xml:space="preserve">Creating an agent which can work on all levels </w:t>
      </w:r>
    </w:p>
    <w:p w14:paraId="7310F852" w14:textId="77777777" w:rsidR="00896E93" w:rsidRPr="00B349A0" w:rsidRDefault="008B3AA5">
      <w:pPr>
        <w:pStyle w:val="Heading2"/>
        <w:tabs>
          <w:tab w:val="center" w:pos="1846"/>
        </w:tabs>
        <w:ind w:left="-15" w:firstLine="0"/>
        <w:rPr>
          <w:rFonts w:cs="Times New Roman"/>
        </w:rPr>
      </w:pPr>
      <w:bookmarkStart w:id="1" w:name="_Toc102230190"/>
      <w:r w:rsidRPr="00B349A0">
        <w:rPr>
          <w:rFonts w:cs="Times New Roman"/>
        </w:rPr>
        <w:t>1.1</w:t>
      </w:r>
      <w:r w:rsidRPr="00B349A0">
        <w:rPr>
          <w:rFonts w:cs="Times New Roman"/>
        </w:rPr>
        <w:tab/>
        <w:t>Some notes</w:t>
      </w:r>
      <w:bookmarkEnd w:id="1"/>
    </w:p>
    <w:p w14:paraId="6D135FF7" w14:textId="4455E41C" w:rsidR="00896E93" w:rsidRDefault="008B3AA5">
      <w:pPr>
        <w:spacing w:after="4"/>
        <w:ind w:left="-5" w:right="292"/>
        <w:rPr>
          <w:rFonts w:cs="Times New Roman"/>
        </w:rPr>
      </w:pPr>
      <w:r w:rsidRPr="00B349A0">
        <w:rPr>
          <w:rFonts w:cs="Times New Roman"/>
        </w:rPr>
        <w:t xml:space="preserve">It is worth noting that this document is a project report template for the University of Lincoln, School of Computer Science. It should give you some direction and instruction for formatting and presenting your project report. If you have any suggestions or issues, please contact mdoughty@lincoln.ac.uk. </w:t>
      </w:r>
      <w:r w:rsidR="009009FF">
        <w:rPr>
          <w:rFonts w:cs="Times New Roman"/>
        </w:rPr>
        <w:t>It has been derived from the Latex PDF however, so there might be some issues</w:t>
      </w:r>
      <w:r w:rsidR="00AB2F2C">
        <w:rPr>
          <w:rFonts w:cs="Times New Roman"/>
        </w:rPr>
        <w:t xml:space="preserve"> – but ones I suspect you can overcome!</w:t>
      </w:r>
    </w:p>
    <w:p w14:paraId="5BC5FA81" w14:textId="77777777" w:rsidR="00F83DBF" w:rsidRPr="00B349A0" w:rsidRDefault="00F83DBF">
      <w:pPr>
        <w:spacing w:after="4"/>
        <w:ind w:left="-5" w:right="292"/>
        <w:rPr>
          <w:rFonts w:cs="Times New Roman"/>
        </w:rPr>
      </w:pPr>
    </w:p>
    <w:p w14:paraId="3A79D855" w14:textId="77777777" w:rsidR="00896E93" w:rsidRPr="00B349A0" w:rsidRDefault="008B3AA5">
      <w:pPr>
        <w:pStyle w:val="Heading2"/>
        <w:tabs>
          <w:tab w:val="center" w:pos="3125"/>
        </w:tabs>
        <w:ind w:left="-15" w:firstLine="0"/>
        <w:rPr>
          <w:rFonts w:cs="Times New Roman"/>
        </w:rPr>
      </w:pPr>
      <w:bookmarkStart w:id="2" w:name="_Toc102230191"/>
      <w:r w:rsidRPr="00B349A0">
        <w:rPr>
          <w:rFonts w:cs="Times New Roman"/>
        </w:rPr>
        <w:t>1.2</w:t>
      </w:r>
      <w:r w:rsidRPr="00B349A0">
        <w:rPr>
          <w:rFonts w:cs="Times New Roman"/>
        </w:rPr>
        <w:tab/>
        <w:t>Testing some mathematics</w:t>
      </w:r>
      <w:bookmarkEnd w:id="2"/>
    </w:p>
    <w:p w14:paraId="6F6CFFF4" w14:textId="62161F1A" w:rsidR="00896E93" w:rsidRDefault="008B3AA5">
      <w:pPr>
        <w:spacing w:after="647"/>
        <w:ind w:left="-5" w:right="292"/>
        <w:rPr>
          <w:rFonts w:cs="Times New Roman"/>
        </w:rPr>
      </w:pPr>
      <w:r w:rsidRPr="00B349A0">
        <w:rPr>
          <w:rFonts w:cs="Times New Roman"/>
        </w:rPr>
        <w:t>Here are two equations</w:t>
      </w:r>
      <w:r w:rsidR="00545B43">
        <w:rPr>
          <w:rFonts w:cs="Times New Roman"/>
        </w:rPr>
        <w:t xml:space="preserve"> using the equation editor</w:t>
      </w:r>
      <w:r w:rsidR="00401C6B">
        <w:rPr>
          <w:rFonts w:cs="Times New Roman"/>
        </w:rPr>
        <w:t xml:space="preserve"> (1, 2)</w:t>
      </w:r>
      <w:r w:rsidRPr="00B349A0">
        <w:rPr>
          <w:rFonts w:cs="Times New Roman"/>
        </w:rPr>
        <w:t>:</w:t>
      </w:r>
    </w:p>
    <w:p w14:paraId="0162D2CE" w14:textId="16ED568F" w:rsidR="00545B43" w:rsidRDefault="00283F40">
      <w:pPr>
        <w:spacing w:after="647"/>
        <w:ind w:left="-5" w:right="292"/>
        <w:rPr>
          <w:rFonts w:cs="Times New Roman"/>
        </w:rPr>
      </w:pPr>
      <m:oMath>
        <m:sSup>
          <m:sSupPr>
            <m:ctrlPr>
              <w:rPr>
                <w:rFonts w:ascii="Cambria Math" w:hAnsi="Cambria Math" w:cs="Times New Roman"/>
              </w:rPr>
            </m:ctrlPr>
          </m:sSupPr>
          <m:e>
            <m:d>
              <m:dPr>
                <m:ctrlPr>
                  <w:rPr>
                    <w:rFonts w:ascii="Cambria Math" w:hAnsi="Cambria Math" w:cs="Times New Roman"/>
                  </w:rPr>
                </m:ctrlPr>
              </m:dPr>
              <m:e>
                <m:r>
                  <w:rPr>
                    <w:rFonts w:ascii="Cambria Math" w:hAnsi="Cambria Math" w:cs="Times New Roman"/>
                  </w:rPr>
                  <m:t>x+a</m:t>
                </m:r>
              </m:e>
            </m:d>
          </m:e>
          <m:sup>
            <m:r>
              <w:rPr>
                <w:rFonts w:ascii="Cambria Math" w:hAnsi="Cambria Math" w:cs="Times New Roman"/>
              </w:rPr>
              <m:t>n</m:t>
            </m:r>
          </m:sup>
        </m:sSup>
        <m:r>
          <w:rPr>
            <w:rFonts w:ascii="Cambria Math" w:eastAsia="Cambria Math" w:hAnsi="Cambria Math" w:cs="Cambria Math"/>
          </w:rPr>
          <m:t>=</m:t>
        </m:r>
        <m:nary>
          <m:naryPr>
            <m:chr m:val="∑"/>
            <m:grow m:val="1"/>
            <m:ctrlPr>
              <w:rPr>
                <w:rFonts w:ascii="Cambria Math" w:hAnsi="Cambria Math" w:cs="Times New Roman"/>
              </w:rPr>
            </m:ctrlPr>
          </m:naryPr>
          <m:sub>
            <m:r>
              <w:rPr>
                <w:rFonts w:ascii="Cambria Math" w:eastAsia="Cambria Math" w:hAnsi="Cambria Math" w:cs="Cambria Math"/>
              </w:rPr>
              <m:t>k=0</m:t>
            </m:r>
          </m:sub>
          <m:sup>
            <m:r>
              <w:rPr>
                <w:rFonts w:ascii="Cambria Math" w:eastAsia="Cambria Math" w:hAnsi="Cambria Math" w:cs="Cambria Math"/>
              </w:rPr>
              <m:t>n</m:t>
            </m:r>
          </m:sup>
          <m:e>
            <m:d>
              <m:dPr>
                <m:ctrlPr>
                  <w:rPr>
                    <w:rFonts w:ascii="Cambria Math" w:hAnsi="Cambria Math" w:cs="Times New Roman"/>
                  </w:rPr>
                </m:ctrlPr>
              </m:dPr>
              <m:e>
                <m:f>
                  <m:fPr>
                    <m:type m:val="noBar"/>
                    <m:ctrlPr>
                      <w:rPr>
                        <w:rFonts w:ascii="Cambria Math" w:hAnsi="Cambria Math" w:cs="Times New Roman"/>
                      </w:rPr>
                    </m:ctrlPr>
                  </m:fPr>
                  <m:num>
                    <m:r>
                      <w:rPr>
                        <w:rFonts w:ascii="Cambria Math" w:eastAsia="Cambria Math" w:hAnsi="Cambria Math" w:cs="Cambria Math"/>
                      </w:rPr>
                      <m:t>n</m:t>
                    </m:r>
                  </m:num>
                  <m:den>
                    <m:r>
                      <w:rPr>
                        <w:rFonts w:ascii="Cambria Math" w:eastAsia="Cambria Math" w:hAnsi="Cambria Math" w:cs="Cambria Math"/>
                      </w:rPr>
                      <m:t>k</m:t>
                    </m:r>
                  </m:den>
                </m:f>
              </m:e>
            </m:d>
            <m:sSup>
              <m:sSupPr>
                <m:ctrlPr>
                  <w:rPr>
                    <w:rFonts w:ascii="Cambria Math" w:hAnsi="Cambria Math" w:cs="Times New Roman"/>
                  </w:rPr>
                </m:ctrlPr>
              </m:sSupPr>
              <m:e>
                <m:r>
                  <w:rPr>
                    <w:rFonts w:ascii="Cambria Math" w:eastAsia="Cambria Math" w:hAnsi="Cambria Math" w:cs="Cambria Math"/>
                  </w:rPr>
                  <m:t>x</m:t>
                </m:r>
              </m:e>
              <m:sup>
                <m:r>
                  <w:rPr>
                    <w:rFonts w:ascii="Cambria Math" w:eastAsia="Cambria Math" w:hAnsi="Cambria Math" w:cs="Cambria Math"/>
                  </w:rPr>
                  <m:t>k</m:t>
                </m:r>
              </m:sup>
            </m:sSup>
            <m:sSup>
              <m:sSupPr>
                <m:ctrlPr>
                  <w:rPr>
                    <w:rFonts w:ascii="Cambria Math" w:hAnsi="Cambria Math" w:cs="Times New Roman"/>
                  </w:rPr>
                </m:ctrlPr>
              </m:sSupPr>
              <m:e>
                <m:r>
                  <w:rPr>
                    <w:rFonts w:ascii="Cambria Math" w:eastAsia="Cambria Math" w:hAnsi="Cambria Math" w:cs="Cambria Math"/>
                  </w:rPr>
                  <m:t>a</m:t>
                </m:r>
              </m:e>
              <m:sup>
                <m:r>
                  <w:rPr>
                    <w:rFonts w:ascii="Cambria Math" w:eastAsia="Cambria Math" w:hAnsi="Cambria Math" w:cs="Cambria Math"/>
                  </w:rPr>
                  <m:t>n-k</m:t>
                </m:r>
              </m:sup>
            </m:sSup>
          </m:e>
        </m:nary>
      </m:oMath>
      <w:r w:rsidR="00545B43">
        <w:rPr>
          <w:rFonts w:cs="Times New Roman"/>
        </w:rPr>
        <w:tab/>
      </w:r>
      <w:r w:rsidR="00545B43">
        <w:rPr>
          <w:rFonts w:cs="Times New Roman"/>
        </w:rPr>
        <w:tab/>
      </w:r>
      <w:r w:rsidR="00545B43">
        <w:rPr>
          <w:rFonts w:cs="Times New Roman"/>
        </w:rPr>
        <w:tab/>
      </w:r>
      <w:r w:rsidR="00545B43">
        <w:rPr>
          <w:rFonts w:cs="Times New Roman"/>
        </w:rPr>
        <w:tab/>
      </w:r>
      <w:r w:rsidR="00545B43">
        <w:rPr>
          <w:rFonts w:cs="Times New Roman"/>
        </w:rPr>
        <w:tab/>
        <w:t>(1)</w:t>
      </w:r>
    </w:p>
    <w:p w14:paraId="6B77D552" w14:textId="0877EE64" w:rsidR="00545B43" w:rsidRPr="00B349A0" w:rsidRDefault="00545B43">
      <w:pPr>
        <w:spacing w:after="647"/>
        <w:ind w:left="-5" w:right="292"/>
        <w:rPr>
          <w:rFonts w:cs="Times New Roman"/>
        </w:rPr>
      </w:pPr>
      <m:oMath>
        <m:r>
          <w:rPr>
            <w:rFonts w:ascii="Cambria Math" w:hAnsi="Cambria Math" w:cs="Times New Roman"/>
          </w:rPr>
          <m:t>f</m:t>
        </m:r>
        <m:d>
          <m:dPr>
            <m:ctrlPr>
              <w:rPr>
                <w:rFonts w:ascii="Cambria Math" w:hAnsi="Cambria Math" w:cs="Times New Roman"/>
              </w:rPr>
            </m:ctrlPr>
          </m:dPr>
          <m:e>
            <m:r>
              <w:rPr>
                <w:rFonts w:ascii="Cambria Math" w:hAnsi="Cambria Math" w:cs="Times New Roman"/>
              </w:rPr>
              <m:t>x</m:t>
            </m:r>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a</m:t>
            </m:r>
          </m:e>
          <m:sub>
            <m:r>
              <w:rPr>
                <w:rFonts w:ascii="Cambria Math" w:hAnsi="Cambria Math" w:cs="Times New Roman"/>
              </w:rPr>
              <m:t>0</m:t>
            </m:r>
          </m:sub>
        </m:sSub>
        <m:r>
          <w:rPr>
            <w:rFonts w:ascii="Cambria Math" w:hAnsi="Cambria Math" w:cs="Times New Roman"/>
          </w:rPr>
          <m:t>+</m:t>
        </m:r>
        <m:nary>
          <m:naryPr>
            <m:chr m:val="∑"/>
            <m:grow m:val="1"/>
            <m:ctrlPr>
              <w:rPr>
                <w:rFonts w:ascii="Cambria Math" w:hAnsi="Cambria Math" w:cs="Times New Roman"/>
              </w:rPr>
            </m:ctrlPr>
          </m:naryPr>
          <m:sub>
            <m:r>
              <w:rPr>
                <w:rFonts w:ascii="Cambria Math" w:hAnsi="Cambria Math" w:cs="Times New Roman"/>
              </w:rPr>
              <m:t>n=1</m:t>
            </m:r>
          </m:sub>
          <m:sup>
            <m:r>
              <w:rPr>
                <w:rFonts w:ascii="Cambria Math" w:hAnsi="Cambria Math" w:cs="Times New Roman"/>
              </w:rPr>
              <m:t>∞</m:t>
            </m:r>
          </m:sup>
          <m:e>
            <m:d>
              <m:dPr>
                <m:ctrlPr>
                  <w:rPr>
                    <w:rFonts w:ascii="Cambria Math" w:hAnsi="Cambria Math" w:cs="Times New Roman"/>
                  </w:rPr>
                </m:ctrlPr>
              </m:dPr>
              <m:e>
                <m:sSub>
                  <m:sSubPr>
                    <m:ctrlPr>
                      <w:rPr>
                        <w:rFonts w:ascii="Cambria Math" w:hAnsi="Cambria Math" w:cs="Times New Roman"/>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cs="Times New Roman"/>
                      </w:rPr>
                    </m:ctrlPr>
                  </m:funcPr>
                  <m:fName>
                    <m:r>
                      <m:rPr>
                        <m:sty m:val="p"/>
                      </m:rPr>
                      <w:rPr>
                        <w:rFonts w:ascii="Cambria Math" w:eastAsia="Cambria Math" w:hAnsi="Cambria Math" w:cs="Cambria Math"/>
                      </w:rPr>
                      <m:t>cos</m:t>
                    </m:r>
                  </m:fName>
                  <m:e>
                    <m:f>
                      <m:fPr>
                        <m:ctrlPr>
                          <w:rPr>
                            <w:rFonts w:ascii="Cambria Math" w:hAnsi="Cambria Math" w:cs="Times New Roman"/>
                          </w:rPr>
                        </m:ctrlPr>
                      </m:fPr>
                      <m:num>
                        <m:r>
                          <w:rPr>
                            <w:rFonts w:ascii="Cambria Math" w:eastAsia="Cambria Math" w:hAnsi="Cambria Math" w:cs="Cambria Math"/>
                          </w:rPr>
                          <m:t>nπx</m:t>
                        </m:r>
                      </m:num>
                      <m:den>
                        <m:r>
                          <w:rPr>
                            <w:rFonts w:ascii="Cambria Math" w:eastAsia="Cambria Math" w:hAnsi="Cambria Math" w:cs="Cambria Math"/>
                          </w:rPr>
                          <m:t>L</m:t>
                        </m:r>
                      </m:den>
                    </m:f>
                  </m:e>
                </m:func>
                <m:r>
                  <w:rPr>
                    <w:rFonts w:ascii="Cambria Math" w:eastAsia="Cambria Math" w:hAnsi="Cambria Math" w:cs="Cambria Math"/>
                  </w:rPr>
                  <m:t>+</m:t>
                </m:r>
                <m:sSub>
                  <m:sSubPr>
                    <m:ctrlPr>
                      <w:rPr>
                        <w:rFonts w:ascii="Cambria Math" w:hAnsi="Cambria Math" w:cs="Times New Roman"/>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cs="Times New Roman"/>
                      </w:rPr>
                    </m:ctrlPr>
                  </m:funcPr>
                  <m:fName>
                    <m:r>
                      <m:rPr>
                        <m:sty m:val="p"/>
                      </m:rPr>
                      <w:rPr>
                        <w:rFonts w:ascii="Cambria Math" w:eastAsia="Cambria Math" w:hAnsi="Cambria Math" w:cs="Cambria Math"/>
                      </w:rPr>
                      <m:t>sin</m:t>
                    </m:r>
                  </m:fName>
                  <m:e>
                    <m:f>
                      <m:fPr>
                        <m:ctrlPr>
                          <w:rPr>
                            <w:rFonts w:ascii="Cambria Math" w:hAnsi="Cambria Math" w:cs="Times New Roman"/>
                          </w:rPr>
                        </m:ctrlPr>
                      </m:fPr>
                      <m:num>
                        <m:r>
                          <w:rPr>
                            <w:rFonts w:ascii="Cambria Math" w:eastAsia="Cambria Math" w:hAnsi="Cambria Math" w:cs="Cambria Math"/>
                          </w:rPr>
                          <m:t>nπx</m:t>
                        </m:r>
                      </m:num>
                      <m:den>
                        <m:r>
                          <w:rPr>
                            <w:rFonts w:ascii="Cambria Math" w:eastAsia="Cambria Math" w:hAnsi="Cambria Math" w:cs="Cambria Math"/>
                          </w:rPr>
                          <m:t>L</m:t>
                        </m:r>
                      </m:den>
                    </m:f>
                  </m:e>
                </m:func>
              </m:e>
            </m:d>
          </m:e>
        </m:nary>
      </m:oMath>
      <w:r>
        <w:rPr>
          <w:rFonts w:cs="Times New Roman"/>
        </w:rPr>
        <w:t xml:space="preserve"> </w:t>
      </w:r>
      <w:r>
        <w:rPr>
          <w:rFonts w:cs="Times New Roman"/>
        </w:rPr>
        <w:tab/>
      </w:r>
      <w:r>
        <w:rPr>
          <w:rFonts w:cs="Times New Roman"/>
        </w:rPr>
        <w:tab/>
      </w:r>
      <w:r>
        <w:rPr>
          <w:rFonts w:cs="Times New Roman"/>
        </w:rPr>
        <w:tab/>
        <w:t>(2)</w:t>
      </w:r>
    </w:p>
    <w:p w14:paraId="21CC890F" w14:textId="77777777" w:rsidR="00896E93" w:rsidRPr="00B349A0" w:rsidRDefault="008B3AA5">
      <w:pPr>
        <w:spacing w:line="259" w:lineRule="auto"/>
        <w:ind w:left="-5" w:right="292"/>
        <w:rPr>
          <w:rFonts w:cs="Times New Roman"/>
        </w:rPr>
      </w:pPr>
      <w:r w:rsidRPr="00B349A0">
        <w:rPr>
          <w:rFonts w:cs="Times New Roman"/>
        </w:rPr>
        <w:t>And here is some text with some nice inline maths, (</w:t>
      </w:r>
      <w:proofErr w:type="spellStart"/>
      <w:proofErr w:type="gramStart"/>
      <w:r w:rsidRPr="00B349A0">
        <w:rPr>
          <w:rFonts w:cs="Times New Roman"/>
          <w:i/>
        </w:rPr>
        <w:t>x,y</w:t>
      </w:r>
      <w:proofErr w:type="spellEnd"/>
      <w:proofErr w:type="gramEnd"/>
      <w:r w:rsidRPr="00B349A0">
        <w:rPr>
          <w:rFonts w:cs="Times New Roman"/>
        </w:rPr>
        <w:t xml:space="preserve">) wow </w:t>
      </w:r>
      <w:r w:rsidRPr="00B349A0">
        <w:rPr>
          <w:rFonts w:cs="Times New Roman"/>
          <w:i/>
        </w:rPr>
        <w:t xml:space="preserve">γ </w:t>
      </w:r>
      <w:r w:rsidRPr="00B349A0">
        <w:rPr>
          <w:rFonts w:cs="Times New Roman"/>
        </w:rPr>
        <w:t xml:space="preserve">so cool </w:t>
      </w:r>
      <w:r w:rsidRPr="00B349A0">
        <w:rPr>
          <w:rFonts w:cs="Times New Roman"/>
          <w:i/>
        </w:rPr>
        <w:t>ρ</w:t>
      </w:r>
      <w:r w:rsidRPr="00B349A0">
        <w:rPr>
          <w:rFonts w:cs="Times New Roman"/>
        </w:rPr>
        <w:t>.</w:t>
      </w:r>
    </w:p>
    <w:p w14:paraId="3EB2D107" w14:textId="77777777" w:rsidR="00896E93" w:rsidRPr="00B349A0" w:rsidRDefault="008B3AA5">
      <w:pPr>
        <w:pStyle w:val="Heading2"/>
        <w:tabs>
          <w:tab w:val="center" w:pos="3506"/>
        </w:tabs>
        <w:ind w:left="-15" w:firstLine="0"/>
        <w:rPr>
          <w:rFonts w:cs="Times New Roman"/>
        </w:rPr>
      </w:pPr>
      <w:bookmarkStart w:id="3" w:name="_Toc102230192"/>
      <w:r w:rsidRPr="00B349A0">
        <w:rPr>
          <w:rFonts w:cs="Times New Roman"/>
        </w:rPr>
        <w:lastRenderedPageBreak/>
        <w:t>1.3</w:t>
      </w:r>
      <w:r w:rsidRPr="00B349A0">
        <w:rPr>
          <w:rFonts w:cs="Times New Roman"/>
        </w:rPr>
        <w:tab/>
        <w:t>Undergraduate Project Report</w:t>
      </w:r>
      <w:bookmarkEnd w:id="3"/>
    </w:p>
    <w:p w14:paraId="6D09C571" w14:textId="77777777" w:rsidR="00896E93" w:rsidRPr="00B349A0" w:rsidRDefault="008B3AA5">
      <w:pPr>
        <w:spacing w:after="612"/>
        <w:ind w:left="-5" w:right="292"/>
        <w:rPr>
          <w:rFonts w:cs="Times New Roman"/>
        </w:rPr>
      </w:pPr>
      <w:r w:rsidRPr="00B349A0">
        <w:rPr>
          <w:rFonts w:cs="Times New Roman"/>
        </w:rPr>
        <w:t xml:space="preserve">Currently, this template is set up for use with undergraduate project reports. However, the template can be modified </w:t>
      </w:r>
      <w:proofErr w:type="gramStart"/>
      <w:r w:rsidRPr="00B349A0">
        <w:rPr>
          <w:rFonts w:cs="Times New Roman"/>
        </w:rPr>
        <w:t>fairly easily</w:t>
      </w:r>
      <w:proofErr w:type="gramEnd"/>
      <w:r w:rsidRPr="00B349A0">
        <w:rPr>
          <w:rFonts w:cs="Times New Roman"/>
        </w:rPr>
        <w:t xml:space="preserve"> to conform to, for example, an </w:t>
      </w:r>
      <w:proofErr w:type="spellStart"/>
      <w:r w:rsidRPr="00B349A0">
        <w:rPr>
          <w:rFonts w:cs="Times New Roman"/>
        </w:rPr>
        <w:t>MComp</w:t>
      </w:r>
      <w:proofErr w:type="spellEnd"/>
      <w:r w:rsidRPr="00B349A0">
        <w:rPr>
          <w:rFonts w:cs="Times New Roman"/>
        </w:rPr>
        <w:t xml:space="preserve"> project report.</w:t>
      </w:r>
    </w:p>
    <w:p w14:paraId="2AE88054" w14:textId="77777777" w:rsidR="00896E93" w:rsidRPr="00B349A0" w:rsidRDefault="008B3AA5">
      <w:pPr>
        <w:pStyle w:val="Heading2"/>
        <w:tabs>
          <w:tab w:val="center" w:pos="1882"/>
        </w:tabs>
        <w:spacing w:after="264"/>
        <w:ind w:left="-15" w:firstLine="0"/>
        <w:rPr>
          <w:rFonts w:cs="Times New Roman"/>
        </w:rPr>
      </w:pPr>
      <w:bookmarkStart w:id="4" w:name="_Toc102230193"/>
      <w:r w:rsidRPr="00B349A0">
        <w:rPr>
          <w:rFonts w:cs="Times New Roman"/>
        </w:rPr>
        <w:t>1.4</w:t>
      </w:r>
      <w:r w:rsidRPr="00B349A0">
        <w:rPr>
          <w:rFonts w:cs="Times New Roman"/>
        </w:rPr>
        <w:tab/>
        <w:t>Referencing</w:t>
      </w:r>
      <w:bookmarkEnd w:id="4"/>
    </w:p>
    <w:p w14:paraId="348FEF28" w14:textId="77777777" w:rsidR="00896E93" w:rsidRPr="00B349A0" w:rsidRDefault="008B3AA5">
      <w:pPr>
        <w:spacing w:after="457"/>
        <w:ind w:left="-5" w:right="292"/>
        <w:rPr>
          <w:rFonts w:cs="Times New Roman"/>
        </w:rPr>
      </w:pPr>
      <w:r w:rsidRPr="00B349A0">
        <w:rPr>
          <w:rFonts w:cs="Times New Roman"/>
        </w:rPr>
        <w:t>It is worth noting that the standard for referencing is Harvard</w:t>
      </w:r>
      <w:r w:rsidR="00B349A0">
        <w:rPr>
          <w:rFonts w:cs="Times New Roman"/>
        </w:rPr>
        <w:t>.</w:t>
      </w:r>
    </w:p>
    <w:p w14:paraId="10D6A6CE" w14:textId="77777777" w:rsidR="00896E93" w:rsidRPr="00B349A0" w:rsidRDefault="008B3AA5">
      <w:pPr>
        <w:pStyle w:val="Heading3"/>
        <w:tabs>
          <w:tab w:val="center" w:pos="1828"/>
        </w:tabs>
        <w:rPr>
          <w:rFonts w:ascii="Times New Roman" w:hAnsi="Times New Roman" w:cs="Times New Roman"/>
        </w:rPr>
      </w:pPr>
      <w:bookmarkStart w:id="5" w:name="_Toc102230194"/>
      <w:r w:rsidRPr="00B349A0">
        <w:rPr>
          <w:rFonts w:ascii="Times New Roman" w:hAnsi="Times New Roman" w:cs="Times New Roman"/>
        </w:rPr>
        <w:t>1.4.1</w:t>
      </w:r>
      <w:r w:rsidRPr="00B349A0">
        <w:rPr>
          <w:rFonts w:ascii="Times New Roman" w:hAnsi="Times New Roman" w:cs="Times New Roman"/>
        </w:rPr>
        <w:tab/>
        <w:t>Ludography</w:t>
      </w:r>
      <w:bookmarkEnd w:id="5"/>
    </w:p>
    <w:p w14:paraId="0C540115" w14:textId="1CBD14DA" w:rsidR="009009FF" w:rsidRDefault="00B349A0" w:rsidP="009009FF">
      <w:pPr>
        <w:spacing w:after="957"/>
        <w:ind w:left="-5" w:right="292"/>
        <w:rPr>
          <w:rFonts w:cs="Times New Roman"/>
        </w:rPr>
      </w:pPr>
      <w:r>
        <w:rPr>
          <w:rFonts w:cs="Times New Roman"/>
        </w:rPr>
        <w:t>Th</w:t>
      </w:r>
      <w:r w:rsidR="00AB2F2C">
        <w:rPr>
          <w:rFonts w:cs="Times New Roman"/>
        </w:rPr>
        <w:t>ere</w:t>
      </w:r>
      <w:r>
        <w:rPr>
          <w:rFonts w:cs="Times New Roman"/>
        </w:rPr>
        <w:t xml:space="preserve"> is an optional ludography for Games Computing students. To cite games, you can cite like any other reference with Harvard styling.</w:t>
      </w:r>
    </w:p>
    <w:p w14:paraId="66382CDC" w14:textId="77777777" w:rsidR="009009FF" w:rsidRPr="009009FF" w:rsidRDefault="009009FF" w:rsidP="009009FF">
      <w:pPr>
        <w:spacing w:after="957"/>
        <w:ind w:left="-5" w:right="292"/>
        <w:rPr>
          <w:rFonts w:cs="Times New Roman"/>
        </w:rPr>
      </w:pPr>
    </w:p>
    <w:p w14:paraId="7D728EDF" w14:textId="3235FAA8" w:rsidR="00B349A0" w:rsidRDefault="00B349A0" w:rsidP="00B349A0">
      <w:pPr>
        <w:spacing w:after="957"/>
        <w:ind w:left="-5" w:right="292"/>
        <w:rPr>
          <w:rFonts w:cs="Times New Roman"/>
        </w:rPr>
      </w:pPr>
    </w:p>
    <w:p w14:paraId="5BDDC935" w14:textId="77777777" w:rsidR="009009FF" w:rsidRDefault="009009FF" w:rsidP="00B349A0">
      <w:pPr>
        <w:spacing w:after="957"/>
        <w:ind w:left="-5" w:right="292"/>
        <w:rPr>
          <w:rFonts w:cs="Times New Roman"/>
        </w:rPr>
      </w:pPr>
    </w:p>
    <w:p w14:paraId="5FC14D93" w14:textId="15C9EBB4" w:rsidR="00B349A0" w:rsidRDefault="00B349A0" w:rsidP="00B349A0">
      <w:pPr>
        <w:spacing w:after="957"/>
        <w:ind w:left="-5" w:right="292"/>
        <w:rPr>
          <w:rFonts w:cs="Times New Roman"/>
        </w:rPr>
      </w:pPr>
    </w:p>
    <w:p w14:paraId="7E64100F" w14:textId="5FC90E14" w:rsidR="00B349A0" w:rsidRDefault="00B349A0" w:rsidP="00B349A0">
      <w:pPr>
        <w:spacing w:after="957"/>
        <w:ind w:left="-5" w:right="292"/>
        <w:rPr>
          <w:rFonts w:cs="Times New Roman"/>
        </w:rPr>
      </w:pPr>
    </w:p>
    <w:p w14:paraId="3F2DEE35" w14:textId="60183208" w:rsidR="00B349A0" w:rsidRDefault="00B349A0" w:rsidP="00B349A0">
      <w:pPr>
        <w:spacing w:after="957"/>
        <w:ind w:left="-5" w:right="292"/>
        <w:rPr>
          <w:rFonts w:cs="Times New Roman"/>
        </w:rPr>
      </w:pPr>
    </w:p>
    <w:p w14:paraId="0607FD8C" w14:textId="77777777" w:rsidR="00545B43" w:rsidRDefault="00545B43" w:rsidP="00545B43">
      <w:pPr>
        <w:spacing w:after="375" w:line="265" w:lineRule="auto"/>
        <w:ind w:left="0" w:firstLine="0"/>
        <w:jc w:val="left"/>
        <w:rPr>
          <w:rFonts w:cs="Times New Roman"/>
        </w:rPr>
      </w:pPr>
    </w:p>
    <w:p w14:paraId="73294E87" w14:textId="11FBDADD" w:rsidR="00896E93" w:rsidRPr="00B349A0" w:rsidRDefault="008B3AA5" w:rsidP="00545B43">
      <w:pPr>
        <w:spacing w:after="375" w:line="265" w:lineRule="auto"/>
        <w:ind w:left="0" w:firstLine="0"/>
        <w:jc w:val="left"/>
        <w:rPr>
          <w:rFonts w:cs="Times New Roman"/>
        </w:rPr>
      </w:pPr>
      <w:r w:rsidRPr="00B349A0">
        <w:rPr>
          <w:rFonts w:cs="Times New Roman"/>
          <w:b/>
          <w:sz w:val="50"/>
        </w:rPr>
        <w:t>Chapter 2</w:t>
      </w:r>
    </w:p>
    <w:p w14:paraId="12B694FF" w14:textId="77777777" w:rsidR="00896E93" w:rsidRPr="00B349A0" w:rsidRDefault="008B3AA5" w:rsidP="00B349A0">
      <w:pPr>
        <w:pStyle w:val="Heading1"/>
        <w:spacing w:after="600"/>
        <w:ind w:left="-5"/>
        <w:rPr>
          <w:rFonts w:ascii="Times New Roman" w:hAnsi="Times New Roman" w:cs="Times New Roman"/>
        </w:rPr>
      </w:pPr>
      <w:bookmarkStart w:id="6" w:name="_Toc102230195"/>
      <w:r w:rsidRPr="00B349A0">
        <w:rPr>
          <w:rFonts w:ascii="Times New Roman" w:hAnsi="Times New Roman" w:cs="Times New Roman"/>
        </w:rPr>
        <w:t>Literature Review</w:t>
      </w:r>
      <w:bookmarkEnd w:id="6"/>
    </w:p>
    <w:p w14:paraId="017EA92C" w14:textId="77777777" w:rsidR="00896E93" w:rsidRPr="00B349A0" w:rsidRDefault="008B3AA5">
      <w:pPr>
        <w:pStyle w:val="Heading2"/>
        <w:tabs>
          <w:tab w:val="center" w:pos="1893"/>
        </w:tabs>
        <w:ind w:left="-15" w:firstLine="0"/>
        <w:rPr>
          <w:rFonts w:cs="Times New Roman"/>
        </w:rPr>
      </w:pPr>
      <w:bookmarkStart w:id="7" w:name="_Toc102230196"/>
      <w:r w:rsidRPr="00B349A0">
        <w:rPr>
          <w:rFonts w:cs="Times New Roman"/>
        </w:rPr>
        <w:t>2.1</w:t>
      </w:r>
      <w:r w:rsidRPr="00B349A0">
        <w:rPr>
          <w:rFonts w:cs="Times New Roman"/>
        </w:rPr>
        <w:tab/>
        <w:t>Background</w:t>
      </w:r>
      <w:bookmarkEnd w:id="7"/>
    </w:p>
    <w:p w14:paraId="3CDE6F94" w14:textId="77777777" w:rsidR="00656115" w:rsidRPr="002A5338" w:rsidRDefault="00656115" w:rsidP="00051DD2">
      <w:r w:rsidRPr="002A5338">
        <w:t>Reinforcement Learning (RL) is a challenge which is being actively explored in relation to game agent creation. RL allows an agent to explore an action space to find the best combination of actions to maximize a reward function</w:t>
      </w:r>
      <w:r>
        <w:t xml:space="preserve"> </w:t>
      </w:r>
      <w:sdt>
        <w:sdtPr>
          <w:rPr>
            <w:highlight w:val="white"/>
          </w:rPr>
          <w:alias w:val="-419486437"/>
          <w:tag w:val="{&quot;referencesIds&quot;:[&quot;doc:621405d68f089c98c53b01f0&quot;],&quot;referencesOptions&quot;:{&quot;doc:621405d68f089c98c53b01f0&quot;:{&quot;author&quot;:true,&quot;year&quot;:true,&quot;pageReplace&quot;:&quot;&quot;,&quot;prefix&quot;:&quot;&quot;,&quot;suffix&quot;:&quot;&quot;}},&quot;hasBrokenReferences&quot;:false,&quot;hasManualEdits&quot;:false,&quot;citationType&quot;:&quot;inline&quot;,&quot;id&quot;:-419486437,&quot;citationText&quot;:&quot;&lt;span style=\&quot;font-family:Times New Roman;font-size:13.333333333333332px;color:#000000\&quot;&gt;(Liu et al., 2021)&lt;/span&gt;&quot;}"/>
          <w:id w:val="-419486437"/>
          <w:placeholder>
            <w:docPart w:val="CF2CB520ACEF462D941383FC6E44D1F1"/>
          </w:placeholder>
          <w15:webExtensionLinked/>
        </w:sdtPr>
        <w:sdtContent>
          <w:r w:rsidRPr="00A67A3A">
            <w:rPr>
              <w:highlight w:val="white"/>
            </w:rPr>
            <w:t>(Liu et al., 2021)</w:t>
          </w:r>
        </w:sdtContent>
      </w:sdt>
      <w:r w:rsidRPr="002A5338">
        <w:t xml:space="preserve">. </w:t>
      </w:r>
    </w:p>
    <w:p w14:paraId="3C6B671E" w14:textId="77777777" w:rsidR="00656115" w:rsidRDefault="00656115" w:rsidP="00051DD2">
      <w:r>
        <w:t xml:space="preserve">Deep Reinforcement Learning has been shown to successfully outperform a human expert in some Atari-2600 games </w:t>
      </w:r>
      <w:sdt>
        <w:sdtPr>
          <w:rPr>
            <w:highlight w:val="white"/>
          </w:rPr>
          <w:alias w:val="920914625"/>
          <w:tag w:val="{&quot;referencesIds&quot;:[&quot;doc:620d1fc48f08dd48dfc95568&quot;],&quot;referencesOptions&quot;:{&quot;doc:620d1fc48f08dd48dfc95568&quot;:{&quot;author&quot;:true,&quot;year&quot;:true,&quot;pageReplace&quot;:&quot;&quot;,&quot;prefix&quot;:&quot;&quot;,&quot;suffix&quot;:&quot;&quot;}},&quot;hasBrokenReferences&quot;:false,&quot;hasManualEdits&quot;:false,&quot;citationType&quot;:&quot;inline&quot;,&quot;id&quot;:920914625,&quot;citationText&quot;:&quot;&lt;span style=\&quot;font-family:Times New Roman;font-size:13.333333333333332px;color:#000000\&quot;&gt;(Mnih et al., 2013)&lt;/span&gt;&quot;}"/>
          <w:id w:val="920914625"/>
          <w:placeholder>
            <w:docPart w:val="4FFDBDA1BA644FE7AD0FBB090D35F94E"/>
          </w:placeholder>
          <w15:webExtensionLinked/>
        </w:sdtPr>
        <w:sdtContent>
          <w:r w:rsidRPr="00A67A3A">
            <w:rPr>
              <w:highlight w:val="white"/>
            </w:rPr>
            <w:t>(</w:t>
          </w:r>
          <w:proofErr w:type="spellStart"/>
          <w:r w:rsidRPr="00A67A3A">
            <w:rPr>
              <w:highlight w:val="white"/>
            </w:rPr>
            <w:t>Mnih</w:t>
          </w:r>
          <w:proofErr w:type="spellEnd"/>
          <w:r w:rsidRPr="00A67A3A">
            <w:rPr>
              <w:highlight w:val="white"/>
            </w:rPr>
            <w:t xml:space="preserve"> et al., 2013)</w:t>
          </w:r>
        </w:sdtContent>
      </w:sdt>
      <w:r>
        <w:t xml:space="preserve">. </w:t>
      </w:r>
      <w:proofErr w:type="spellStart"/>
      <w:r>
        <w:t>Mnih</w:t>
      </w:r>
      <w:proofErr w:type="spellEnd"/>
      <w:r>
        <w:t xml:space="preserve"> et al. introduces Deep Q-learning which, in this example, takes an input of greyscale, down-sampled frames of Atari game footage, processing the last 4 frames through a convolutional neural network which estimates the best action to take </w:t>
      </w:r>
      <w:sdt>
        <w:sdtPr>
          <w:rPr>
            <w:highlight w:val="white"/>
          </w:rPr>
          <w:alias w:val="-2104403740"/>
          <w:tag w:val="{&quot;referencesIds&quot;:[&quot;doc:620d1fc48f08dd48dfc95568&quot;],&quot;referencesOptions&quot;:{&quot;doc:620d1fc48f08dd48dfc95568&quot;:{&quot;author&quot;:false,&quot;year&quot;:true,&quot;pageReplace&quot;:&quot;&quot;,&quot;prefix&quot;:&quot;&quot;,&quot;suffix&quot;:&quot;&quot;}},&quot;hasBrokenReferences&quot;:false,&quot;hasManualEdits&quot;:false,&quot;citationType&quot;:&quot;inline&quot;,&quot;id&quot;:-2104403740,&quot;citationText&quot;:&quot;&lt;span style=\&quot;font-family:Times New Roman;font-size:13.333333333333332px;color:#000000\&quot;&gt;(2013)&lt;/span&gt;&quot;}"/>
          <w:id w:val="-2104403740"/>
          <w:placeholder>
            <w:docPart w:val="14A891C730A24B90A4C4A3B3D1B48FC0"/>
          </w:placeholder>
          <w15:webExtensionLinked/>
        </w:sdtPr>
        <w:sdtContent>
          <w:r w:rsidRPr="00A67A3A">
            <w:rPr>
              <w:highlight w:val="white"/>
            </w:rPr>
            <w:t>(2013)</w:t>
          </w:r>
        </w:sdtContent>
      </w:sdt>
      <w:r>
        <w:t xml:space="preserve">. Q-learning trains an agent using an experience replay which stores the state of the environment, the action taken by the agent and the reward gained at the next step </w:t>
      </w:r>
      <w:sdt>
        <w:sdtPr>
          <w:rPr>
            <w:highlight w:val="white"/>
          </w:rPr>
          <w:alias w:val="1014348273"/>
          <w:tag w:val="{&quot;referencesIds&quot;:[&quot;doc:620d1fc48f08dd48dfc95568&quot;],&quot;referencesOptions&quot;:{&quot;doc:620d1fc48f08dd48dfc95568&quot;:{&quot;author&quot;:true,&quot;year&quot;:true,&quot;pageReplace&quot;:&quot;&quot;,&quot;prefix&quot;:&quot;&quot;,&quot;suffix&quot;:&quot;&quot;}},&quot;hasBrokenReferences&quot;:false,&quot;hasManualEdits&quot;:false,&quot;citationType&quot;:&quot;inline&quot;,&quot;id&quot;:1014348273,&quot;citationText&quot;:&quot;&lt;span style=\&quot;font-family:Times New Roman;font-size:13.333333333333332px;color:#000000\&quot;&gt;(Mnih et al., 2013)&lt;/span&gt;&quot;}"/>
          <w:id w:val="1014348273"/>
          <w:placeholder>
            <w:docPart w:val="375DBF9D3D3E43EDA79DFBEB97C18D67"/>
          </w:placeholder>
          <w15:webExtensionLinked/>
        </w:sdtPr>
        <w:sdtContent>
          <w:r w:rsidRPr="00A67A3A">
            <w:rPr>
              <w:highlight w:val="white"/>
            </w:rPr>
            <w:t>(</w:t>
          </w:r>
          <w:proofErr w:type="spellStart"/>
          <w:r w:rsidRPr="00A67A3A">
            <w:rPr>
              <w:highlight w:val="white"/>
            </w:rPr>
            <w:t>Mnih</w:t>
          </w:r>
          <w:proofErr w:type="spellEnd"/>
          <w:r w:rsidRPr="00A67A3A">
            <w:rPr>
              <w:highlight w:val="white"/>
            </w:rPr>
            <w:t xml:space="preserve"> et al., 2013)</w:t>
          </w:r>
        </w:sdtContent>
      </w:sdt>
      <w:r>
        <w:t xml:space="preserve">. </w:t>
      </w:r>
    </w:p>
    <w:p w14:paraId="7F5FC861" w14:textId="77777777" w:rsidR="00656115" w:rsidRDefault="00656115" w:rsidP="00656115">
      <w:r>
        <w:t xml:space="preserve">Proximal Policy Optimization (PPO) limits the change in policy per update and allows multiple epochs of update per sample as training occurs. This is implemented in more simply than its predecessor, </w:t>
      </w:r>
      <w:r w:rsidRPr="00E3673D">
        <w:t>Trust Region Policy Optimization</w:t>
      </w:r>
      <w:r>
        <w:t xml:space="preserve">, while also performing better in most tests (PPO). </w:t>
      </w:r>
    </w:p>
    <w:p w14:paraId="60CCCF7E" w14:textId="77777777" w:rsidR="00196911" w:rsidRDefault="00656115" w:rsidP="00196911">
      <w:r>
        <w:t xml:space="preserve">Reinforcement learning can be improved by training an agent using a curriculum. </w:t>
      </w:r>
    </w:p>
    <w:p w14:paraId="553C4A1B" w14:textId="77777777" w:rsidR="00196911" w:rsidRDefault="00196911" w:rsidP="00196911"/>
    <w:p w14:paraId="1AA0360D" w14:textId="77777777" w:rsidR="00196911" w:rsidRDefault="00196911" w:rsidP="00196911"/>
    <w:p w14:paraId="19761EE1" w14:textId="77777777" w:rsidR="00196911" w:rsidRDefault="00196911" w:rsidP="00196911"/>
    <w:p w14:paraId="72BA5C85" w14:textId="77777777" w:rsidR="00196911" w:rsidRDefault="00196911" w:rsidP="00196911"/>
    <w:p w14:paraId="26FA1A07" w14:textId="77777777" w:rsidR="00196911" w:rsidRDefault="00196911" w:rsidP="00196911"/>
    <w:p w14:paraId="7B986A7C" w14:textId="727C55F2" w:rsidR="00656115" w:rsidRDefault="00656115" w:rsidP="00196911">
      <w:r>
        <w:t xml:space="preserve">Camargo and </w:t>
      </w:r>
      <w:proofErr w:type="spellStart"/>
      <w:r>
        <w:t>Sáenz</w:t>
      </w:r>
      <w:proofErr w:type="spellEnd"/>
      <w:r>
        <w:t xml:space="preserve"> (2021) found that curriculum learning can both save up to 40% of RL training time and result in a better performing agent after training. Curriculum learning introduces the agent to </w:t>
      </w:r>
      <w:proofErr w:type="spellStart"/>
      <w:r>
        <w:t>behavior</w:t>
      </w:r>
      <w:proofErr w:type="spellEnd"/>
      <w:r>
        <w:t xml:space="preserve"> in a structured way, allowing the crafting of curriculums which can train an agent by presenting challenges in incremental difficulty. It was found that half of the 24 curriculums tested resulted in an agent which performed better than through training with PPO alone </w:t>
      </w:r>
      <w:sdt>
        <w:sdtPr>
          <w:rPr>
            <w:highlight w:val="white"/>
          </w:rPr>
          <w:alias w:val="-1396733074"/>
          <w:tag w:val="{&quot;referencesIds&quot;:[&quot;doc:620bb9fe8f08eb3aaddfc1bd&quot;],&quot;referencesOptions&quot;:{&quot;doc:620bb9fe8f08eb3aaddfc1bd&quot;:{&quot;author&quot;:true,&quot;year&quot;:true,&quot;pageReplace&quot;:&quot; &quot;,&quot;prefix&quot;:&quot;&quot;,&quot;suffix&quot;:&quot;&quot;}},&quot;hasBrokenReferences&quot;:false,&quot;hasManualEdits&quot;:false,&quot;citationType&quot;:&quot;inline&quot;,&quot;id&quot;:-1396733074,&quot;citationText&quot;:&quot;&lt;span style=\&quot;font-family:Times New Roman;font-size:13.333333333333332px;color:#000000\&quot;&gt;(Camargo and Sáenz, 2021)&lt;/span&gt;&quot;}"/>
          <w:id w:val="-1396733074"/>
          <w:placeholder>
            <w:docPart w:val="A71EDB999ED14FB4B9679DC59C1901BC"/>
          </w:placeholder>
          <w15:webExtensionLinked/>
        </w:sdtPr>
        <w:sdtContent>
          <w:r w:rsidRPr="00A67A3A">
            <w:rPr>
              <w:highlight w:val="white"/>
            </w:rPr>
            <w:t xml:space="preserve">(Camargo and </w:t>
          </w:r>
          <w:proofErr w:type="spellStart"/>
          <w:r w:rsidRPr="00A67A3A">
            <w:rPr>
              <w:highlight w:val="white"/>
            </w:rPr>
            <w:t>Sáenz</w:t>
          </w:r>
          <w:proofErr w:type="spellEnd"/>
          <w:r w:rsidRPr="00A67A3A">
            <w:rPr>
              <w:highlight w:val="white"/>
            </w:rPr>
            <w:t>, 2021)</w:t>
          </w:r>
        </w:sdtContent>
      </w:sdt>
      <w:r>
        <w:t xml:space="preserve">. Patterns in curriculums that improve agent training included giving the agent an additional reward which decreases rapidly during training. This was done in the form of a reward for touching the ball. This encourages the agent to interact with the ball and then explore the rewards for pushing the ball towards the net once there was no reward to touching the ball. </w:t>
      </w:r>
    </w:p>
    <w:p w14:paraId="213A22DE" w14:textId="77777777" w:rsidR="00656115" w:rsidRDefault="00656115" w:rsidP="00656115">
      <w:r>
        <w:t xml:space="preserve">Reinforcement learning has also been shown to be a useful testing tool. Reinforcement learning for load testing games (RELINE) is a recent development which trained an agent using a reward function with two objectives; advancing in the game and identifying states of the game which result in low FPS </w:t>
      </w:r>
      <w:sdt>
        <w:sdtPr>
          <w:rPr>
            <w:highlight w:val="white"/>
          </w:rPr>
          <w:alias w:val="-1533033530"/>
          <w:tag w:val="{&quot;referencesIds&quot;:[&quot;doc:6213aee98f08ea3569c3846a&quot;],&quot;referencesOptions&quot;:{&quot;doc:6213aee98f08ea3569c3846a&quot;:{&quot;author&quot;:true,&quot;year&quot;:true,&quot;pageReplace&quot;:&quot;&quot;,&quot;prefix&quot;:&quot;&quot;,&quot;suffix&quot;:&quot;&quot;}},&quot;hasBrokenReferences&quot;:false,&quot;hasManualEdits&quot;:false,&quot;citationType&quot;:&quot;inline&quot;,&quot;id&quot;:-1533033530,&quot;citationText&quot;:&quot;&lt;span style=\&quot;font-family:Times New Roman;font-size:13.333333333333332px;color:#000000\&quot;&gt;(Tufano et al., 2022)&lt;/span&gt;&quot;}"/>
          <w:id w:val="-1533033530"/>
          <w:placeholder>
            <w:docPart w:val="6E2027A019DF4EC2BFE59A7BEA8300B1"/>
          </w:placeholder>
          <w15:webExtensionLinked/>
        </w:sdtPr>
        <w:sdtContent>
          <w:r w:rsidRPr="00A67A3A">
            <w:rPr>
              <w:highlight w:val="white"/>
            </w:rPr>
            <w:t>(</w:t>
          </w:r>
          <w:proofErr w:type="spellStart"/>
          <w:r w:rsidRPr="00A67A3A">
            <w:rPr>
              <w:highlight w:val="white"/>
            </w:rPr>
            <w:t>Tufano</w:t>
          </w:r>
          <w:proofErr w:type="spellEnd"/>
          <w:r w:rsidRPr="00A67A3A">
            <w:rPr>
              <w:highlight w:val="white"/>
            </w:rPr>
            <w:t xml:space="preserve"> et al., 2022)</w:t>
          </w:r>
        </w:sdtContent>
      </w:sdt>
      <w:r>
        <w:t xml:space="preserve">. The system was tested using artificial performance bugs inserted into simple 2d games and real performance impacting bugs on an open-source 3D racer. It was found that RELINE allowed agents to effectively play and find performance issues in a game. The agent found all injected bugs in a version of </w:t>
      </w:r>
      <w:r>
        <w:rPr>
          <w:i/>
          <w:iCs/>
        </w:rPr>
        <w:t>Ms. Pacman</w:t>
      </w:r>
      <w:r>
        <w:t xml:space="preserve"> in almost 90% of episodes </w:t>
      </w:r>
      <w:sdt>
        <w:sdtPr>
          <w:rPr>
            <w:highlight w:val="white"/>
          </w:rPr>
          <w:alias w:val="-547986659"/>
          <w:tag w:val="{&quot;referencesIds&quot;:[&quot;doc:6213aee98f08ea3569c3846a&quot;],&quot;referencesOptions&quot;:{&quot;doc:6213aee98f08ea3569c3846a&quot;:{&quot;author&quot;:true,&quot;year&quot;:true,&quot;pageReplace&quot;:&quot;&quot;,&quot;prefix&quot;:&quot;&quot;,&quot;suffix&quot;:&quot;&quot;}},&quot;hasBrokenReferences&quot;:false,&quot;hasManualEdits&quot;:false,&quot;citationType&quot;:&quot;inline&quot;,&quot;id&quot;:-547986659,&quot;citationText&quot;:&quot;&lt;span style=\&quot;font-family:Times New Roman;font-size:13.333333333333332px;color:#000000\&quot;&gt;(Tufano et al., 2022)&lt;/span&gt;&quot;}"/>
          <w:id w:val="-547986659"/>
          <w:placeholder>
            <w:docPart w:val="B6ADF6E38BC647CBBA4CEE0F3D11C5FA"/>
          </w:placeholder>
          <w15:webExtensionLinked/>
        </w:sdtPr>
        <w:sdtContent>
          <w:r w:rsidRPr="00A67A3A">
            <w:rPr>
              <w:highlight w:val="white"/>
            </w:rPr>
            <w:t>(</w:t>
          </w:r>
          <w:proofErr w:type="spellStart"/>
          <w:r w:rsidRPr="00A67A3A">
            <w:rPr>
              <w:highlight w:val="white"/>
            </w:rPr>
            <w:t>Tufano</w:t>
          </w:r>
          <w:proofErr w:type="spellEnd"/>
          <w:r w:rsidRPr="00A67A3A">
            <w:rPr>
              <w:highlight w:val="white"/>
            </w:rPr>
            <w:t xml:space="preserve"> et al., 2022)</w:t>
          </w:r>
        </w:sdtContent>
      </w:sdt>
      <w:r>
        <w:t xml:space="preserve">. RELINE also performed better in the racer, </w:t>
      </w:r>
      <w:r>
        <w:lastRenderedPageBreak/>
        <w:t xml:space="preserve">finding significantly more low-fps points than the base RL agent which had been trained in completing the game only </w:t>
      </w:r>
      <w:sdt>
        <w:sdtPr>
          <w:rPr>
            <w:highlight w:val="white"/>
          </w:rPr>
          <w:alias w:val="-580995363"/>
          <w:tag w:val="{&quot;referencesIds&quot;:[&quot;doc:6213aee98f08ea3569c3846a&quot;],&quot;referencesOptions&quot;:{&quot;doc:6213aee98f08ea3569c3846a&quot;:{&quot;author&quot;:true,&quot;year&quot;:true,&quot;pageReplace&quot;:&quot;&quot;,&quot;prefix&quot;:&quot;&quot;,&quot;suffix&quot;:&quot;&quot;}},&quot;hasBrokenReferences&quot;:false,&quot;hasManualEdits&quot;:false,&quot;citationType&quot;:&quot;inline&quot;,&quot;id&quot;:-580995363,&quot;citationText&quot;:&quot;&lt;span style=\&quot;font-family:Times New Roman;font-size:13.333333333333332px;color:#000000\&quot;&gt;(Tufano et al., 2022)&lt;/span&gt;&quot;}"/>
          <w:id w:val="-580995363"/>
          <w:placeholder>
            <w:docPart w:val="0B8A8E019EC54E9991ABF94D632904D5"/>
          </w:placeholder>
          <w15:webExtensionLinked/>
        </w:sdtPr>
        <w:sdtContent>
          <w:r w:rsidRPr="00A67A3A">
            <w:rPr>
              <w:highlight w:val="white"/>
            </w:rPr>
            <w:t>(</w:t>
          </w:r>
          <w:proofErr w:type="spellStart"/>
          <w:r w:rsidRPr="00A67A3A">
            <w:rPr>
              <w:highlight w:val="white"/>
            </w:rPr>
            <w:t>Tufano</w:t>
          </w:r>
          <w:proofErr w:type="spellEnd"/>
          <w:r w:rsidRPr="00A67A3A">
            <w:rPr>
              <w:highlight w:val="white"/>
            </w:rPr>
            <w:t xml:space="preserve"> et al., 2022)</w:t>
          </w:r>
        </w:sdtContent>
      </w:sdt>
      <w:r>
        <w:t>.</w:t>
      </w:r>
    </w:p>
    <w:p w14:paraId="4E585007" w14:textId="77777777" w:rsidR="00656115" w:rsidRDefault="00656115" w:rsidP="00656115">
      <w:r>
        <w:t xml:space="preserve">Imitation Learning (IL) techniques use demonstrations recorded by an expert to build a model that can act as the expert would.  Lee et al. present an agent trained to play </w:t>
      </w:r>
      <w:r>
        <w:rPr>
          <w:i/>
        </w:rPr>
        <w:t>Super Mario</w:t>
      </w:r>
      <w:r>
        <w:t xml:space="preserve"> using inverse reinforcement learning (IRL) </w:t>
      </w:r>
      <w:sdt>
        <w:sdtPr>
          <w:rPr>
            <w:highlight w:val="white"/>
          </w:rPr>
          <w:alias w:val="-1316873263"/>
          <w:tag w:val="{&quot;referencesIds&quot;:[&quot;doc:620bbd9e8f085b098d93ed97&quot;],&quot;referencesOptions&quot;:{&quot;doc:620bbd9e8f085b098d93ed97&quot;:{&quot;author&quot;:false,&quot;year&quot;:true,&quot;pageReplace&quot;:&quot; &quot;,&quot;prefix&quot;:&quot;&quot;,&quot;suffix&quot;:&quot;&quot;}},&quot;hasBrokenReferences&quot;:false,&quot;hasManualEdits&quot;:false,&quot;citationType&quot;:&quot;inline&quot;,&quot;id&quot;:-1316873263,&quot;citationText&quot;:&quot;&lt;span style=\&quot;font-family:Times New Roman;font-size:13.333333333333332px;color:#000000\&quot;&gt;(2014)&lt;/span&gt;&quot;}"/>
          <w:id w:val="-1316873263"/>
          <w:placeholder>
            <w:docPart w:val="88BF0CB96FD2486DB293CD1F3611CBAD"/>
          </w:placeholder>
          <w15:webExtensionLinked/>
        </w:sdtPr>
        <w:sdtContent>
          <w:r w:rsidRPr="00A67A3A">
            <w:rPr>
              <w:highlight w:val="white"/>
            </w:rPr>
            <w:t>(2014)</w:t>
          </w:r>
        </w:sdtContent>
      </w:sdt>
      <w:r>
        <w:t xml:space="preserve">. IRL derives a reward function from the </w:t>
      </w:r>
      <w:proofErr w:type="spellStart"/>
      <w:r>
        <w:t>behavior</w:t>
      </w:r>
      <w:proofErr w:type="spellEnd"/>
      <w:r>
        <w:t xml:space="preserve"> of the demonstrator which is used to train the agent. It was found that the technique quickly converged, and the model produced matched state of the art human player imitation techniques in terms of being judged to be human  </w:t>
      </w:r>
      <w:sdt>
        <w:sdtPr>
          <w:rPr>
            <w:highlight w:val="white"/>
          </w:rPr>
          <w:alias w:val="1315837268"/>
          <w:tag w:val="{&quot;referencesIds&quot;:[&quot;doc:620bbd9e8f085b098d93ed97&quot;],&quot;referencesOptions&quot;:{&quot;doc:620bbd9e8f085b098d93ed97&quot;:{&quot;author&quot;:true,&quot;year&quot;:true,&quot;pageReplace&quot;:&quot; &quot;,&quot;prefix&quot;:&quot;&quot;,&quot;suffix&quot;:&quot;&quot;}},&quot;hasBrokenReferences&quot;:false,&quot;hasManualEdits&quot;:false,&quot;citationType&quot;:&quot;inline&quot;,&quot;id&quot;:1315837268,&quot;citationText&quot;:&quot;&lt;span style=\&quot;font-family:Times New Roman;font-size:13.333333333333332px;color:#000000\&quot;&gt;(Lee et al., 2014)&lt;/span&gt;&quot;}"/>
          <w:id w:val="1315837268"/>
          <w:placeholder>
            <w:docPart w:val="59472DF0551241F1BE6C3032D375EFBA"/>
          </w:placeholder>
          <w15:webExtensionLinked/>
        </w:sdtPr>
        <w:sdtContent>
          <w:r w:rsidRPr="00A67A3A">
            <w:rPr>
              <w:highlight w:val="white"/>
            </w:rPr>
            <w:t>(Lee et al., 2014)</w:t>
          </w:r>
        </w:sdtContent>
      </w:sdt>
      <w:r>
        <w:t xml:space="preserve">. This technique, however, was storage intensive and trained on a simplified version of </w:t>
      </w:r>
      <w:r>
        <w:rPr>
          <w:i/>
        </w:rPr>
        <w:t xml:space="preserve">Super Mario </w:t>
      </w:r>
      <w:r>
        <w:t xml:space="preserve">therefore possibly making it inappropriate for training agents in more complex games. </w:t>
      </w:r>
    </w:p>
    <w:p w14:paraId="2D02EAEB" w14:textId="77777777" w:rsidR="00656115" w:rsidRPr="0044713B" w:rsidRDefault="00656115" w:rsidP="00656115">
      <w:r>
        <w:t xml:space="preserve">Generative Adversarial Imitation Learning (GAIL) works in a similar way to Generative adversarial networks, in that a second agent is trained alongside the action taking agent which attempts to distinguish between “true data” and data generated </w:t>
      </w:r>
      <w:sdt>
        <w:sdtPr>
          <w:rPr>
            <w:highlight w:val="white"/>
          </w:rPr>
          <w:alias w:val="-494106881"/>
          <w:tag w:val="{&quot;referencesIds&quot;:[&quot;doc:620bc3e28f08eb3aaddfc353&quot;],&quot;referencesOptions&quot;:{&quot;doc:620bc3e28f08eb3aaddfc353&quot;:{&quot;author&quot;:true,&quot;year&quot;:true,&quot;pageReplace&quot;:&quot;&quot;,&quot;prefix&quot;:&quot;&quot;,&quot;suffix&quot;:&quot;&quot;}},&quot;hasBrokenReferences&quot;:false,&quot;hasManualEdits&quot;:false,&quot;citationType&quot;:&quot;inline&quot;,&quot;id&quot;:-494106881,&quot;citationText&quot;:&quot;&lt;span style=\&quot;font-family:Times New Roman;font-size:13.333333333333332px;color:#000000\&quot;&gt;(Ho and Ermon, 2016)&lt;/span&gt;&quot;}"/>
          <w:id w:val="-494106881"/>
          <w:placeholder>
            <w:docPart w:val="F6AE5C31B4EE4AD988C65AB787815569"/>
          </w:placeholder>
          <w15:webExtensionLinked/>
        </w:sdtPr>
        <w:sdtContent>
          <w:r w:rsidRPr="00A67A3A">
            <w:rPr>
              <w:highlight w:val="white"/>
            </w:rPr>
            <w:t xml:space="preserve">(Ho and </w:t>
          </w:r>
          <w:proofErr w:type="spellStart"/>
          <w:r w:rsidRPr="00A67A3A">
            <w:rPr>
              <w:highlight w:val="white"/>
            </w:rPr>
            <w:t>Ermon</w:t>
          </w:r>
          <w:proofErr w:type="spellEnd"/>
          <w:r w:rsidRPr="00A67A3A">
            <w:rPr>
              <w:highlight w:val="white"/>
            </w:rPr>
            <w:t>, 2016)</w:t>
          </w:r>
        </w:sdtContent>
      </w:sdt>
      <w:r>
        <w:t xml:space="preserve">. In a similar fashion, GAIL rewards the acting agent for confusing the discriminating agent, resulting in an agent which behaves similarly to the expert demonstrations provided. This could be used in games to create functionality like </w:t>
      </w:r>
      <w:proofErr w:type="spellStart"/>
      <w:r>
        <w:rPr>
          <w:i/>
          <w:iCs/>
        </w:rPr>
        <w:t>Drivatars</w:t>
      </w:r>
      <w:proofErr w:type="spellEnd"/>
      <w:r>
        <w:t xml:space="preserve"> in the Forza Horizon and Forza Motorsport franchises in which a player can race against an offline player with a learned model of the players driving style (</w:t>
      </w:r>
      <w:r w:rsidRPr="0044713B">
        <w:t>Playground Games</w:t>
      </w:r>
      <w:r>
        <w:t>,</w:t>
      </w:r>
      <w:r w:rsidRPr="0044713B">
        <w:t xml:space="preserve"> 2021</w:t>
      </w:r>
      <w:r>
        <w:t>).</w:t>
      </w:r>
    </w:p>
    <w:p w14:paraId="63FB130F" w14:textId="77777777" w:rsidR="00656115" w:rsidRDefault="00656115" w:rsidP="00656115">
      <w:r>
        <w:t xml:space="preserve">A system can be trained thorough imitation learning without additional reinforcement learning to play </w:t>
      </w:r>
      <w:r>
        <w:rPr>
          <w:i/>
        </w:rPr>
        <w:t>Super Smash Bros.</w:t>
      </w:r>
      <w:r>
        <w:t xml:space="preserve"> in a way competitive with the most difficult in-built computer-controlled player </w:t>
      </w:r>
      <w:sdt>
        <w:sdtPr>
          <w:rPr>
            <w:highlight w:val="white"/>
          </w:rPr>
          <w:alias w:val="-1250886964"/>
          <w:tag w:val="{&quot;referencesIds&quot;:[&quot;doc:620bbb918f085b098d93ecc0&quot;],&quot;referencesOptions&quot;:{&quot;doc:620bbb918f085b098d93ecc0&quot;:{&quot;author&quot;:true,&quot;year&quot;:true,&quot;pageReplace&quot;:&quot;&quot;,&quot;prefix&quot;:&quot;&quot;,&quot;suffix&quot;:&quot;&quot;}},&quot;hasBrokenReferences&quot;:false,&quot;hasManualEdits&quot;:false,&quot;citationType&quot;:&quot;inline&quot;,&quot;id&quot;:-1250886964,&quot;citationText&quot;:&quot;&lt;span style=\&quot;font-family:Times New Roman;font-size:13.333333333333332px;color:#000000\&quot;&gt;(Chen and Yi, 2017)&lt;/span&gt;&quot;}"/>
          <w:id w:val="-1250886964"/>
          <w:placeholder>
            <w:docPart w:val="054B6BC46CDD4076808A3AEF285BAF33"/>
          </w:placeholder>
          <w15:webExtensionLinked/>
        </w:sdtPr>
        <w:sdtContent>
          <w:r w:rsidRPr="00A67A3A">
            <w:rPr>
              <w:highlight w:val="white"/>
            </w:rPr>
            <w:t>(Chen and Yi, 2017)</w:t>
          </w:r>
        </w:sdtContent>
      </w:sdt>
      <w:r>
        <w:t>. A vision only model, using only the output to the screen as input data and keyboard input from an expert as the output. The game’s camera, and therefore input into the system, is complex allowing 3D rotations and zooms. The player and opponent characters were consistent and visually distinct (</w:t>
      </w:r>
      <w:r w:rsidRPr="008D788F">
        <w:rPr>
          <w:i/>
          <w:iCs/>
        </w:rPr>
        <w:t>Pikachu</w:t>
      </w:r>
      <w:r>
        <w:t xml:space="preserve"> and </w:t>
      </w:r>
      <w:r w:rsidRPr="008D788F">
        <w:rPr>
          <w:i/>
          <w:iCs/>
        </w:rPr>
        <w:t>Mario</w:t>
      </w:r>
      <w:r>
        <w:t xml:space="preserve"> respectively) which simplified the task for the network, the frames of gameplay video were also </w:t>
      </w:r>
      <w:r>
        <w:lastRenderedPageBreak/>
        <w:t xml:space="preserve">down sampled allowing a reduction in the size of the network. Each input consisted of 4 frames to allow the system to observe temporal information such as trajectory of movement. The system trained the agent quickly however the quality of agent </w:t>
      </w:r>
      <w:proofErr w:type="gramStart"/>
      <w:r>
        <w:t>produced</w:t>
      </w:r>
      <w:proofErr w:type="gramEnd"/>
      <w:r>
        <w:t xml:space="preserve"> and speed of training is proportional to the quality of the expert data provided </w:t>
      </w:r>
      <w:sdt>
        <w:sdtPr>
          <w:rPr>
            <w:highlight w:val="white"/>
          </w:rPr>
          <w:alias w:val="-731319841"/>
          <w:tag w:val="{&quot;referencesIds&quot;:[&quot;doc:620fb6658f0856e5f77d1d76&quot;],&quot;referencesOptions&quot;:{&quot;doc:620fb6658f0856e5f77d1d76&quot;:{&quot;author&quot;:true,&quot;year&quot;:true,&quot;pageReplace&quot;:&quot; &quot;,&quot;prefix&quot;:&quot;&quot;,&quot;suffix&quot;:&quot;&quot;}},&quot;hasBrokenReferences&quot;:false,&quot;hasManualEdits&quot;:false,&quot;citationType&quot;:&quot;inline&quot;,&quot;id&quot;:-731319841,&quot;citationText&quot;:&quot;&lt;span style=\&quot;font-family:Times New Roman;font-size:13.333333333333332px;color:#000000\&quot;&gt;(J. Harmer et al., 2018)&lt;/span&gt;&quot;}"/>
          <w:id w:val="-731319841"/>
          <w:placeholder>
            <w:docPart w:val="C0D312AA9807478C8A1703B54045B2F8"/>
          </w:placeholder>
          <w15:webExtensionLinked/>
        </w:sdtPr>
        <w:sdtContent>
          <w:r w:rsidRPr="00A67A3A">
            <w:rPr>
              <w:highlight w:val="white"/>
            </w:rPr>
            <w:t>(J. Harmer et al., 2018)</w:t>
          </w:r>
        </w:sdtContent>
      </w:sdt>
    </w:p>
    <w:p w14:paraId="3217108D" w14:textId="2B689F4A" w:rsidR="00656115" w:rsidRDefault="00656115" w:rsidP="00656115">
      <w:r>
        <w:t xml:space="preserve">Imitation learning, specifically </w:t>
      </w:r>
      <w:r w:rsidR="00051DD2">
        <w:t>behaviour</w:t>
      </w:r>
      <w:r>
        <w:t xml:space="preserve"> cloning, can suffer from </w:t>
      </w:r>
      <w:r w:rsidRPr="006F45AE">
        <w:t xml:space="preserve">“causal misidentification” </w:t>
      </w:r>
      <w:sdt>
        <w:sdtPr>
          <w:rPr>
            <w:highlight w:val="white"/>
          </w:rPr>
          <w:alias w:val="-39288385"/>
          <w:tag w:val="{&quot;referencesIds&quot;:[&quot;doc:621389e08f08f85e55262a74&quot;],&quot;referencesOptions&quot;:{&quot;doc:621389e08f08f85e55262a74&quot;:{&quot;author&quot;:true,&quot;year&quot;:true,&quot;pageReplace&quot;:&quot;&quot;,&quot;prefix&quot;:&quot;&quot;,&quot;suffix&quot;:&quot;&quot;}},&quot;hasBrokenReferences&quot;:false,&quot;hasManualEdits&quot;:false,&quot;citationType&quot;:&quot;inline&quot;,&quot;id&quot;:-39288385,&quot;citationText&quot;:&quot;&lt;span style=\&quot;font-family:Times New Roman;font-size:13.333333333333332px;color:#000000\&quot;&gt;(de Haan et al., 2019)&lt;/span&gt;&quot;}"/>
          <w:id w:val="-39288385"/>
          <w:placeholder>
            <w:docPart w:val="61CED822383541BB95EA5ED679E811A6"/>
          </w:placeholder>
          <w15:webExtensionLinked/>
        </w:sdtPr>
        <w:sdtContent>
          <w:r w:rsidRPr="00A67A3A">
            <w:rPr>
              <w:highlight w:val="white"/>
            </w:rPr>
            <w:t xml:space="preserve">(de </w:t>
          </w:r>
          <w:proofErr w:type="spellStart"/>
          <w:r w:rsidRPr="00A67A3A">
            <w:rPr>
              <w:highlight w:val="white"/>
            </w:rPr>
            <w:t>Haan</w:t>
          </w:r>
          <w:proofErr w:type="spellEnd"/>
          <w:r w:rsidRPr="00A67A3A">
            <w:rPr>
              <w:highlight w:val="white"/>
            </w:rPr>
            <w:t xml:space="preserve"> et al., 2019)</w:t>
          </w:r>
        </w:sdtContent>
      </w:sdt>
      <w:r w:rsidRPr="006F45AE">
        <w:t>.</w:t>
      </w:r>
      <w:r>
        <w:t xml:space="preserve"> Causal misidentification occurs when a model is not optimal due to the misidentification of the causes of expert actions </w:t>
      </w:r>
      <w:sdt>
        <w:sdtPr>
          <w:rPr>
            <w:highlight w:val="white"/>
          </w:rPr>
          <w:alias w:val="194428571"/>
          <w:tag w:val="{&quot;referencesIds&quot;:[&quot;doc:621389e08f08f85e55262a74&quot;],&quot;referencesOptions&quot;:{&quot;doc:621389e08f08f85e55262a74&quot;:{&quot;author&quot;:true,&quot;year&quot;:true,&quot;pageReplace&quot;:&quot;&quot;,&quot;prefix&quot;:&quot;&quot;,&quot;suffix&quot;:&quot;&quot;}},&quot;hasBrokenReferences&quot;:false,&quot;hasManualEdits&quot;:false,&quot;citationType&quot;:&quot;inline&quot;,&quot;id&quot;:194428571,&quot;citationText&quot;:&quot;&lt;span style=\&quot;font-family:Times New Roman;font-size:13.333333333333332px;color:#000000\&quot;&gt;(de Haan et al., 2019)&lt;/span&gt;&quot;}"/>
          <w:id w:val="194428571"/>
          <w:placeholder>
            <w:docPart w:val="FE59E0CB54AA432FA210E6D09693D69F"/>
          </w:placeholder>
          <w15:webExtensionLinked/>
        </w:sdtPr>
        <w:sdtContent>
          <w:r w:rsidRPr="00A67A3A">
            <w:rPr>
              <w:highlight w:val="white"/>
            </w:rPr>
            <w:t xml:space="preserve">(de </w:t>
          </w:r>
          <w:proofErr w:type="spellStart"/>
          <w:r w:rsidRPr="00A67A3A">
            <w:rPr>
              <w:highlight w:val="white"/>
            </w:rPr>
            <w:t>Haan</w:t>
          </w:r>
          <w:proofErr w:type="spellEnd"/>
          <w:r w:rsidRPr="00A67A3A">
            <w:rPr>
              <w:highlight w:val="white"/>
            </w:rPr>
            <w:t xml:space="preserve"> et al., 2019)</w:t>
          </w:r>
        </w:sdtContent>
      </w:sdt>
      <w:r>
        <w:t xml:space="preserve">. This is often due to an overabundance of information input into a system in which the consequences of past actions are observable in the current state </w:t>
      </w:r>
      <w:proofErr w:type="gramStart"/>
      <w:r>
        <w:t>e.g.</w:t>
      </w:r>
      <w:proofErr w:type="gramEnd"/>
      <w:r>
        <w:t xml:space="preserve"> a driving model may learn to brake when the braking indicator is lit. This is an issue for </w:t>
      </w:r>
      <w:proofErr w:type="spellStart"/>
      <w:r>
        <w:t>behavioral</w:t>
      </w:r>
      <w:proofErr w:type="spellEnd"/>
      <w:r>
        <w:t xml:space="preserve"> cloning with a visual input </w:t>
      </w:r>
      <w:sdt>
        <w:sdtPr>
          <w:rPr>
            <w:highlight w:val="white"/>
          </w:rPr>
          <w:alias w:val="393011365"/>
          <w:tag w:val="{&quot;referencesIds&quot;:[&quot;doc:621389e08f08f85e55262a74&quot;],&quot;referencesOptions&quot;:{&quot;doc:621389e08f08f85e55262a74&quot;:{&quot;author&quot;:true,&quot;year&quot;:true,&quot;pageReplace&quot;:&quot;&quot;,&quot;prefix&quot;:&quot;&quot;,&quot;suffix&quot;:&quot;&quot;}},&quot;hasBrokenReferences&quot;:false,&quot;hasManualEdits&quot;:false,&quot;citationType&quot;:&quot;inline&quot;,&quot;id&quot;:393011365,&quot;citationText&quot;:&quot;&lt;span style=\&quot;font-family:Times New Roman;font-size:13.333333333333332px;color:#000000\&quot;&gt;(de Haan et al., 2019)&lt;/span&gt;&quot;}"/>
          <w:id w:val="393011365"/>
          <w:placeholder>
            <w:docPart w:val="D14053B87CFB424F83D91D04131B9E68"/>
          </w:placeholder>
          <w15:webExtensionLinked/>
        </w:sdtPr>
        <w:sdtContent>
          <w:r w:rsidRPr="00A67A3A">
            <w:rPr>
              <w:highlight w:val="white"/>
            </w:rPr>
            <w:t xml:space="preserve">(de </w:t>
          </w:r>
          <w:proofErr w:type="spellStart"/>
          <w:r w:rsidRPr="00A67A3A">
            <w:rPr>
              <w:highlight w:val="white"/>
            </w:rPr>
            <w:t>Haan</w:t>
          </w:r>
          <w:proofErr w:type="spellEnd"/>
          <w:r w:rsidRPr="00A67A3A">
            <w:rPr>
              <w:highlight w:val="white"/>
            </w:rPr>
            <w:t xml:space="preserve"> et al., 2019)</w:t>
          </w:r>
        </w:sdtContent>
      </w:sdt>
      <w:r>
        <w:t xml:space="preserve">, such as in the research by Chen </w:t>
      </w:r>
      <w:r w:rsidRPr="00133F47">
        <w:t xml:space="preserve">and Yi described earlier. </w:t>
      </w:r>
    </w:p>
    <w:p w14:paraId="39E2AC7E" w14:textId="77777777" w:rsidR="00656115" w:rsidRPr="00C85E21" w:rsidRDefault="00656115" w:rsidP="00656115">
      <w:r w:rsidRPr="00133F47">
        <w:t xml:space="preserve">Imitation and Reinforcement learning have been used in combination to train an agent in a several games </w:t>
      </w:r>
      <w:sdt>
        <w:sdtPr>
          <w:rPr>
            <w:highlight w:val="white"/>
          </w:rPr>
          <w:alias w:val="-441464151"/>
          <w:tag w:val="{&quot;referencesIds&quot;:[&quot;doc:620d15b78f08e39bf9e52dcf&quot;],&quot;referencesOptions&quot;:{&quot;doc:620d15b78f08e39bf9e52dcf&quot;:{&quot;author&quot;:true,&quot;year&quot;:true,&quot;pageReplace&quot;:&quot;&quot;,&quot;prefix&quot;:&quot;&quot;,&quot;suffix&quot;:&quot;&quot;}},&quot;hasBrokenReferences&quot;:false,&quot;hasManualEdits&quot;:false,&quot;citationType&quot;:&quot;inline&quot;,&quot;id&quot;:-441464151,&quot;citationText&quot;:&quot;&lt;span style=\&quot;font-family:Times New Roman;font-size:13.333333333333332px;color:#000000\&quot;&gt;(Jacob et al., 2020)&lt;/span&gt;&quot;}"/>
          <w:id w:val="-441464151"/>
          <w:placeholder>
            <w:docPart w:val="EBC15F4B01F04B8398B084693F805661"/>
          </w:placeholder>
          <w15:webExtensionLinked/>
        </w:sdtPr>
        <w:sdtContent>
          <w:r w:rsidRPr="00A67A3A">
            <w:rPr>
              <w:highlight w:val="white"/>
            </w:rPr>
            <w:t>(Jacob et al., 2020)</w:t>
          </w:r>
        </w:sdtContent>
      </w:sdt>
      <w:r w:rsidRPr="00133F47">
        <w:t xml:space="preserve">. </w:t>
      </w:r>
      <w:r>
        <w:t xml:space="preserve">Harmer et al. combined these </w:t>
      </w:r>
      <w:r w:rsidRPr="00133F47">
        <w:t xml:space="preserve">methods </w:t>
      </w:r>
      <w:r>
        <w:t xml:space="preserve">to train an agent in </w:t>
      </w:r>
      <w:r w:rsidRPr="00133F47">
        <w:t>a first-person shooter game with a low-resolution visual input and an output capable of performing multiple actions at once</w:t>
      </w:r>
      <w:r>
        <w:t xml:space="preserve">  </w:t>
      </w:r>
      <w:sdt>
        <w:sdtPr>
          <w:rPr>
            <w:highlight w:val="white"/>
          </w:rPr>
          <w:alias w:val="-1586374797"/>
          <w:tag w:val="{&quot;referencesIds&quot;:[&quot;doc:620fb6658f0856e5f77d1d76&quot;],&quot;referencesOptions&quot;:{&quot;doc:620fb6658f0856e5f77d1d76&quot;:{&quot;author&quot;:false,&quot;year&quot;:true,&quot;pageReplace&quot;:&quot; &quot;,&quot;prefix&quot;:&quot;&quot;,&quot;suffix&quot;:&quot;&quot;}},&quot;hasBrokenReferences&quot;:false,&quot;hasManualEdits&quot;:false,&quot;citationType&quot;:&quot;inline&quot;,&quot;id&quot;:-1586374797,&quot;citationText&quot;:&quot;&lt;span style=\&quot;font-family:Times New Roman;font-size:13.333333333333332px;color:#000000\&quot;&gt;(2018)&lt;/span&gt;&quot;}"/>
          <w:id w:val="-1586374797"/>
          <w:placeholder>
            <w:docPart w:val="37233791C7E545BBB33B25B9C149E18C"/>
          </w:placeholder>
          <w15:webExtensionLinked/>
        </w:sdtPr>
        <w:sdtContent>
          <w:r w:rsidRPr="00A67A3A">
            <w:rPr>
              <w:highlight w:val="white"/>
            </w:rPr>
            <w:t>(2018)</w:t>
          </w:r>
        </w:sdtContent>
      </w:sdt>
      <w:r w:rsidRPr="00133F47">
        <w:t>. This combination performed significantly better than pure IL and RL techniques</w:t>
      </w:r>
      <w:r>
        <w:t xml:space="preserve"> as the agent can learn from </w:t>
      </w:r>
      <w:proofErr w:type="spellStart"/>
      <w:proofErr w:type="gramStart"/>
      <w:r>
        <w:t>it’s</w:t>
      </w:r>
      <w:proofErr w:type="spellEnd"/>
      <w:proofErr w:type="gramEnd"/>
      <w:r>
        <w:t xml:space="preserve"> own experiences and is therefore not limited by the skill of the teacher, while also training faster than RL methods as the agent is given “prior knowledge about effective strategies” </w:t>
      </w:r>
      <w:sdt>
        <w:sdtPr>
          <w:rPr>
            <w:highlight w:val="white"/>
          </w:rPr>
          <w:alias w:val="-196938235"/>
          <w:tag w:val="{&quot;referencesIds&quot;:[&quot;doc:620fb6658f0856e5f77d1d76&quot;],&quot;referencesOptions&quot;:{&quot;doc:620fb6658f0856e5f77d1d76&quot;:{&quot;author&quot;:true,&quot;year&quot;:true,&quot;pageReplace&quot;:&quot; &quot;,&quot;prefix&quot;:&quot;&quot;,&quot;suffix&quot;:&quot;&quot;}},&quot;hasBrokenReferences&quot;:false,&quot;hasManualEdits&quot;:false,&quot;citationType&quot;:&quot;inline&quot;,&quot;id&quot;:-196938235,&quot;citationText&quot;:&quot;&lt;span style=\&quot;font-family:Times New Roman;font-size:13.333333333333332px;color:#000000\&quot;&gt;(J. Harmer et al., 2018)&lt;/span&gt;&quot;}"/>
          <w:id w:val="-196938235"/>
          <w:placeholder>
            <w:docPart w:val="B111FF2FAAFC47BE95EA928308D849BE"/>
          </w:placeholder>
          <w15:webExtensionLinked/>
        </w:sdtPr>
        <w:sdtContent>
          <w:r w:rsidRPr="00A67A3A">
            <w:rPr>
              <w:highlight w:val="white"/>
            </w:rPr>
            <w:t>(J. Harmer et al., 2018)</w:t>
          </w:r>
        </w:sdtContent>
      </w:sdt>
      <w:r>
        <w:t xml:space="preserve">. </w:t>
      </w:r>
    </w:p>
    <w:p w14:paraId="48002B40" w14:textId="5CED6B31" w:rsidR="00656115" w:rsidRDefault="00656115" w:rsidP="00656115">
      <w:r>
        <w:t xml:space="preserve">The Unity Engine was chosen as the medium through which the game was built because of the extensive ML Agents package </w:t>
      </w:r>
      <w:sdt>
        <w:sdtPr>
          <w:rPr>
            <w:highlight w:val="white"/>
          </w:rPr>
          <w:alias w:val="1350451522"/>
          <w:tag w:val="{&quot;referencesIds&quot;:[&quot;doc:620d64f08f080f6ff73b76cb&quot;],&quot;referencesOptions&quot;:{&quot;doc:620d64f08f080f6ff73b76cb&quot;:{&quot;author&quot;:true,&quot;year&quot;:true,&quot;pageReplace&quot;:&quot;&quot;,&quot;prefix&quot;:&quot;&quot;,&quot;suffix&quot;:&quot;&quot;}},&quot;hasBrokenReferences&quot;:false,&quot;hasManualEdits&quot;:false,&quot;citationType&quot;:&quot;inline&quot;,&quot;id&quot;:1350451522,&quot;citationText&quot;:&quot;&lt;span style=\&quot;font-family:Times New Roman;font-size:13.333333333333332px;color:#000000\&quot;&gt;(Unity, 2022)&lt;/span&gt;&quot;}"/>
          <w:id w:val="1350451522"/>
          <w:placeholder>
            <w:docPart w:val="42856010E9F7433BB46C263FFF31387C"/>
          </w:placeholder>
          <w15:webExtensionLinked/>
        </w:sdtPr>
        <w:sdtContent>
          <w:r w:rsidRPr="00A67A3A">
            <w:rPr>
              <w:highlight w:val="white"/>
            </w:rPr>
            <w:t>(Unity, 2022)</w:t>
          </w:r>
        </w:sdtContent>
      </w:sdt>
      <w:r>
        <w:t xml:space="preserve">. This package has an implementation for reinforcement learning supported by imitation learning. The package provides implementations PPO and GAIL among other techniques. </w:t>
      </w:r>
      <w:proofErr w:type="gramStart"/>
      <w:r>
        <w:t>of  The</w:t>
      </w:r>
      <w:proofErr w:type="gramEnd"/>
      <w:r>
        <w:t xml:space="preserve"> source code of all the models is available which allows the adjustment of models to test new machine learning techniques </w:t>
      </w:r>
      <w:sdt>
        <w:sdtPr>
          <w:rPr>
            <w:highlight w:val="white"/>
          </w:rPr>
          <w:alias w:val="1322769739"/>
          <w:tag w:val="{&quot;referencesIds&quot;:[&quot;doc:621614448f08d718a75853fc&quot;],&quot;referencesOptions&quot;:{&quot;doc:621614448f08d718a75853fc&quot;:{&quot;author&quot;:true,&quot;year&quot;:true,&quot;pageReplace&quot;:&quot;&quot;,&quot;prefix&quot;:&quot;&quot;,&quot;suffix&quot;:&quot;&quot;}},&quot;hasBrokenReferences&quot;:false,&quot;hasManualEdits&quot;:false,&quot;citationType&quot;:&quot;inline&quot;,&quot;id&quot;:1322769739,&quot;citationText&quot;:&quot;&lt;span style=\&quot;font-family:Times New Roman;font-size:13.333333333333332px;color:#000000\&quot;&gt;(Unity Technologies, 2022)&lt;/span&gt;&quot;}"/>
          <w:id w:val="1322769739"/>
          <w:placeholder>
            <w:docPart w:val="5B38A20061C748F4AEA44B546F5C0FBB"/>
          </w:placeholder>
          <w15:webExtensionLinked/>
        </w:sdtPr>
        <w:sdtContent>
          <w:r w:rsidRPr="00A67A3A">
            <w:rPr>
              <w:highlight w:val="white"/>
            </w:rPr>
            <w:t>(Unity Technologies, 2022)</w:t>
          </w:r>
        </w:sdtContent>
      </w:sdt>
      <w:r>
        <w:t xml:space="preserve">.The engine </w:t>
      </w:r>
      <w:r w:rsidR="00694610">
        <w:t xml:space="preserve">has </w:t>
      </w:r>
      <w:r>
        <w:t xml:space="preserve"> </w:t>
      </w:r>
      <w:r>
        <w:lastRenderedPageBreak/>
        <w:t xml:space="preserve">also </w:t>
      </w:r>
      <w:r w:rsidR="00694610">
        <w:t xml:space="preserve">been </w:t>
      </w:r>
      <w:r>
        <w:t xml:space="preserve">used to implement the curriculum learning mentioned earlier </w:t>
      </w:r>
      <w:sdt>
        <w:sdtPr>
          <w:rPr>
            <w:highlight w:val="white"/>
          </w:rPr>
          <w:alias w:val="1707829583"/>
          <w:tag w:val="{&quot;referencesIds&quot;:[&quot;doc:620bb9fe8f08eb3aaddfc1bd&quot;],&quot;referencesOptions&quot;:{&quot;doc:620bb9fe8f08eb3aaddfc1bd&quot;:{&quot;author&quot;:true,&quot;year&quot;:true,&quot;pageReplace&quot;:&quot; &quot;,&quot;prefix&quot;:&quot;&quot;,&quot;suffix&quot;:&quot;&quot;}},&quot;hasBrokenReferences&quot;:false,&quot;hasManualEdits&quot;:false,&quot;citationType&quot;:&quot;inline&quot;,&quot;id&quot;:1707829583,&quot;citationText&quot;:&quot;&lt;span style=\&quot;font-family:Times New Roman;font-size:13.333333333333332px;color:#000000\&quot;&gt;(Camargo and Sáenz, 2021)&lt;/span&gt;&quot;}"/>
          <w:id w:val="1707829583"/>
          <w:placeholder>
            <w:docPart w:val="3AE4EDEB70CF40D9971A3B16CEDC44F7"/>
          </w:placeholder>
          <w15:webExtensionLinked/>
        </w:sdtPr>
        <w:sdtContent>
          <w:r w:rsidRPr="00A67A3A">
            <w:rPr>
              <w:highlight w:val="white"/>
            </w:rPr>
            <w:t xml:space="preserve">(Camargo and </w:t>
          </w:r>
          <w:proofErr w:type="spellStart"/>
          <w:r w:rsidRPr="00A67A3A">
            <w:rPr>
              <w:highlight w:val="white"/>
            </w:rPr>
            <w:t>Sáenz</w:t>
          </w:r>
          <w:proofErr w:type="spellEnd"/>
          <w:r w:rsidRPr="00A67A3A">
            <w:rPr>
              <w:highlight w:val="white"/>
            </w:rPr>
            <w:t>, 2021)</w:t>
          </w:r>
        </w:sdtContent>
      </w:sdt>
      <w:r>
        <w:t xml:space="preserve">. </w:t>
      </w:r>
    </w:p>
    <w:p w14:paraId="4988090C" w14:textId="77777777" w:rsidR="00656115" w:rsidRPr="007532C3" w:rsidRDefault="00656115" w:rsidP="00656115">
      <w:r>
        <w:t xml:space="preserve"> The Godot Engine was considered, however the Machine Learning package for the engine contained no imitation learning techniques </w:t>
      </w:r>
      <w:sdt>
        <w:sdtPr>
          <w:rPr>
            <w:highlight w:val="white"/>
          </w:rPr>
          <w:alias w:val="1743215775"/>
          <w:tag w:val="{&quot;referencesIds&quot;:[&quot;doc:620bb8b58f08e9cf263e61e5&quot;],&quot;referencesOptions&quot;:{&quot;doc:620bb8b58f08e9cf263e61e5&quot;:{&quot;author&quot;:true,&quot;year&quot;:true,&quot;pageReplace&quot;:&quot;&quot;,&quot;prefix&quot;:&quot;&quot;,&quot;suffix&quot;:&quot;&quot;}},&quot;hasBrokenReferences&quot;:false,&quot;hasManualEdits&quot;:false,&quot;citationType&quot;:&quot;inline&quot;,&quot;id&quot;:1743215775,&quot;citationText&quot;:&quot;&lt;span style=\&quot;font-family:Times New Roman;font-size:13.333333333333332px;color:#000000\&quot;&gt;(Beeching et al., 2021)&lt;/span&gt;&quot;}"/>
          <w:id w:val="1743215775"/>
          <w:placeholder>
            <w:docPart w:val="A5EB011C402F4EE3A629EDE968A9845D"/>
          </w:placeholder>
          <w15:webExtensionLinked/>
        </w:sdtPr>
        <w:sdtContent>
          <w:r w:rsidRPr="00A67A3A">
            <w:rPr>
              <w:highlight w:val="white"/>
            </w:rPr>
            <w:t>(</w:t>
          </w:r>
          <w:proofErr w:type="spellStart"/>
          <w:r w:rsidRPr="00A67A3A">
            <w:rPr>
              <w:highlight w:val="white"/>
            </w:rPr>
            <w:t>Beeching</w:t>
          </w:r>
          <w:proofErr w:type="spellEnd"/>
          <w:r w:rsidRPr="00A67A3A">
            <w:rPr>
              <w:highlight w:val="white"/>
            </w:rPr>
            <w:t xml:space="preserve"> et al., 2021)</w:t>
          </w:r>
        </w:sdtContent>
      </w:sdt>
      <w:r>
        <w:t xml:space="preserve">. The game </w:t>
      </w:r>
      <w:r>
        <w:rPr>
          <w:i/>
        </w:rPr>
        <w:t>StarCraft II</w:t>
      </w:r>
      <w:r>
        <w:t xml:space="preserve"> has been used extensively in </w:t>
      </w:r>
      <w:proofErr w:type="spellStart"/>
      <w:r>
        <w:t>analyzing</w:t>
      </w:r>
      <w:proofErr w:type="spellEnd"/>
      <w:r>
        <w:t xml:space="preserve"> the performance of ML methods, an API has been created to expose the properties and state of play and allow ML models to train using the game </w:t>
      </w:r>
      <w:sdt>
        <w:sdtPr>
          <w:rPr>
            <w:highlight w:val="white"/>
          </w:rPr>
          <w:alias w:val="43723766"/>
          <w:tag w:val="{&quot;referencesIds&quot;:[&quot;doc:620bbc508f0868c73d57f172&quot;],&quot;referencesOptions&quot;:{&quot;doc:620bbc508f0868c73d57f172&quot;:{&quot;author&quot;:true,&quot;year&quot;:true,&quot;pageReplace&quot;:&quot;&quot;,&quot;prefix&quot;:&quot;&quot;,&quot;suffix&quot;:&quot;&quot;}},&quot;hasBrokenReferences&quot;:false,&quot;hasManualEdits&quot;:false,&quot;citationType&quot;:&quot;inline&quot;,&quot;id&quot;:43723766,&quot;citationText&quot;:&quot;&lt;span style=\&quot;font-family:Times New Roman;font-size:13.333333333333332px;color:#000000\&quot;&gt;(Vinyals et al., 2017)&lt;/span&gt;&quot;}"/>
          <w:id w:val="43723766"/>
          <w:placeholder>
            <w:docPart w:val="BCA3CEDC7ABA4E6A9B2B81780CB102F7"/>
          </w:placeholder>
          <w15:webExtensionLinked/>
        </w:sdtPr>
        <w:sdtContent>
          <w:r w:rsidRPr="00A67A3A">
            <w:rPr>
              <w:highlight w:val="white"/>
            </w:rPr>
            <w:t>(</w:t>
          </w:r>
          <w:proofErr w:type="spellStart"/>
          <w:r w:rsidRPr="00A67A3A">
            <w:rPr>
              <w:highlight w:val="white"/>
            </w:rPr>
            <w:t>Vinyals</w:t>
          </w:r>
          <w:proofErr w:type="spellEnd"/>
          <w:r w:rsidRPr="00A67A3A">
            <w:rPr>
              <w:highlight w:val="white"/>
            </w:rPr>
            <w:t xml:space="preserve"> et al., 2017)</w:t>
          </w:r>
        </w:sdtContent>
      </w:sdt>
      <w:r>
        <w:t xml:space="preserve">. </w:t>
      </w:r>
      <w:r>
        <w:rPr>
          <w:i/>
        </w:rPr>
        <w:t xml:space="preserve">StarCraft II </w:t>
      </w:r>
      <w:r>
        <w:t xml:space="preserve">is a complex game, requiring mastery of micro and macro-management of troops and planning and building of a base. Replays consisting of state-action pairs from each step of the battles of highly skilled players can be used to train ML models </w:t>
      </w:r>
      <w:sdt>
        <w:sdtPr>
          <w:rPr>
            <w:highlight w:val="white"/>
          </w:rPr>
          <w:alias w:val="-266777449"/>
          <w:tag w:val="{&quot;referencesIds&quot;:[&quot;doc:620bbbf38f08ce679de05d91&quot;],&quot;referencesOptions&quot;:{&quot;doc:620bbbf38f08ce679de05d91&quot;:{&quot;author&quot;:true,&quot;year&quot;:true,&quot;pageReplace&quot;:&quot; &quot;,&quot;prefix&quot;:&quot;&quot;,&quot;suffix&quot;:&quot;&quot;}},&quot;hasBrokenReferences&quot;:false,&quot;hasManualEdits&quot;:false,&quot;citationType&quot;:&quot;inline&quot;,&quot;id&quot;:-266777449,&quot;citationText&quot;:&quot;&lt;span style=\&quot;font-family:Times New Roman;font-size:13.333333333333332px;color:#000000\&quot;&gt;(Justesen and Risi, 2017)&lt;/span&gt;&quot;}"/>
          <w:id w:val="-266777449"/>
          <w:placeholder>
            <w:docPart w:val="DD56D24E9DA94B7E89D4F835A0109A20"/>
          </w:placeholder>
          <w15:webExtensionLinked/>
        </w:sdtPr>
        <w:sdtContent>
          <w:r w:rsidRPr="00A67A3A">
            <w:rPr>
              <w:highlight w:val="white"/>
            </w:rPr>
            <w:t>(</w:t>
          </w:r>
          <w:proofErr w:type="spellStart"/>
          <w:r w:rsidRPr="00A67A3A">
            <w:rPr>
              <w:highlight w:val="white"/>
            </w:rPr>
            <w:t>Justesen</w:t>
          </w:r>
          <w:proofErr w:type="spellEnd"/>
          <w:r w:rsidRPr="00A67A3A">
            <w:rPr>
              <w:highlight w:val="white"/>
            </w:rPr>
            <w:t xml:space="preserve"> and </w:t>
          </w:r>
          <w:proofErr w:type="spellStart"/>
          <w:r w:rsidRPr="00A67A3A">
            <w:rPr>
              <w:highlight w:val="white"/>
            </w:rPr>
            <w:t>Risi</w:t>
          </w:r>
          <w:proofErr w:type="spellEnd"/>
          <w:r w:rsidRPr="00A67A3A">
            <w:rPr>
              <w:highlight w:val="white"/>
            </w:rPr>
            <w:t>, 2017)</w:t>
          </w:r>
        </w:sdtContent>
      </w:sdt>
      <w:r>
        <w:t xml:space="preserve">. </w:t>
      </w:r>
      <w:r w:rsidRPr="00FC3CDD">
        <w:rPr>
          <w:highlight w:val="green"/>
        </w:rPr>
        <w:t>The complexity of</w:t>
      </w:r>
      <w:r>
        <w:t xml:space="preserve"> </w:t>
      </w:r>
    </w:p>
    <w:p w14:paraId="02CFE030" w14:textId="77777777" w:rsidR="00656115" w:rsidRDefault="00656115" w:rsidP="00656115">
      <w:r>
        <w:t xml:space="preserve">The use of a side-scroller for the testing of machine learning techniques is well established, the </w:t>
      </w:r>
      <w:r>
        <w:rPr>
          <w:i/>
          <w:iCs/>
        </w:rPr>
        <w:t>Mario AI Championship</w:t>
      </w:r>
      <w:r>
        <w:t xml:space="preserve"> used a version of </w:t>
      </w:r>
      <w:r>
        <w:rPr>
          <w:i/>
          <w:iCs/>
        </w:rPr>
        <w:t>Infinite Mario</w:t>
      </w:r>
      <w:r>
        <w:t xml:space="preserve"> as a test environment for competing AI agents. The Championship tested AI in different “tracks” including “Gameplay”; how far an agent could traverse, and “The Turing Test”; to identify the most convincing human-like agents </w:t>
      </w:r>
      <w:sdt>
        <w:sdtPr>
          <w:rPr>
            <w:highlight w:val="white"/>
          </w:rPr>
          <w:alias w:val="1055121483"/>
          <w:tag w:val="{&quot;referencesIds&quot;:[&quot;doc:6214c69e8f08271022a2b0d3&quot;],&quot;referencesOptions&quot;:{&quot;doc:6214c69e8f08271022a2b0d3&quot;:{&quot;author&quot;:true,&quot;year&quot;:true,&quot;pageReplace&quot;:&quot; &quot;,&quot;prefix&quot;:&quot;&quot;,&quot;suffix&quot;:&quot;&quot;}},&quot;hasBrokenReferences&quot;:false,&quot;hasManualEdits&quot;:false,&quot;citationType&quot;:&quot;inline&quot;,&quot;id&quot;:1055121483,&quot;citationText&quot;:&quot;&lt;span style=\&quot;font-family:Times New Roman;font-size:13.333333333333332px;color:#000000\&quot;&gt;(Togelius et al., 2013)&lt;/span&gt;&quot;}"/>
          <w:id w:val="1055121483"/>
          <w:placeholder>
            <w:docPart w:val="90A5C23287344AE19A33075793A9F10E"/>
          </w:placeholder>
          <w15:webExtensionLinked/>
        </w:sdtPr>
        <w:sdtContent>
          <w:r w:rsidRPr="00A67A3A">
            <w:rPr>
              <w:highlight w:val="white"/>
            </w:rPr>
            <w:t>(</w:t>
          </w:r>
          <w:proofErr w:type="spellStart"/>
          <w:r w:rsidRPr="00A67A3A">
            <w:rPr>
              <w:highlight w:val="white"/>
            </w:rPr>
            <w:t>Togelius</w:t>
          </w:r>
          <w:proofErr w:type="spellEnd"/>
          <w:r w:rsidRPr="00A67A3A">
            <w:rPr>
              <w:highlight w:val="white"/>
            </w:rPr>
            <w:t xml:space="preserve"> et al., 2013)</w:t>
          </w:r>
        </w:sdtContent>
      </w:sdt>
      <w:r>
        <w:t xml:space="preserve">. A benchmark and API for </w:t>
      </w:r>
      <w:r>
        <w:rPr>
          <w:i/>
          <w:iCs/>
        </w:rPr>
        <w:t>Infinite Mario</w:t>
      </w:r>
      <w:r>
        <w:t xml:space="preserve"> which allows AI to be compared and tested </w:t>
      </w:r>
      <w:sdt>
        <w:sdtPr>
          <w:rPr>
            <w:highlight w:val="white"/>
          </w:rPr>
          <w:alias w:val="1349908225"/>
          <w:tag w:val="{&quot;referencesIds&quot;:[&quot;doc:6214c66a8f08659ba8d5792d&quot;],&quot;referencesOptions&quot;:{&quot;doc:6214c66a8f08659ba8d5792d&quot;:{&quot;author&quot;:true,&quot;year&quot;:true,&quot;pageReplace&quot;:&quot; &quot;,&quot;prefix&quot;:&quot;&quot;,&quot;suffix&quot;:&quot;&quot;}},&quot;hasBrokenReferences&quot;:false,&quot;hasManualEdits&quot;:false,&quot;citationType&quot;:&quot;inline&quot;,&quot;id&quot;:1349908225,&quot;citationText&quot;:&quot;&lt;span style=\&quot;font-family:Times New Roman;font-size:13.333333333333332px;color:#000000\&quot;&gt;(Karakovskiy and Togelius, 2012)&lt;/span&gt;&quot;}"/>
          <w:id w:val="1349908225"/>
          <w:placeholder>
            <w:docPart w:val="5F5EB1F4E6584E60ABB61C0D1AE18D97"/>
          </w:placeholder>
          <w15:webExtensionLinked/>
        </w:sdtPr>
        <w:sdtContent>
          <w:r w:rsidRPr="00A67A3A">
            <w:rPr>
              <w:highlight w:val="white"/>
            </w:rPr>
            <w:t>(</w:t>
          </w:r>
          <w:proofErr w:type="spellStart"/>
          <w:r w:rsidRPr="00A67A3A">
            <w:rPr>
              <w:highlight w:val="white"/>
            </w:rPr>
            <w:t>Karakovskiy</w:t>
          </w:r>
          <w:proofErr w:type="spellEnd"/>
          <w:r w:rsidRPr="00A67A3A">
            <w:rPr>
              <w:highlight w:val="white"/>
            </w:rPr>
            <w:t xml:space="preserve"> and </w:t>
          </w:r>
          <w:proofErr w:type="spellStart"/>
          <w:r w:rsidRPr="00A67A3A">
            <w:rPr>
              <w:highlight w:val="white"/>
            </w:rPr>
            <w:t>Togelius</w:t>
          </w:r>
          <w:proofErr w:type="spellEnd"/>
          <w:r w:rsidRPr="00A67A3A">
            <w:rPr>
              <w:highlight w:val="white"/>
            </w:rPr>
            <w:t>, 2012)</w:t>
          </w:r>
        </w:sdtContent>
      </w:sdt>
      <w:r>
        <w:t>.</w:t>
      </w:r>
    </w:p>
    <w:p w14:paraId="2CB526D5" w14:textId="77777777" w:rsidR="00B349A0" w:rsidRDefault="00B349A0">
      <w:pPr>
        <w:spacing w:after="375" w:line="265" w:lineRule="auto"/>
        <w:ind w:left="-5"/>
        <w:jc w:val="left"/>
        <w:rPr>
          <w:rFonts w:cs="Times New Roman"/>
          <w:b/>
          <w:sz w:val="50"/>
        </w:rPr>
      </w:pPr>
    </w:p>
    <w:p w14:paraId="67C069C5" w14:textId="77777777" w:rsidR="00A85570" w:rsidRDefault="00A85570" w:rsidP="00A85570">
      <w:pPr>
        <w:spacing w:after="375" w:line="265" w:lineRule="auto"/>
        <w:ind w:left="0" w:firstLine="0"/>
        <w:jc w:val="left"/>
        <w:rPr>
          <w:rFonts w:cs="Times New Roman"/>
          <w:b/>
          <w:sz w:val="50"/>
        </w:rPr>
      </w:pPr>
    </w:p>
    <w:p w14:paraId="598F230E" w14:textId="77777777" w:rsidR="00545B43" w:rsidRDefault="00545B43" w:rsidP="00A85570">
      <w:pPr>
        <w:spacing w:after="375" w:line="265" w:lineRule="auto"/>
        <w:ind w:left="0" w:firstLine="0"/>
        <w:jc w:val="left"/>
        <w:rPr>
          <w:rFonts w:cs="Times New Roman"/>
          <w:b/>
          <w:sz w:val="50"/>
        </w:rPr>
      </w:pPr>
    </w:p>
    <w:p w14:paraId="4222C203" w14:textId="77777777" w:rsidR="00545B43" w:rsidRDefault="00545B43" w:rsidP="00A85570">
      <w:pPr>
        <w:spacing w:after="375" w:line="265" w:lineRule="auto"/>
        <w:ind w:left="0" w:firstLine="0"/>
        <w:jc w:val="left"/>
        <w:rPr>
          <w:rFonts w:cs="Times New Roman"/>
          <w:b/>
          <w:sz w:val="50"/>
        </w:rPr>
      </w:pPr>
    </w:p>
    <w:p w14:paraId="3CD729E0" w14:textId="77777777" w:rsidR="00545B43" w:rsidRDefault="00545B43" w:rsidP="00A85570">
      <w:pPr>
        <w:spacing w:after="375" w:line="265" w:lineRule="auto"/>
        <w:ind w:left="0" w:firstLine="0"/>
        <w:jc w:val="left"/>
        <w:rPr>
          <w:rFonts w:cs="Times New Roman"/>
          <w:b/>
          <w:sz w:val="50"/>
        </w:rPr>
      </w:pPr>
    </w:p>
    <w:p w14:paraId="273424FA" w14:textId="4A79C714" w:rsidR="00896E93" w:rsidRPr="00B349A0" w:rsidRDefault="00A85570" w:rsidP="00A85570">
      <w:pPr>
        <w:spacing w:after="375" w:line="265" w:lineRule="auto"/>
        <w:ind w:left="0" w:firstLine="0"/>
        <w:jc w:val="left"/>
        <w:rPr>
          <w:rFonts w:cs="Times New Roman"/>
        </w:rPr>
      </w:pPr>
      <w:r>
        <w:rPr>
          <w:rFonts w:cs="Times New Roman"/>
          <w:b/>
          <w:sz w:val="50"/>
        </w:rPr>
        <w:t>C</w:t>
      </w:r>
      <w:r w:rsidR="008B3AA5" w:rsidRPr="00B349A0">
        <w:rPr>
          <w:rFonts w:cs="Times New Roman"/>
          <w:b/>
          <w:sz w:val="50"/>
        </w:rPr>
        <w:t>hapter 3</w:t>
      </w:r>
    </w:p>
    <w:p w14:paraId="167B4F15" w14:textId="77777777" w:rsidR="00896E93" w:rsidRPr="00B349A0" w:rsidRDefault="008B3AA5" w:rsidP="00B349A0">
      <w:pPr>
        <w:pStyle w:val="Heading1"/>
        <w:spacing w:after="600"/>
        <w:ind w:left="-5"/>
        <w:rPr>
          <w:rFonts w:ascii="Times New Roman" w:hAnsi="Times New Roman" w:cs="Times New Roman"/>
        </w:rPr>
      </w:pPr>
      <w:bookmarkStart w:id="8" w:name="_Toc102230198"/>
      <w:r w:rsidRPr="00B349A0">
        <w:rPr>
          <w:rFonts w:ascii="Times New Roman" w:hAnsi="Times New Roman" w:cs="Times New Roman"/>
        </w:rPr>
        <w:t>Methodology</w:t>
      </w:r>
      <w:bookmarkEnd w:id="8"/>
    </w:p>
    <w:p w14:paraId="13959E51" w14:textId="39C8B91C" w:rsidR="00896E93" w:rsidRDefault="00E86A70">
      <w:pPr>
        <w:spacing w:after="0" w:line="259" w:lineRule="auto"/>
        <w:ind w:left="-5" w:right="292"/>
        <w:rPr>
          <w:rFonts w:cs="Times New Roman"/>
        </w:rPr>
      </w:pPr>
      <w:r>
        <w:rPr>
          <w:rFonts w:cs="Times New Roman"/>
        </w:rPr>
        <w:t>H</w:t>
      </w:r>
      <w:r w:rsidR="008B3AA5" w:rsidRPr="00B349A0">
        <w:rPr>
          <w:rFonts w:cs="Times New Roman"/>
        </w:rPr>
        <w:t>ere is a sentence, and you can see a nice picture in Figure 1.</w:t>
      </w:r>
    </w:p>
    <w:p w14:paraId="4A533F2D" w14:textId="77777777" w:rsidR="00F83DBF" w:rsidRPr="00B349A0" w:rsidRDefault="00F83DBF">
      <w:pPr>
        <w:spacing w:after="0" w:line="259" w:lineRule="auto"/>
        <w:ind w:left="-5" w:right="292"/>
        <w:rPr>
          <w:rFonts w:cs="Times New Roman"/>
        </w:rPr>
      </w:pPr>
    </w:p>
    <w:p w14:paraId="1C9610D5" w14:textId="77777777" w:rsidR="00401C6B" w:rsidRDefault="008B3AA5" w:rsidP="00401C6B">
      <w:pPr>
        <w:keepNext/>
        <w:spacing w:after="234" w:line="259" w:lineRule="auto"/>
        <w:ind w:left="0" w:firstLine="0"/>
        <w:jc w:val="left"/>
      </w:pPr>
      <w:r w:rsidRPr="00B349A0">
        <w:rPr>
          <w:rFonts w:cs="Times New Roman"/>
          <w:noProof/>
        </w:rPr>
        <w:drawing>
          <wp:inline distT="0" distB="0" distL="0" distR="0" wp14:anchorId="611DB329" wp14:editId="4B6F11F2">
            <wp:extent cx="5432268" cy="1471239"/>
            <wp:effectExtent l="0" t="0" r="0" b="0"/>
            <wp:docPr id="370" name="Picture 370"/>
            <wp:cNvGraphicFramePr/>
            <a:graphic xmlns:a="http://schemas.openxmlformats.org/drawingml/2006/main">
              <a:graphicData uri="http://schemas.openxmlformats.org/drawingml/2006/picture">
                <pic:pic xmlns:pic="http://schemas.openxmlformats.org/drawingml/2006/picture">
                  <pic:nvPicPr>
                    <pic:cNvPr id="370" name="Picture 370"/>
                    <pic:cNvPicPr/>
                  </pic:nvPicPr>
                  <pic:blipFill>
                    <a:blip r:embed="rId17"/>
                    <a:stretch>
                      <a:fillRect/>
                    </a:stretch>
                  </pic:blipFill>
                  <pic:spPr>
                    <a:xfrm>
                      <a:off x="0" y="0"/>
                      <a:ext cx="5432268" cy="1471239"/>
                    </a:xfrm>
                    <a:prstGeom prst="rect">
                      <a:avLst/>
                    </a:prstGeom>
                  </pic:spPr>
                </pic:pic>
              </a:graphicData>
            </a:graphic>
          </wp:inline>
        </w:drawing>
      </w:r>
    </w:p>
    <w:p w14:paraId="6DE73A0D" w14:textId="0878D417" w:rsidR="00896E93" w:rsidRPr="00401C6B" w:rsidRDefault="00401C6B" w:rsidP="00401C6B">
      <w:pPr>
        <w:pStyle w:val="Caption"/>
        <w:jc w:val="left"/>
        <w:rPr>
          <w:rFonts w:cs="Times New Roman"/>
          <w:color w:val="auto"/>
          <w:sz w:val="24"/>
          <w:szCs w:val="24"/>
        </w:rPr>
      </w:pPr>
      <w:r w:rsidRPr="00401C6B">
        <w:rPr>
          <w:rFonts w:cs="Times New Roman"/>
          <w:color w:val="auto"/>
          <w:sz w:val="24"/>
          <w:szCs w:val="24"/>
        </w:rPr>
        <w:t xml:space="preserve">Figure </w:t>
      </w:r>
      <w:r w:rsidRPr="00401C6B">
        <w:rPr>
          <w:rFonts w:cs="Times New Roman"/>
          <w:color w:val="auto"/>
          <w:sz w:val="24"/>
          <w:szCs w:val="24"/>
        </w:rPr>
        <w:fldChar w:fldCharType="begin"/>
      </w:r>
      <w:r w:rsidRPr="00401C6B">
        <w:rPr>
          <w:rFonts w:cs="Times New Roman"/>
          <w:color w:val="auto"/>
          <w:sz w:val="24"/>
          <w:szCs w:val="24"/>
        </w:rPr>
        <w:instrText xml:space="preserve"> SEQ Figure \* ARABIC </w:instrText>
      </w:r>
      <w:r w:rsidRPr="00401C6B">
        <w:rPr>
          <w:rFonts w:cs="Times New Roman"/>
          <w:color w:val="auto"/>
          <w:sz w:val="24"/>
          <w:szCs w:val="24"/>
        </w:rPr>
        <w:fldChar w:fldCharType="separate"/>
      </w:r>
      <w:r w:rsidR="00E56AE3">
        <w:rPr>
          <w:rFonts w:cs="Times New Roman"/>
          <w:noProof/>
          <w:color w:val="auto"/>
          <w:sz w:val="24"/>
          <w:szCs w:val="24"/>
        </w:rPr>
        <w:t>1</w:t>
      </w:r>
      <w:r w:rsidRPr="00401C6B">
        <w:rPr>
          <w:rFonts w:cs="Times New Roman"/>
          <w:color w:val="auto"/>
          <w:sz w:val="24"/>
          <w:szCs w:val="24"/>
        </w:rPr>
        <w:fldChar w:fldCharType="end"/>
      </w:r>
      <w:r w:rsidRPr="00401C6B">
        <w:rPr>
          <w:rFonts w:cs="Times New Roman"/>
          <w:color w:val="auto"/>
          <w:sz w:val="24"/>
          <w:szCs w:val="24"/>
        </w:rPr>
        <w:t xml:space="preserve">: A picture of the </w:t>
      </w:r>
      <w:proofErr w:type="spellStart"/>
      <w:r w:rsidRPr="00401C6B">
        <w:rPr>
          <w:rFonts w:cs="Times New Roman"/>
          <w:color w:val="auto"/>
          <w:sz w:val="24"/>
          <w:szCs w:val="24"/>
        </w:rPr>
        <w:t>Brayford</w:t>
      </w:r>
      <w:proofErr w:type="spellEnd"/>
      <w:r w:rsidRPr="00401C6B">
        <w:rPr>
          <w:rFonts w:cs="Times New Roman"/>
          <w:color w:val="auto"/>
          <w:sz w:val="24"/>
          <w:szCs w:val="24"/>
        </w:rPr>
        <w:t xml:space="preserve"> from Google Images.</w:t>
      </w:r>
    </w:p>
    <w:p w14:paraId="67EC225C" w14:textId="77777777" w:rsidR="00401C6B" w:rsidRDefault="00401C6B" w:rsidP="00A85570">
      <w:pPr>
        <w:spacing w:after="19"/>
        <w:ind w:left="-6" w:right="289" w:hanging="11"/>
        <w:rPr>
          <w:rFonts w:cs="Times New Roman"/>
        </w:rPr>
      </w:pPr>
    </w:p>
    <w:p w14:paraId="6D3F3166" w14:textId="16B8AAE7" w:rsidR="00896E93" w:rsidRDefault="00A85570" w:rsidP="00A85570">
      <w:pPr>
        <w:spacing w:after="19"/>
        <w:ind w:left="-6" w:right="289" w:hanging="11"/>
        <w:rPr>
          <w:rFonts w:cs="Times New Roman"/>
        </w:rPr>
      </w:pPr>
      <w:r>
        <w:rPr>
          <w:rFonts w:cs="Times New Roman"/>
        </w:rPr>
        <w:t xml:space="preserve">A table showing some data is displayed here (Table 1). This doesn’t have to be a </w:t>
      </w:r>
      <w:proofErr w:type="gramStart"/>
      <w:r>
        <w:rPr>
          <w:rFonts w:cs="Times New Roman"/>
        </w:rPr>
        <w:t>table,</w:t>
      </w:r>
      <w:proofErr w:type="gramEnd"/>
      <w:r>
        <w:rPr>
          <w:rFonts w:cs="Times New Roman"/>
        </w:rPr>
        <w:t xml:space="preserve"> it could be in the form of a chart or some other form of data representation. </w:t>
      </w:r>
    </w:p>
    <w:p w14:paraId="45811E42" w14:textId="77777777" w:rsidR="00401C6B" w:rsidRDefault="00401C6B" w:rsidP="00A85570">
      <w:pPr>
        <w:spacing w:after="19"/>
        <w:ind w:left="-6" w:right="289" w:hanging="11"/>
        <w:rPr>
          <w:rFonts w:cs="Times New Roman"/>
        </w:rPr>
      </w:pPr>
    </w:p>
    <w:p w14:paraId="3EFFEE2F" w14:textId="402D55DF" w:rsidR="00545B43" w:rsidRDefault="00545B43" w:rsidP="00545B43">
      <w:pPr>
        <w:pStyle w:val="Caption"/>
        <w:keepNext/>
      </w:pPr>
    </w:p>
    <w:tbl>
      <w:tblPr>
        <w:tblStyle w:val="TableGrid0"/>
        <w:tblW w:w="0" w:type="auto"/>
        <w:tblInd w:w="-6" w:type="dxa"/>
        <w:tblLook w:val="04A0" w:firstRow="1" w:lastRow="0" w:firstColumn="1" w:lastColumn="0" w:noHBand="0" w:noVBand="1"/>
      </w:tblPr>
      <w:tblGrid>
        <w:gridCol w:w="2651"/>
        <w:gridCol w:w="2652"/>
        <w:gridCol w:w="2652"/>
      </w:tblGrid>
      <w:tr w:rsidR="00545B43" w14:paraId="365EC64E" w14:textId="77777777" w:rsidTr="00545B43">
        <w:tc>
          <w:tcPr>
            <w:tcW w:w="2651" w:type="dxa"/>
          </w:tcPr>
          <w:p w14:paraId="62CB63FB" w14:textId="4B6C6A4E" w:rsidR="00545B43" w:rsidRPr="00545B43" w:rsidRDefault="00545B43" w:rsidP="00545B43">
            <w:pPr>
              <w:spacing w:after="19"/>
              <w:ind w:left="0" w:right="289" w:firstLine="0"/>
              <w:rPr>
                <w:rFonts w:cs="Times New Roman"/>
                <w:b/>
                <w:bCs/>
              </w:rPr>
            </w:pPr>
            <w:r w:rsidRPr="00545B43">
              <w:rPr>
                <w:rFonts w:cs="Times New Roman"/>
                <w:b/>
                <w:bCs/>
              </w:rPr>
              <w:t>First name</w:t>
            </w:r>
          </w:p>
        </w:tc>
        <w:tc>
          <w:tcPr>
            <w:tcW w:w="2652" w:type="dxa"/>
          </w:tcPr>
          <w:p w14:paraId="2FC77046" w14:textId="19371DDC" w:rsidR="00545B43" w:rsidRPr="00545B43" w:rsidRDefault="00545B43" w:rsidP="00545B43">
            <w:pPr>
              <w:spacing w:after="19"/>
              <w:ind w:left="0" w:right="289" w:firstLine="0"/>
              <w:rPr>
                <w:rFonts w:cs="Times New Roman"/>
                <w:b/>
                <w:bCs/>
              </w:rPr>
            </w:pPr>
            <w:r w:rsidRPr="00545B43">
              <w:rPr>
                <w:rFonts w:cs="Times New Roman"/>
                <w:b/>
                <w:bCs/>
              </w:rPr>
              <w:t>Last name</w:t>
            </w:r>
          </w:p>
        </w:tc>
        <w:tc>
          <w:tcPr>
            <w:tcW w:w="2652" w:type="dxa"/>
          </w:tcPr>
          <w:p w14:paraId="112AE9FA" w14:textId="72814D7F" w:rsidR="00545B43" w:rsidRPr="00545B43" w:rsidRDefault="00545B43" w:rsidP="00545B43">
            <w:pPr>
              <w:spacing w:after="19"/>
              <w:ind w:left="0" w:right="289" w:firstLine="0"/>
              <w:rPr>
                <w:rFonts w:cs="Times New Roman"/>
                <w:b/>
                <w:bCs/>
              </w:rPr>
            </w:pPr>
            <w:r w:rsidRPr="00545B43">
              <w:rPr>
                <w:rFonts w:cs="Times New Roman"/>
                <w:b/>
                <w:bCs/>
              </w:rPr>
              <w:t>Age</w:t>
            </w:r>
          </w:p>
        </w:tc>
      </w:tr>
      <w:tr w:rsidR="00545B43" w14:paraId="3D410B69" w14:textId="77777777" w:rsidTr="00545B43">
        <w:tc>
          <w:tcPr>
            <w:tcW w:w="2651" w:type="dxa"/>
          </w:tcPr>
          <w:p w14:paraId="6CEA77CC" w14:textId="6586F367" w:rsidR="00545B43" w:rsidRPr="00545B43" w:rsidRDefault="00545B43" w:rsidP="00545B43">
            <w:pPr>
              <w:spacing w:after="19"/>
              <w:ind w:left="0" w:right="289" w:firstLine="0"/>
              <w:rPr>
                <w:rFonts w:cs="Times New Roman"/>
              </w:rPr>
            </w:pPr>
            <w:r w:rsidRPr="00545B43">
              <w:rPr>
                <w:rFonts w:cs="Times New Roman"/>
              </w:rPr>
              <w:t>Bob</w:t>
            </w:r>
          </w:p>
        </w:tc>
        <w:tc>
          <w:tcPr>
            <w:tcW w:w="2652" w:type="dxa"/>
          </w:tcPr>
          <w:p w14:paraId="7A02C8AA" w14:textId="05349069" w:rsidR="00545B43" w:rsidRPr="00545B43" w:rsidRDefault="00545B43" w:rsidP="00545B43">
            <w:pPr>
              <w:spacing w:after="19"/>
              <w:ind w:left="0" w:right="289" w:firstLine="0"/>
              <w:rPr>
                <w:rFonts w:cs="Times New Roman"/>
              </w:rPr>
            </w:pPr>
            <w:proofErr w:type="spellStart"/>
            <w:r w:rsidRPr="00545B43">
              <w:rPr>
                <w:rFonts w:cs="Times New Roman"/>
              </w:rPr>
              <w:t>Bobbington</w:t>
            </w:r>
            <w:proofErr w:type="spellEnd"/>
          </w:p>
        </w:tc>
        <w:tc>
          <w:tcPr>
            <w:tcW w:w="2652" w:type="dxa"/>
          </w:tcPr>
          <w:p w14:paraId="57D90FD4" w14:textId="4C94C564" w:rsidR="00545B43" w:rsidRPr="00545B43" w:rsidRDefault="00545B43" w:rsidP="00545B43">
            <w:pPr>
              <w:spacing w:after="19"/>
              <w:ind w:left="0" w:right="289" w:firstLine="0"/>
              <w:rPr>
                <w:rFonts w:cs="Times New Roman"/>
              </w:rPr>
            </w:pPr>
            <w:r w:rsidRPr="00545B43">
              <w:rPr>
                <w:rFonts w:cs="Times New Roman"/>
              </w:rPr>
              <w:t>24</w:t>
            </w:r>
          </w:p>
        </w:tc>
      </w:tr>
      <w:tr w:rsidR="00545B43" w14:paraId="477AA5C2" w14:textId="77777777" w:rsidTr="00545B43">
        <w:tc>
          <w:tcPr>
            <w:tcW w:w="2651" w:type="dxa"/>
          </w:tcPr>
          <w:p w14:paraId="035F9B5B" w14:textId="2DB51378" w:rsidR="00545B43" w:rsidRPr="00545B43" w:rsidRDefault="00545B43" w:rsidP="00545B43">
            <w:pPr>
              <w:spacing w:after="19"/>
              <w:ind w:left="0" w:right="289" w:firstLine="0"/>
              <w:rPr>
                <w:rFonts w:cs="Times New Roman"/>
              </w:rPr>
            </w:pPr>
            <w:r w:rsidRPr="00545B43">
              <w:rPr>
                <w:rFonts w:cs="Times New Roman"/>
              </w:rPr>
              <w:t>Beth</w:t>
            </w:r>
          </w:p>
        </w:tc>
        <w:tc>
          <w:tcPr>
            <w:tcW w:w="2652" w:type="dxa"/>
          </w:tcPr>
          <w:p w14:paraId="05D7AE3B" w14:textId="05E63D4C" w:rsidR="00545B43" w:rsidRPr="00545B43" w:rsidRDefault="00545B43" w:rsidP="00545B43">
            <w:pPr>
              <w:spacing w:after="19"/>
              <w:ind w:left="0" w:right="289" w:firstLine="0"/>
              <w:rPr>
                <w:rFonts w:cs="Times New Roman"/>
              </w:rPr>
            </w:pPr>
            <w:proofErr w:type="spellStart"/>
            <w:r w:rsidRPr="00545B43">
              <w:rPr>
                <w:rFonts w:cs="Times New Roman"/>
              </w:rPr>
              <w:t>Wavies</w:t>
            </w:r>
            <w:proofErr w:type="spellEnd"/>
          </w:p>
        </w:tc>
        <w:tc>
          <w:tcPr>
            <w:tcW w:w="2652" w:type="dxa"/>
          </w:tcPr>
          <w:p w14:paraId="3E43BB71" w14:textId="6CCA5152" w:rsidR="00545B43" w:rsidRPr="00545B43" w:rsidRDefault="00545B43" w:rsidP="00545B43">
            <w:pPr>
              <w:spacing w:after="19"/>
              <w:ind w:left="0" w:right="289" w:firstLine="0"/>
              <w:rPr>
                <w:rFonts w:cs="Times New Roman"/>
              </w:rPr>
            </w:pPr>
            <w:r w:rsidRPr="00545B43">
              <w:rPr>
                <w:rFonts w:cs="Times New Roman"/>
              </w:rPr>
              <w:t>49</w:t>
            </w:r>
          </w:p>
        </w:tc>
      </w:tr>
      <w:tr w:rsidR="00545B43" w14:paraId="65F594B0" w14:textId="77777777" w:rsidTr="00545B43">
        <w:tc>
          <w:tcPr>
            <w:tcW w:w="2651" w:type="dxa"/>
          </w:tcPr>
          <w:p w14:paraId="4735D6CC" w14:textId="289E96EA" w:rsidR="00545B43" w:rsidRPr="00545B43" w:rsidRDefault="00545B43" w:rsidP="00545B43">
            <w:pPr>
              <w:spacing w:after="19"/>
              <w:ind w:left="0" w:right="289" w:firstLine="0"/>
              <w:rPr>
                <w:rFonts w:cs="Times New Roman"/>
              </w:rPr>
            </w:pPr>
            <w:r w:rsidRPr="00545B43">
              <w:rPr>
                <w:rFonts w:cs="Times New Roman"/>
              </w:rPr>
              <w:t>Joe</w:t>
            </w:r>
          </w:p>
        </w:tc>
        <w:tc>
          <w:tcPr>
            <w:tcW w:w="2652" w:type="dxa"/>
          </w:tcPr>
          <w:p w14:paraId="777E2959" w14:textId="67105B5C" w:rsidR="00545B43" w:rsidRPr="00545B43" w:rsidRDefault="00545B43" w:rsidP="00545B43">
            <w:pPr>
              <w:spacing w:after="19"/>
              <w:ind w:left="0" w:right="289" w:firstLine="0"/>
              <w:rPr>
                <w:rFonts w:cs="Times New Roman"/>
              </w:rPr>
            </w:pPr>
            <w:r w:rsidRPr="00545B43">
              <w:rPr>
                <w:rFonts w:cs="Times New Roman"/>
              </w:rPr>
              <w:t>Bloggs</w:t>
            </w:r>
          </w:p>
        </w:tc>
        <w:tc>
          <w:tcPr>
            <w:tcW w:w="2652" w:type="dxa"/>
          </w:tcPr>
          <w:p w14:paraId="3E0521FC" w14:textId="798DB5C8" w:rsidR="00545B43" w:rsidRPr="00545B43" w:rsidRDefault="00545B43" w:rsidP="00545B43">
            <w:pPr>
              <w:spacing w:after="19"/>
              <w:ind w:left="0" w:right="289" w:firstLine="0"/>
              <w:rPr>
                <w:rFonts w:cs="Times New Roman"/>
              </w:rPr>
            </w:pPr>
            <w:r w:rsidRPr="00545B43">
              <w:rPr>
                <w:rFonts w:cs="Times New Roman"/>
              </w:rPr>
              <w:t>37</w:t>
            </w:r>
          </w:p>
        </w:tc>
      </w:tr>
      <w:tr w:rsidR="00545B43" w14:paraId="7D153E7A" w14:textId="77777777" w:rsidTr="00545B43">
        <w:tc>
          <w:tcPr>
            <w:tcW w:w="2651" w:type="dxa"/>
          </w:tcPr>
          <w:p w14:paraId="19562378" w14:textId="4C839FEF" w:rsidR="00545B43" w:rsidRPr="00545B43" w:rsidRDefault="00545B43" w:rsidP="00545B43">
            <w:pPr>
              <w:spacing w:after="19"/>
              <w:ind w:left="0" w:right="289" w:firstLine="0"/>
              <w:rPr>
                <w:rFonts w:cs="Times New Roman"/>
              </w:rPr>
            </w:pPr>
            <w:r w:rsidRPr="00545B43">
              <w:rPr>
                <w:rFonts w:cs="Times New Roman"/>
              </w:rPr>
              <w:t>Billy</w:t>
            </w:r>
          </w:p>
        </w:tc>
        <w:tc>
          <w:tcPr>
            <w:tcW w:w="2652" w:type="dxa"/>
          </w:tcPr>
          <w:p w14:paraId="189B6BEB" w14:textId="709B6B6A" w:rsidR="00545B43" w:rsidRPr="00545B43" w:rsidRDefault="00545B43" w:rsidP="00545B43">
            <w:pPr>
              <w:spacing w:after="19"/>
              <w:ind w:left="0" w:right="289" w:firstLine="0"/>
              <w:rPr>
                <w:rFonts w:cs="Times New Roman"/>
              </w:rPr>
            </w:pPr>
            <w:r w:rsidRPr="00545B43">
              <w:rPr>
                <w:rFonts w:cs="Times New Roman"/>
              </w:rPr>
              <w:t>Bob</w:t>
            </w:r>
          </w:p>
        </w:tc>
        <w:tc>
          <w:tcPr>
            <w:tcW w:w="2652" w:type="dxa"/>
          </w:tcPr>
          <w:p w14:paraId="1D87C820" w14:textId="1574A850" w:rsidR="00545B43" w:rsidRPr="00545B43" w:rsidRDefault="00545B43" w:rsidP="00401C6B">
            <w:pPr>
              <w:keepNext/>
              <w:spacing w:after="19"/>
              <w:ind w:left="0" w:right="289" w:firstLine="0"/>
              <w:rPr>
                <w:rFonts w:cs="Times New Roman"/>
              </w:rPr>
            </w:pPr>
            <w:r w:rsidRPr="00545B43">
              <w:rPr>
                <w:rFonts w:cs="Times New Roman"/>
              </w:rPr>
              <w:t>10</w:t>
            </w:r>
          </w:p>
        </w:tc>
      </w:tr>
    </w:tbl>
    <w:p w14:paraId="73B3255C" w14:textId="1452100D" w:rsidR="00A85570" w:rsidRPr="00401C6B" w:rsidRDefault="00401C6B" w:rsidP="00401C6B">
      <w:pPr>
        <w:pStyle w:val="Caption"/>
        <w:ind w:left="0" w:firstLine="0"/>
        <w:jc w:val="center"/>
        <w:rPr>
          <w:rFonts w:cs="Times New Roman"/>
          <w:color w:val="auto"/>
          <w:sz w:val="24"/>
          <w:szCs w:val="24"/>
        </w:rPr>
      </w:pPr>
      <w:r w:rsidRPr="00401C6B">
        <w:rPr>
          <w:rFonts w:cs="Times New Roman"/>
          <w:color w:val="auto"/>
          <w:sz w:val="24"/>
          <w:szCs w:val="24"/>
        </w:rPr>
        <w:t xml:space="preserve">Table </w:t>
      </w:r>
      <w:r w:rsidRPr="00401C6B">
        <w:rPr>
          <w:rFonts w:cs="Times New Roman"/>
          <w:color w:val="auto"/>
          <w:sz w:val="24"/>
          <w:szCs w:val="24"/>
        </w:rPr>
        <w:fldChar w:fldCharType="begin"/>
      </w:r>
      <w:r w:rsidRPr="00401C6B">
        <w:rPr>
          <w:rFonts w:cs="Times New Roman"/>
          <w:color w:val="auto"/>
          <w:sz w:val="24"/>
          <w:szCs w:val="24"/>
        </w:rPr>
        <w:instrText xml:space="preserve"> SEQ Table \* ARABIC </w:instrText>
      </w:r>
      <w:r w:rsidRPr="00401C6B">
        <w:rPr>
          <w:rFonts w:cs="Times New Roman"/>
          <w:color w:val="auto"/>
          <w:sz w:val="24"/>
          <w:szCs w:val="24"/>
        </w:rPr>
        <w:fldChar w:fldCharType="separate"/>
      </w:r>
      <w:r w:rsidRPr="00401C6B">
        <w:rPr>
          <w:rFonts w:cs="Times New Roman"/>
          <w:noProof/>
          <w:color w:val="auto"/>
          <w:sz w:val="24"/>
          <w:szCs w:val="24"/>
        </w:rPr>
        <w:t>1</w:t>
      </w:r>
      <w:r w:rsidRPr="00401C6B">
        <w:rPr>
          <w:rFonts w:cs="Times New Roman"/>
          <w:color w:val="auto"/>
          <w:sz w:val="24"/>
          <w:szCs w:val="24"/>
        </w:rPr>
        <w:fldChar w:fldCharType="end"/>
      </w:r>
      <w:r w:rsidRPr="00401C6B">
        <w:rPr>
          <w:rFonts w:cs="Times New Roman"/>
          <w:color w:val="auto"/>
          <w:sz w:val="24"/>
          <w:szCs w:val="24"/>
        </w:rPr>
        <w:t>: Here is a table.</w:t>
      </w:r>
    </w:p>
    <w:p w14:paraId="06FA9AD1" w14:textId="77777777" w:rsidR="00A85570" w:rsidRDefault="00A85570">
      <w:pPr>
        <w:ind w:left="-5" w:right="292"/>
        <w:rPr>
          <w:rFonts w:cs="Times New Roman"/>
        </w:rPr>
      </w:pPr>
    </w:p>
    <w:p w14:paraId="1ABB5253" w14:textId="77777777" w:rsidR="00401C6B" w:rsidRDefault="00401C6B">
      <w:pPr>
        <w:ind w:left="-5" w:right="292"/>
        <w:rPr>
          <w:rFonts w:cs="Times New Roman"/>
        </w:rPr>
      </w:pPr>
    </w:p>
    <w:p w14:paraId="25BCC3A9" w14:textId="77777777" w:rsidR="00401C6B" w:rsidRDefault="00401C6B">
      <w:pPr>
        <w:ind w:left="-5" w:right="292"/>
        <w:rPr>
          <w:rFonts w:cs="Times New Roman"/>
        </w:rPr>
      </w:pPr>
    </w:p>
    <w:p w14:paraId="186869B9" w14:textId="1F51F1FA" w:rsidR="00896E93" w:rsidRPr="00B349A0" w:rsidRDefault="008B3AA5">
      <w:pPr>
        <w:ind w:left="-5" w:right="292"/>
        <w:rPr>
          <w:rFonts w:cs="Times New Roman"/>
        </w:rPr>
      </w:pPr>
      <w:r w:rsidRPr="00B349A0">
        <w:rPr>
          <w:rFonts w:cs="Times New Roman"/>
        </w:rPr>
        <w:t xml:space="preserve">This section will cover </w:t>
      </w:r>
      <w:proofErr w:type="gramStart"/>
      <w:r w:rsidRPr="00B349A0">
        <w:rPr>
          <w:rFonts w:cs="Times New Roman"/>
        </w:rPr>
        <w:t>a number of</w:t>
      </w:r>
      <w:proofErr w:type="gramEnd"/>
      <w:r w:rsidRPr="00B349A0">
        <w:rPr>
          <w:rFonts w:cs="Times New Roman"/>
        </w:rPr>
        <w:t xml:space="preserve"> aspects of your project where appropriate. </w:t>
      </w:r>
      <w:r w:rsidRPr="00401C6B">
        <w:rPr>
          <w:rFonts w:cs="Times New Roman"/>
          <w:b/>
          <w:bCs/>
          <w:u w:val="single"/>
        </w:rPr>
        <w:t>Not all projects will require every section though</w:t>
      </w:r>
      <w:r w:rsidRPr="00B349A0">
        <w:rPr>
          <w:rFonts w:cs="Times New Roman"/>
        </w:rPr>
        <w:t>.</w:t>
      </w:r>
      <w:r w:rsidR="00A85570">
        <w:rPr>
          <w:rFonts w:cs="Times New Roman"/>
        </w:rPr>
        <w:t xml:space="preserve"> </w:t>
      </w:r>
      <w:r w:rsidRPr="00B349A0">
        <w:rPr>
          <w:rFonts w:cs="Times New Roman"/>
        </w:rPr>
        <w:t xml:space="preserve">The key thing is that you demonstrate critical awareness of </w:t>
      </w:r>
      <w:proofErr w:type="gramStart"/>
      <w:r w:rsidRPr="00B349A0">
        <w:rPr>
          <w:rFonts w:cs="Times New Roman"/>
        </w:rPr>
        <w:t>all of</w:t>
      </w:r>
      <w:proofErr w:type="gramEnd"/>
      <w:r w:rsidRPr="00B349A0">
        <w:rPr>
          <w:rFonts w:cs="Times New Roman"/>
        </w:rPr>
        <w:t xml:space="preserve"> the processes that you have employed in your work and that for all sections needed in your report you are presenting a justification for the methods you adopted and not just presenting a list of methods.</w:t>
      </w:r>
    </w:p>
    <w:p w14:paraId="052B35E1" w14:textId="3565480E" w:rsidR="00896E93" w:rsidRPr="00B349A0" w:rsidRDefault="008B3AA5">
      <w:pPr>
        <w:pStyle w:val="Heading2"/>
        <w:tabs>
          <w:tab w:val="center" w:pos="2784"/>
        </w:tabs>
        <w:ind w:left="-15" w:firstLine="0"/>
        <w:rPr>
          <w:rFonts w:cs="Times New Roman"/>
        </w:rPr>
      </w:pPr>
      <w:bookmarkStart w:id="9" w:name="_Toc102230200"/>
      <w:r w:rsidRPr="00B349A0">
        <w:rPr>
          <w:rFonts w:cs="Times New Roman"/>
        </w:rPr>
        <w:t>3.</w:t>
      </w:r>
      <w:r w:rsidR="0020624B">
        <w:rPr>
          <w:rFonts w:cs="Times New Roman"/>
        </w:rPr>
        <w:t>1</w:t>
      </w:r>
      <w:r w:rsidRPr="00B349A0">
        <w:rPr>
          <w:rFonts w:cs="Times New Roman"/>
        </w:rPr>
        <w:tab/>
        <w:t>Software Development</w:t>
      </w:r>
      <w:bookmarkEnd w:id="9"/>
    </w:p>
    <w:p w14:paraId="1DD09D61" w14:textId="75211C9A" w:rsidR="009F31F0" w:rsidRDefault="00167FC1" w:rsidP="009F31F0">
      <w:pPr>
        <w:spacing w:after="610"/>
        <w:ind w:right="292"/>
        <w:rPr>
          <w:rFonts w:cs="Times New Roman"/>
        </w:rPr>
      </w:pPr>
      <w:r>
        <w:rPr>
          <w:rFonts w:cs="Times New Roman"/>
        </w:rPr>
        <w:t>Managing the development of this project required the application of techniques from the domains of game development and machine learning.</w:t>
      </w:r>
      <w:r>
        <w:rPr>
          <w:rFonts w:cs="Times New Roman"/>
        </w:rPr>
        <w:t xml:space="preserve"> The project followed an agile framework</w:t>
      </w:r>
      <w:r w:rsidR="00056D16">
        <w:rPr>
          <w:rFonts w:cs="Times New Roman"/>
        </w:rPr>
        <w:t xml:space="preserve"> which took inspiration from techniques specialised for the requirements of both machine learning and game development</w:t>
      </w:r>
      <w:r w:rsidR="00635795">
        <w:rPr>
          <w:rFonts w:cs="Times New Roman"/>
        </w:rPr>
        <w:t xml:space="preserve"> a</w:t>
      </w:r>
      <w:r w:rsidR="00635795">
        <w:rPr>
          <w:rFonts w:cs="Times New Roman"/>
        </w:rPr>
        <w:t xml:space="preserve">llowing the dynamic reallocation and scheduling of tasks and the re-evaluation of the requirements for tasks </w:t>
      </w:r>
      <w:r w:rsidR="00635795">
        <w:rPr>
          <w:rFonts w:cs="Times New Roman"/>
        </w:rPr>
        <w:fldChar w:fldCharType="begin"/>
      </w:r>
      <w:r w:rsidR="00635795">
        <w:rPr>
          <w:rFonts w:cs="Times New Roman"/>
        </w:rPr>
        <w:instrText>ADDIN RW.CITE{{doc:627cfeb88f084bf47f32c5de Sommerville,Ian 2011}}</w:instrText>
      </w:r>
      <w:r w:rsidR="00635795">
        <w:rPr>
          <w:rFonts w:cs="Times New Roman"/>
        </w:rPr>
        <w:fldChar w:fldCharType="separate"/>
      </w:r>
      <w:r w:rsidR="00635795" w:rsidRPr="00167FC1">
        <w:rPr>
          <w:rFonts w:cs="Times New Roman"/>
          <w:bCs/>
          <w:lang w:val="en-US"/>
        </w:rPr>
        <w:t>(Sommerville, 2011)</w:t>
      </w:r>
      <w:r w:rsidR="00635795">
        <w:rPr>
          <w:rFonts w:cs="Times New Roman"/>
        </w:rPr>
        <w:fldChar w:fldCharType="end"/>
      </w:r>
      <w:r w:rsidR="00635795">
        <w:rPr>
          <w:rFonts w:cs="Times New Roman"/>
        </w:rPr>
        <w:t>.</w:t>
      </w:r>
      <w:r>
        <w:rPr>
          <w:rFonts w:cs="Times New Roman"/>
        </w:rPr>
        <w:t xml:space="preserve"> </w:t>
      </w:r>
      <w:r w:rsidR="009F31F0">
        <w:rPr>
          <w:rFonts w:cs="Times New Roman"/>
        </w:rPr>
        <w:t xml:space="preserve">The creation of the playable game was split into two distinct phases. The first followed the recommendations of the production phase from Fullerton, create a version of the game playable by a human, with a seed for the level chosen at build time </w:t>
      </w:r>
      <w:r w:rsidR="009F31F0">
        <w:rPr>
          <w:rFonts w:cs="Times New Roman"/>
        </w:rPr>
        <w:fldChar w:fldCharType="begin"/>
      </w:r>
      <w:r w:rsidR="009F31F0">
        <w:rPr>
          <w:rFonts w:cs="Times New Roman"/>
        </w:rPr>
        <w:instrText>ADDIN RW.CITE{{doc:621612668f0843f4e397fcf3 Fullerton,Tracy 2018 /a}}</w:instrText>
      </w:r>
      <w:r w:rsidR="009F31F0">
        <w:rPr>
          <w:rFonts w:cs="Times New Roman"/>
        </w:rPr>
        <w:fldChar w:fldCharType="separate"/>
      </w:r>
      <w:r w:rsidR="009F31F0" w:rsidRPr="00F1479D">
        <w:rPr>
          <w:rFonts w:cs="Times New Roman"/>
          <w:bCs/>
          <w:lang w:val="en-US"/>
        </w:rPr>
        <w:t>(2018)</w:t>
      </w:r>
      <w:r w:rsidR="009F31F0">
        <w:rPr>
          <w:rFonts w:cs="Times New Roman"/>
        </w:rPr>
        <w:fldChar w:fldCharType="end"/>
      </w:r>
      <w:r w:rsidR="009F31F0">
        <w:rPr>
          <w:rFonts w:cs="Times New Roman"/>
        </w:rPr>
        <w:t xml:space="preserve">. The next phase of development was the integration of the Unity ML Agents package into the game to interface. This required modification of several of the methods and classes created in the earlier phase. In order to minimise the time lost through implementing the package, the example environments and documentation was studied alongside the first phase of development </w:t>
      </w:r>
      <w:r w:rsidR="009F31F0">
        <w:rPr>
          <w:rFonts w:cs="Times New Roman"/>
        </w:rPr>
        <w:fldChar w:fldCharType="begin"/>
      </w:r>
      <w:r w:rsidR="009F31F0">
        <w:rPr>
          <w:rFonts w:cs="Times New Roman"/>
        </w:rPr>
        <w:instrText>ADDIN RW.CITE{{doc:627fa2b38f0891b1d5ffbd38 UnityTechnologies 2021}}</w:instrText>
      </w:r>
      <w:r w:rsidR="009F31F0">
        <w:rPr>
          <w:rFonts w:cs="Times New Roman"/>
        </w:rPr>
        <w:fldChar w:fldCharType="separate"/>
      </w:r>
      <w:r w:rsidR="009F31F0" w:rsidRPr="00BF2517">
        <w:rPr>
          <w:rFonts w:cs="Times New Roman"/>
          <w:bCs/>
          <w:lang w:val="en-US"/>
        </w:rPr>
        <w:t>(Unity Technologies, 2021)</w:t>
      </w:r>
      <w:r w:rsidR="009F31F0">
        <w:rPr>
          <w:rFonts w:cs="Times New Roman"/>
        </w:rPr>
        <w:fldChar w:fldCharType="end"/>
      </w:r>
      <w:r w:rsidR="009F31F0">
        <w:rPr>
          <w:rFonts w:cs="Times New Roman"/>
        </w:rPr>
        <w:t>. This allowed alterations in the architecture of, for example, the player character implementation so that an Agent class could later be created</w:t>
      </w:r>
      <w:r w:rsidR="003E6DC0">
        <w:rPr>
          <w:rFonts w:cs="Times New Roman"/>
        </w:rPr>
        <w:t xml:space="preserve"> to be made during or before the implementation was complete</w:t>
      </w:r>
      <w:r w:rsidR="009F31F0">
        <w:rPr>
          <w:rFonts w:cs="Times New Roman"/>
        </w:rPr>
        <w:t xml:space="preserve">.  </w:t>
      </w:r>
      <w:r w:rsidR="00E34106">
        <w:rPr>
          <w:rFonts w:cs="Times New Roman"/>
        </w:rPr>
        <w:t xml:space="preserve">The workflow presented by </w:t>
      </w:r>
      <w:proofErr w:type="spellStart"/>
      <w:r w:rsidR="00E34106">
        <w:rPr>
          <w:rFonts w:cs="Times New Roman"/>
        </w:rPr>
        <w:t>Amershi</w:t>
      </w:r>
      <w:proofErr w:type="spellEnd"/>
      <w:r w:rsidR="00E34106">
        <w:rPr>
          <w:rFonts w:cs="Times New Roman"/>
        </w:rPr>
        <w:t xml:space="preserve"> et.al. was followed in the later phase of game development as the Unity ML package was integrated into the </w:t>
      </w:r>
      <w:r w:rsidR="00EC152C">
        <w:rPr>
          <w:rFonts w:cs="Times New Roman"/>
        </w:rPr>
        <w:t>game</w:t>
      </w:r>
      <w:r w:rsidR="00167DB7">
        <w:rPr>
          <w:rFonts w:cs="Times New Roman"/>
        </w:rPr>
        <w:t xml:space="preserve"> </w:t>
      </w:r>
      <w:r w:rsidR="00167DB7">
        <w:rPr>
          <w:rFonts w:cs="Times New Roman"/>
        </w:rPr>
        <w:fldChar w:fldCharType="begin"/>
      </w:r>
      <w:r w:rsidR="00167DB7">
        <w:rPr>
          <w:rFonts w:cs="Times New Roman"/>
        </w:rPr>
        <w:instrText>ADDIN RW.CITE{{doc:627e1c188f08f5b36bddc5d1 Amershi,Saleema May 27, 2019 /a}}</w:instrText>
      </w:r>
      <w:r w:rsidR="00167DB7">
        <w:rPr>
          <w:rFonts w:cs="Times New Roman"/>
        </w:rPr>
        <w:fldChar w:fldCharType="separate"/>
      </w:r>
      <w:r w:rsidR="00167DB7" w:rsidRPr="00167DB7">
        <w:rPr>
          <w:rFonts w:cs="Times New Roman"/>
          <w:bCs/>
          <w:lang w:val="en-US"/>
        </w:rPr>
        <w:t>(May 27, 2019, 291)</w:t>
      </w:r>
      <w:r w:rsidR="00167DB7">
        <w:rPr>
          <w:rFonts w:cs="Times New Roman"/>
        </w:rPr>
        <w:fldChar w:fldCharType="end"/>
      </w:r>
      <w:r w:rsidR="00EC152C">
        <w:rPr>
          <w:rFonts w:cs="Times New Roman"/>
        </w:rPr>
        <w:t>. This guided the crafting of the reward function and observations around the player character and the experimentation around these.</w:t>
      </w:r>
    </w:p>
    <w:p w14:paraId="20E8F88F" w14:textId="67C31F10" w:rsidR="00FA067E" w:rsidRDefault="00167FC1" w:rsidP="00FA067E">
      <w:pPr>
        <w:spacing w:after="610"/>
        <w:ind w:right="292"/>
        <w:rPr>
          <w:rFonts w:cs="Times New Roman"/>
        </w:rPr>
      </w:pPr>
      <w:r>
        <w:rPr>
          <w:rFonts w:cs="Times New Roman"/>
        </w:rPr>
        <w:lastRenderedPageBreak/>
        <w:t xml:space="preserve">The planning and development of the game on which the agent is trained followed the stages of development set out by Fullerton </w:t>
      </w:r>
      <w:r>
        <w:rPr>
          <w:rFonts w:cs="Times New Roman"/>
        </w:rPr>
        <w:fldChar w:fldCharType="begin"/>
      </w:r>
      <w:r>
        <w:rPr>
          <w:rFonts w:cs="Times New Roman"/>
        </w:rPr>
        <w:instrText>ADDIN RW.CITE{{doc:621612668f0843f4e397fcf3 Fullerton,Tracy 2018 /a}}</w:instrText>
      </w:r>
      <w:r>
        <w:rPr>
          <w:rFonts w:cs="Times New Roman"/>
        </w:rPr>
        <w:fldChar w:fldCharType="separate"/>
      </w:r>
      <w:r w:rsidRPr="009E6E4B">
        <w:rPr>
          <w:rFonts w:cs="Times New Roman"/>
          <w:bCs/>
          <w:lang w:val="en-US"/>
        </w:rPr>
        <w:t>(2018)</w:t>
      </w:r>
      <w:r>
        <w:rPr>
          <w:rFonts w:cs="Times New Roman"/>
        </w:rPr>
        <w:fldChar w:fldCharType="end"/>
      </w:r>
      <w:r>
        <w:rPr>
          <w:rFonts w:cs="Times New Roman"/>
        </w:rPr>
        <w:t>. This framework describes the game development process in a series of agile phases. These phases consist of the activities and areas of development which should be considered in this section. These areas should not be reconsidered or altered in a signific way after the phase is considered complete as this would require a significant alteration to both the elements themselves and the code and assets which are dependant.</w:t>
      </w:r>
      <w:r w:rsidR="00056D16">
        <w:rPr>
          <w:rFonts w:cs="Times New Roman"/>
        </w:rPr>
        <w:t xml:space="preserve"> </w:t>
      </w:r>
      <w:r w:rsidR="001E13A8">
        <w:rPr>
          <w:rFonts w:cs="Times New Roman"/>
        </w:rPr>
        <w:t xml:space="preserve">This approach </w:t>
      </w:r>
      <w:r w:rsidR="006E059B">
        <w:rPr>
          <w:rFonts w:cs="Times New Roman"/>
        </w:rPr>
        <w:t xml:space="preserve">was supported by the Gannt chart, whose early milestones represented the completion of the concept, preproduction, and production phases. As the game was intended to be used to investigate IL in Unity ML, phases past this were not considered. </w:t>
      </w:r>
      <w:r w:rsidR="00DA1C7A">
        <w:rPr>
          <w:rFonts w:cs="Times New Roman"/>
        </w:rPr>
        <w:t xml:space="preserve">The specification and planning of the game </w:t>
      </w:r>
      <w:r w:rsidR="003E6DC0">
        <w:rPr>
          <w:rFonts w:cs="Times New Roman"/>
        </w:rPr>
        <w:t>occurred without issue</w:t>
      </w:r>
      <w:r w:rsidR="00DA1C7A">
        <w:rPr>
          <w:rFonts w:cs="Times New Roman"/>
        </w:rPr>
        <w:t xml:space="preserve">, as the game </w:t>
      </w:r>
      <w:r w:rsidR="006332D5">
        <w:rPr>
          <w:rFonts w:cs="Times New Roman"/>
        </w:rPr>
        <w:t xml:space="preserve">needed to be a simple </w:t>
      </w:r>
      <w:r w:rsidR="00192C41">
        <w:rPr>
          <w:rFonts w:cs="Times New Roman"/>
        </w:rPr>
        <w:t xml:space="preserve">abstraction of a side-scroller. </w:t>
      </w:r>
      <w:r w:rsidR="003E6DC0">
        <w:rPr>
          <w:rFonts w:cs="Times New Roman"/>
        </w:rPr>
        <w:t>The production phase of the game</w:t>
      </w:r>
      <w:r w:rsidR="008718D7">
        <w:rPr>
          <w:rFonts w:cs="Times New Roman"/>
        </w:rPr>
        <w:t xml:space="preserve"> which followed this framework progressed well and benefited from the guidance that the scope of changes</w:t>
      </w:r>
      <w:r w:rsidR="00EF6BF8">
        <w:rPr>
          <w:rFonts w:cs="Times New Roman"/>
        </w:rPr>
        <w:t xml:space="preserve"> considered</w:t>
      </w:r>
      <w:r w:rsidR="008718D7">
        <w:rPr>
          <w:rFonts w:cs="Times New Roman"/>
        </w:rPr>
        <w:t xml:space="preserve"> to the game </w:t>
      </w:r>
      <w:r w:rsidR="00EF6BF8">
        <w:rPr>
          <w:rFonts w:cs="Times New Roman"/>
        </w:rPr>
        <w:t xml:space="preserve">in development </w:t>
      </w:r>
      <w:r w:rsidR="008718D7">
        <w:rPr>
          <w:rFonts w:cs="Times New Roman"/>
        </w:rPr>
        <w:t xml:space="preserve">should be inversely proportional to the stage of development. </w:t>
      </w:r>
      <w:r w:rsidR="00EF6BF8">
        <w:rPr>
          <w:rFonts w:cs="Times New Roman"/>
        </w:rPr>
        <w:t>As mentioned previously, the Unity ML package was studied during this time. It was found that the example projects created were</w:t>
      </w:r>
      <w:r w:rsidR="00931622">
        <w:rPr>
          <w:rFonts w:cs="Times New Roman"/>
        </w:rPr>
        <w:t xml:space="preserve"> significantly simplified examples of </w:t>
      </w:r>
      <w:r w:rsidR="009E539C">
        <w:rPr>
          <w:rFonts w:cs="Times New Roman"/>
        </w:rPr>
        <w:t>single</w:t>
      </w:r>
      <w:r w:rsidR="00931622">
        <w:rPr>
          <w:rFonts w:cs="Times New Roman"/>
        </w:rPr>
        <w:t xml:space="preserve"> behaviours</w:t>
      </w:r>
      <w:r w:rsidR="009E539C">
        <w:rPr>
          <w:rFonts w:cs="Times New Roman"/>
        </w:rPr>
        <w:t xml:space="preserve"> </w:t>
      </w:r>
      <w:proofErr w:type="gramStart"/>
      <w:r w:rsidR="009E539C">
        <w:rPr>
          <w:rFonts w:cs="Times New Roman"/>
        </w:rPr>
        <w:t>e.g.</w:t>
      </w:r>
      <w:proofErr w:type="gramEnd"/>
      <w:r w:rsidR="009E539C">
        <w:rPr>
          <w:rFonts w:cs="Times New Roman"/>
        </w:rPr>
        <w:t xml:space="preserve"> jumping over a wall using a block</w:t>
      </w:r>
      <w:r w:rsidR="00931622">
        <w:rPr>
          <w:rFonts w:cs="Times New Roman"/>
        </w:rPr>
        <w:t>.</w:t>
      </w:r>
      <w:r w:rsidR="006A382E">
        <w:rPr>
          <w:rFonts w:cs="Times New Roman"/>
        </w:rPr>
        <w:t xml:space="preserve"> </w:t>
      </w:r>
      <w:r w:rsidR="00931622">
        <w:rPr>
          <w:rFonts w:cs="Times New Roman"/>
        </w:rPr>
        <w:t>This led to a reconsideration of the difficulty of the levels implemented and the decision to not implement enemies to the game</w:t>
      </w:r>
      <w:r w:rsidR="000C0005">
        <w:rPr>
          <w:rFonts w:cs="Times New Roman"/>
        </w:rPr>
        <w:t>,</w:t>
      </w:r>
      <w:r w:rsidR="00931622">
        <w:rPr>
          <w:rFonts w:cs="Times New Roman"/>
        </w:rPr>
        <w:t xml:space="preserve"> in early development at least. The </w:t>
      </w:r>
      <w:r w:rsidR="000C0005">
        <w:rPr>
          <w:rFonts w:cs="Times New Roman"/>
        </w:rPr>
        <w:t xml:space="preserve">game’s </w:t>
      </w:r>
      <w:r w:rsidR="00931622">
        <w:rPr>
          <w:rFonts w:cs="Times New Roman"/>
        </w:rPr>
        <w:t xml:space="preserve">structure was not </w:t>
      </w:r>
      <w:r w:rsidR="005052CE">
        <w:rPr>
          <w:rFonts w:cs="Times New Roman"/>
        </w:rPr>
        <w:t>changed,</w:t>
      </w:r>
      <w:r w:rsidR="00931622">
        <w:rPr>
          <w:rFonts w:cs="Times New Roman"/>
        </w:rPr>
        <w:t xml:space="preserve"> and other classes were implemented such that enemies could be added to the game </w:t>
      </w:r>
      <w:proofErr w:type="gramStart"/>
      <w:r w:rsidR="00931622">
        <w:rPr>
          <w:rFonts w:cs="Times New Roman"/>
        </w:rPr>
        <w:t>at a later date</w:t>
      </w:r>
      <w:proofErr w:type="gramEnd"/>
      <w:r w:rsidR="00931622">
        <w:rPr>
          <w:rFonts w:cs="Times New Roman"/>
        </w:rPr>
        <w:t xml:space="preserve"> with little difficulty.</w:t>
      </w:r>
      <w:r w:rsidR="000C0005">
        <w:rPr>
          <w:rFonts w:cs="Times New Roman"/>
        </w:rPr>
        <w:t xml:space="preserve"> The </w:t>
      </w:r>
      <w:r w:rsidR="00C80DCB">
        <w:rPr>
          <w:rFonts w:cs="Times New Roman"/>
        </w:rPr>
        <w:t xml:space="preserve">omission of features is an acceptable change in scope at this stage of development according to Fullerton as the developers have a greater idea of what is possible within the time constraints </w:t>
      </w:r>
      <w:r w:rsidR="00C80DCB">
        <w:rPr>
          <w:rFonts w:cs="Times New Roman"/>
        </w:rPr>
        <w:fldChar w:fldCharType="begin"/>
      </w:r>
      <w:r w:rsidR="00C80DCB">
        <w:rPr>
          <w:rFonts w:cs="Times New Roman"/>
        </w:rPr>
        <w:instrText>ADDIN RW.CITE{{doc:621612668f0843f4e397fcf3 Fullerton,Tracy 2018 /a}}</w:instrText>
      </w:r>
      <w:r w:rsidR="00C80DCB">
        <w:rPr>
          <w:rFonts w:cs="Times New Roman"/>
        </w:rPr>
        <w:fldChar w:fldCharType="separate"/>
      </w:r>
      <w:r w:rsidR="00C80DCB" w:rsidRPr="00C80DCB">
        <w:rPr>
          <w:rFonts w:cs="Times New Roman"/>
          <w:bCs/>
          <w:lang w:val="en-US"/>
        </w:rPr>
        <w:t>(2018)</w:t>
      </w:r>
      <w:r w:rsidR="00C80DCB">
        <w:rPr>
          <w:rFonts w:cs="Times New Roman"/>
        </w:rPr>
        <w:fldChar w:fldCharType="end"/>
      </w:r>
      <w:r w:rsidR="00C80DCB">
        <w:rPr>
          <w:rFonts w:cs="Times New Roman"/>
        </w:rPr>
        <w:t>.</w:t>
      </w:r>
    </w:p>
    <w:p w14:paraId="51D3631E" w14:textId="08041707" w:rsidR="002C3141" w:rsidRDefault="00056D16" w:rsidP="002C3141">
      <w:pPr>
        <w:spacing w:after="610"/>
        <w:ind w:right="292"/>
        <w:rPr>
          <w:rFonts w:cs="Times New Roman"/>
        </w:rPr>
      </w:pPr>
      <w:r>
        <w:rPr>
          <w:rFonts w:cs="Times New Roman"/>
        </w:rPr>
        <w:t xml:space="preserve">Machine learning comes </w:t>
      </w:r>
      <w:r w:rsidR="009F4F9C">
        <w:rPr>
          <w:rFonts w:cs="Times New Roman"/>
        </w:rPr>
        <w:t xml:space="preserve">software engineering implications not found in the production of other forms of software domains. These are presented by </w:t>
      </w:r>
      <w:proofErr w:type="spellStart"/>
      <w:r w:rsidR="009F4F9C">
        <w:rPr>
          <w:rFonts w:cs="Times New Roman"/>
        </w:rPr>
        <w:t>Amershi</w:t>
      </w:r>
      <w:proofErr w:type="spellEnd"/>
      <w:r w:rsidR="009F4F9C">
        <w:rPr>
          <w:rFonts w:cs="Times New Roman"/>
        </w:rPr>
        <w:t xml:space="preserve"> et al. as; The </w:t>
      </w:r>
      <w:r w:rsidR="00641F95">
        <w:rPr>
          <w:rFonts w:cs="Times New Roman"/>
        </w:rPr>
        <w:t xml:space="preserve">discovery, versioning, and management of data, the customisation of models to the current problem area, and the management of module </w:t>
      </w:r>
      <w:r w:rsidR="00641F95">
        <w:rPr>
          <w:rFonts w:cs="Times New Roman"/>
        </w:rPr>
        <w:lastRenderedPageBreak/>
        <w:t>boundaries between models</w:t>
      </w:r>
      <w:r w:rsidR="000A1AF9">
        <w:rPr>
          <w:rFonts w:cs="Times New Roman"/>
        </w:rPr>
        <w:t xml:space="preserve"> </w:t>
      </w:r>
      <w:r w:rsidR="000A1AF9">
        <w:rPr>
          <w:rFonts w:cs="Times New Roman"/>
        </w:rPr>
        <w:fldChar w:fldCharType="begin"/>
      </w:r>
      <w:r w:rsidR="000A1AF9">
        <w:rPr>
          <w:rFonts w:cs="Times New Roman"/>
        </w:rPr>
        <w:instrText>ADDIN RW.CITE{{doc:627e1c188f08f5b36bddc5d1 Amershi,Saleema May 27, 2019 /a}}</w:instrText>
      </w:r>
      <w:r w:rsidR="000A1AF9">
        <w:rPr>
          <w:rFonts w:cs="Times New Roman"/>
        </w:rPr>
        <w:fldChar w:fldCharType="separate"/>
      </w:r>
      <w:r w:rsidR="000A1AF9" w:rsidRPr="000A1AF9">
        <w:rPr>
          <w:rFonts w:cs="Times New Roman"/>
          <w:bCs/>
          <w:lang w:val="en-US"/>
        </w:rPr>
        <w:t>(May 27, 2019, 291)</w:t>
      </w:r>
      <w:r w:rsidR="000A1AF9">
        <w:rPr>
          <w:rFonts w:cs="Times New Roman"/>
        </w:rPr>
        <w:fldChar w:fldCharType="end"/>
      </w:r>
      <w:r w:rsidR="000A1AF9">
        <w:rPr>
          <w:rFonts w:cs="Times New Roman"/>
        </w:rPr>
        <w:t xml:space="preserve">. </w:t>
      </w:r>
      <w:r w:rsidR="00D84770">
        <w:rPr>
          <w:rFonts w:cs="Times New Roman"/>
        </w:rPr>
        <w:t xml:space="preserve">The authors present a </w:t>
      </w:r>
      <w:r w:rsidR="002D3CF1">
        <w:rPr>
          <w:rFonts w:cs="Times New Roman"/>
        </w:rPr>
        <w:t>workflow</w:t>
      </w:r>
      <w:r w:rsidR="00D84770">
        <w:rPr>
          <w:rFonts w:cs="Times New Roman"/>
        </w:rPr>
        <w:t xml:space="preserve"> created from the practices of Microsoft teams specialising in machine learning. </w:t>
      </w:r>
      <w:r w:rsidR="002D3CF1">
        <w:rPr>
          <w:rFonts w:cs="Times New Roman"/>
        </w:rPr>
        <w:t xml:space="preserve">This workflow </w:t>
      </w:r>
      <w:r w:rsidR="00C80DCB">
        <w:rPr>
          <w:rFonts w:cs="Times New Roman"/>
        </w:rPr>
        <w:t>was used in the second phase of development of the game, while integrating Unity ML agents with the working game which had been created. The workflow has a distinct rooting in the agile framework</w:t>
      </w:r>
      <w:r w:rsidR="002D3CF1">
        <w:rPr>
          <w:rFonts w:cs="Times New Roman"/>
        </w:rPr>
        <w:t xml:space="preserve">, allowing feedback loops across model to allow for the experimentation inherent in machine learning to converge to a good model </w:t>
      </w:r>
      <w:r w:rsidR="002D3CF1">
        <w:rPr>
          <w:rFonts w:cs="Times New Roman"/>
        </w:rPr>
        <w:fldChar w:fldCharType="begin"/>
      </w:r>
      <w:r w:rsidR="002D3CF1">
        <w:rPr>
          <w:rFonts w:cs="Times New Roman"/>
        </w:rPr>
        <w:instrText>ADDIN RW.CITE{{doc:627e1c188f08f5b36bddc5d1 Amershi,Saleema May 27, 2019}}</w:instrText>
      </w:r>
      <w:r w:rsidR="002D3CF1">
        <w:rPr>
          <w:rFonts w:cs="Times New Roman"/>
        </w:rPr>
        <w:fldChar w:fldCharType="separate"/>
      </w:r>
      <w:r w:rsidR="002D3CF1" w:rsidRPr="002D3CF1">
        <w:rPr>
          <w:rFonts w:cs="Times New Roman"/>
          <w:bCs/>
          <w:lang w:val="en-US"/>
        </w:rPr>
        <w:t>(</w:t>
      </w:r>
      <w:proofErr w:type="spellStart"/>
      <w:r w:rsidR="002D3CF1" w:rsidRPr="002D3CF1">
        <w:rPr>
          <w:rFonts w:cs="Times New Roman"/>
          <w:bCs/>
          <w:lang w:val="en-US"/>
        </w:rPr>
        <w:t>Amershi</w:t>
      </w:r>
      <w:proofErr w:type="spellEnd"/>
      <w:r w:rsidR="002D3CF1" w:rsidRPr="002D3CF1">
        <w:rPr>
          <w:rFonts w:cs="Times New Roman"/>
          <w:bCs/>
          <w:lang w:val="en-US"/>
        </w:rPr>
        <w:t xml:space="preserve"> et al., May 27, 2019, 291)</w:t>
      </w:r>
      <w:r w:rsidR="002D3CF1">
        <w:rPr>
          <w:rFonts w:cs="Times New Roman"/>
        </w:rPr>
        <w:fldChar w:fldCharType="end"/>
      </w:r>
      <w:r w:rsidR="008D71A9">
        <w:rPr>
          <w:rFonts w:cs="Times New Roman"/>
        </w:rPr>
        <w:t xml:space="preserve">. </w:t>
      </w:r>
      <w:r w:rsidR="00E36F9C">
        <w:rPr>
          <w:rFonts w:cs="Times New Roman"/>
        </w:rPr>
        <w:t xml:space="preserve">The workflow allows one to </w:t>
      </w:r>
      <w:r w:rsidR="00A93C5F">
        <w:rPr>
          <w:rFonts w:cs="Times New Roman"/>
        </w:rPr>
        <w:t xml:space="preserve">loop back to any stage from the model evaluation stage, reflecting the </w:t>
      </w:r>
      <w:r w:rsidR="00A94A2A">
        <w:rPr>
          <w:rFonts w:cs="Times New Roman"/>
        </w:rPr>
        <w:t>importance</w:t>
      </w:r>
      <w:r w:rsidR="00A93C5F">
        <w:rPr>
          <w:rFonts w:cs="Times New Roman"/>
        </w:rPr>
        <w:t xml:space="preserve"> of experimentation in ML</w:t>
      </w:r>
      <w:r w:rsidR="00A94A2A">
        <w:rPr>
          <w:rFonts w:cs="Times New Roman"/>
        </w:rPr>
        <w:t xml:space="preserve"> model</w:t>
      </w:r>
      <w:r w:rsidR="00A93C5F">
        <w:rPr>
          <w:rFonts w:cs="Times New Roman"/>
        </w:rPr>
        <w:t xml:space="preserve"> crafting. This</w:t>
      </w:r>
      <w:r w:rsidR="00A005C7">
        <w:rPr>
          <w:rFonts w:cs="Times New Roman"/>
        </w:rPr>
        <w:t xml:space="preserve"> was </w:t>
      </w:r>
      <w:r w:rsidR="00193C81">
        <w:rPr>
          <w:rFonts w:cs="Times New Roman"/>
        </w:rPr>
        <w:t xml:space="preserve">particularly taken advantage of in the </w:t>
      </w:r>
      <w:r w:rsidR="00A94A2A">
        <w:rPr>
          <w:rFonts w:cs="Times New Roman"/>
        </w:rPr>
        <w:t>experimentation later in the project</w:t>
      </w:r>
      <w:r w:rsidR="00193C81">
        <w:rPr>
          <w:rFonts w:cs="Times New Roman"/>
        </w:rPr>
        <w:t xml:space="preserve"> as the models were analysed by, among other processes, visual inspection. This allowed the diagnosis of issues and unexpected behaviour and allowed the modification of the reward function or observations taken, which is discussed in </w:t>
      </w:r>
      <w:r w:rsidR="00193C81">
        <w:rPr>
          <w:rFonts w:cs="Times New Roman"/>
        </w:rPr>
        <w:fldChar w:fldCharType="begin"/>
      </w:r>
      <w:r w:rsidR="00193C81">
        <w:rPr>
          <w:rFonts w:cs="Times New Roman"/>
        </w:rPr>
        <w:instrText xml:space="preserve"> REF _Ref103346926 \r \h </w:instrText>
      </w:r>
      <w:r w:rsidR="00193C81">
        <w:rPr>
          <w:rFonts w:cs="Times New Roman"/>
        </w:rPr>
      </w:r>
      <w:r w:rsidR="00193C81">
        <w:rPr>
          <w:rFonts w:cs="Times New Roman"/>
        </w:rPr>
        <w:fldChar w:fldCharType="separate"/>
      </w:r>
      <w:r w:rsidR="00193C81">
        <w:rPr>
          <w:rFonts w:cs="Times New Roman"/>
        </w:rPr>
        <w:t>4</w:t>
      </w:r>
      <w:r w:rsidR="00193C81">
        <w:rPr>
          <w:rFonts w:cs="Times New Roman"/>
        </w:rPr>
        <w:fldChar w:fldCharType="end"/>
      </w:r>
      <w:r w:rsidR="00193C81">
        <w:rPr>
          <w:rFonts w:cs="Times New Roman"/>
        </w:rPr>
        <w:t>.</w:t>
      </w:r>
      <w:r w:rsidR="00A94A2A">
        <w:rPr>
          <w:rFonts w:cs="Times New Roman"/>
        </w:rPr>
        <w:t xml:space="preserve"> A significant portion of time was allocated to this period in the project, to increase the chance of a successful model</w:t>
      </w:r>
      <w:r w:rsidR="00AE08FA">
        <w:rPr>
          <w:rFonts w:cs="Times New Roman"/>
        </w:rPr>
        <w:t xml:space="preserve"> as troubleshooting of neural network based models makes them difficult to debug in traditional ways </w:t>
      </w:r>
      <w:r w:rsidR="00AE08FA">
        <w:rPr>
          <w:rFonts w:cs="Times New Roman"/>
        </w:rPr>
        <w:fldChar w:fldCharType="begin"/>
      </w:r>
      <w:r w:rsidR="00AE08FA">
        <w:rPr>
          <w:rFonts w:cs="Times New Roman"/>
        </w:rPr>
        <w:instrText>ADDIN RW.CITE{{doc:627e1b608f081c0392aa801a Arpteg,Anders 2018}}</w:instrText>
      </w:r>
      <w:r w:rsidR="00AE08FA">
        <w:rPr>
          <w:rFonts w:cs="Times New Roman"/>
        </w:rPr>
        <w:fldChar w:fldCharType="separate"/>
      </w:r>
      <w:r w:rsidR="00AE08FA" w:rsidRPr="00AE08FA">
        <w:rPr>
          <w:rFonts w:cs="Times New Roman"/>
          <w:bCs/>
          <w:lang w:val="en-US"/>
        </w:rPr>
        <w:t>(</w:t>
      </w:r>
      <w:proofErr w:type="spellStart"/>
      <w:r w:rsidR="00AE08FA" w:rsidRPr="00AE08FA">
        <w:rPr>
          <w:rFonts w:cs="Times New Roman"/>
          <w:bCs/>
          <w:lang w:val="en-US"/>
        </w:rPr>
        <w:t>Arpteg</w:t>
      </w:r>
      <w:proofErr w:type="spellEnd"/>
      <w:r w:rsidR="00AE08FA" w:rsidRPr="00AE08FA">
        <w:rPr>
          <w:rFonts w:cs="Times New Roman"/>
          <w:bCs/>
          <w:lang w:val="en-US"/>
        </w:rPr>
        <w:t xml:space="preserve"> et al., 2018, 50)</w:t>
      </w:r>
      <w:r w:rsidR="00AE08FA">
        <w:rPr>
          <w:rFonts w:cs="Times New Roman"/>
        </w:rPr>
        <w:fldChar w:fldCharType="end"/>
      </w:r>
      <w:r w:rsidR="00A94A2A">
        <w:rPr>
          <w:rFonts w:cs="Times New Roman"/>
        </w:rPr>
        <w:t xml:space="preserve">. </w:t>
      </w:r>
      <w:r w:rsidR="00F2748D">
        <w:rPr>
          <w:rFonts w:cs="Times New Roman"/>
        </w:rPr>
        <w:t xml:space="preserve">Due to the nature of RL </w:t>
      </w:r>
      <w:r w:rsidR="00F2748D">
        <w:rPr>
          <w:rFonts w:cs="Times New Roman"/>
        </w:rPr>
        <w:t>several of the stages of this workflow are achieved together or not needed. T</w:t>
      </w:r>
      <w:r w:rsidR="00F2748D">
        <w:rPr>
          <w:rFonts w:cs="Times New Roman"/>
        </w:rPr>
        <w:t>he collection of data</w:t>
      </w:r>
      <w:r w:rsidR="00F2748D">
        <w:rPr>
          <w:rFonts w:cs="Times New Roman"/>
        </w:rPr>
        <w:t>, for example,</w:t>
      </w:r>
      <w:r w:rsidR="00F2748D">
        <w:rPr>
          <w:rFonts w:cs="Times New Roman"/>
        </w:rPr>
        <w:t xml:space="preserve"> was not a concern until IL were introduced, the Unity ML package makes the collection of demonstrations </w:t>
      </w:r>
      <w:r w:rsidR="00F2748D">
        <w:rPr>
          <w:rFonts w:cs="Times New Roman"/>
        </w:rPr>
        <w:t>a simple task requiring a developer to simply play as the agent they are training</w:t>
      </w:r>
      <w:r w:rsidR="00F2748D">
        <w:rPr>
          <w:rFonts w:cs="Times New Roman"/>
        </w:rPr>
        <w:t xml:space="preserve">. A greater concern related to this was the selection of observations, which takes the place of input data and is discussed at length in </w:t>
      </w:r>
      <w:r w:rsidR="00F2748D">
        <w:rPr>
          <w:rFonts w:cs="Times New Roman"/>
        </w:rPr>
        <w:fldChar w:fldCharType="begin"/>
      </w:r>
      <w:r w:rsidR="00F2748D">
        <w:rPr>
          <w:rFonts w:cs="Times New Roman"/>
        </w:rPr>
        <w:instrText xml:space="preserve"> REF _Ref103346926 \r \h </w:instrText>
      </w:r>
      <w:r w:rsidR="00F2748D">
        <w:rPr>
          <w:rFonts w:cs="Times New Roman"/>
        </w:rPr>
      </w:r>
      <w:r w:rsidR="00F2748D">
        <w:rPr>
          <w:rFonts w:cs="Times New Roman"/>
        </w:rPr>
        <w:fldChar w:fldCharType="separate"/>
      </w:r>
      <w:r w:rsidR="00F2748D">
        <w:rPr>
          <w:rFonts w:cs="Times New Roman"/>
        </w:rPr>
        <w:t>4</w:t>
      </w:r>
      <w:r w:rsidR="00F2748D">
        <w:rPr>
          <w:rFonts w:cs="Times New Roman"/>
        </w:rPr>
        <w:fldChar w:fldCharType="end"/>
      </w:r>
      <w:r w:rsidR="00F2748D">
        <w:rPr>
          <w:rFonts w:cs="Times New Roman"/>
        </w:rPr>
        <w:t>.</w:t>
      </w:r>
      <w:r w:rsidR="00F2748D">
        <w:rPr>
          <w:rFonts w:cs="Times New Roman"/>
        </w:rPr>
        <w:t xml:space="preserve"> </w:t>
      </w:r>
      <w:r w:rsidR="00A94A2A">
        <w:rPr>
          <w:rFonts w:cs="Times New Roman"/>
        </w:rPr>
        <w:t>Over the course of experimentation over 60 tests were run</w:t>
      </w:r>
      <w:r w:rsidR="00FE6977">
        <w:rPr>
          <w:rFonts w:cs="Times New Roman"/>
        </w:rPr>
        <w:t xml:space="preserve"> each testing a combination of hyperparameters</w:t>
      </w:r>
      <w:r w:rsidR="00AE08FA">
        <w:rPr>
          <w:rFonts w:cs="Times New Roman"/>
        </w:rPr>
        <w:t xml:space="preserve">, </w:t>
      </w:r>
      <w:r w:rsidR="00FE6977">
        <w:rPr>
          <w:rFonts w:cs="Times New Roman"/>
        </w:rPr>
        <w:t>reward function</w:t>
      </w:r>
      <w:r w:rsidR="00AE08FA">
        <w:rPr>
          <w:rFonts w:cs="Times New Roman"/>
        </w:rPr>
        <w:t xml:space="preserve">, and observations. </w:t>
      </w:r>
    </w:p>
    <w:p w14:paraId="0D16136F" w14:textId="77777777" w:rsidR="00167FC1" w:rsidRDefault="00167FC1" w:rsidP="00167FC1">
      <w:pPr>
        <w:pStyle w:val="NoSpacing"/>
        <w:numPr>
          <w:ilvl w:val="0"/>
          <w:numId w:val="5"/>
        </w:numPr>
      </w:pPr>
      <w:r>
        <w:t>Early phase of dev was game and learning Unity ml</w:t>
      </w:r>
    </w:p>
    <w:p w14:paraId="22F4450B" w14:textId="77777777" w:rsidR="00167FC1" w:rsidRDefault="00167FC1" w:rsidP="00167FC1">
      <w:pPr>
        <w:pStyle w:val="NoSpacing"/>
        <w:numPr>
          <w:ilvl w:val="0"/>
          <w:numId w:val="5"/>
        </w:numPr>
      </w:pPr>
    </w:p>
    <w:p w14:paraId="100987EC" w14:textId="77777777" w:rsidR="00167FC1" w:rsidRDefault="00167FC1" w:rsidP="00167FC1">
      <w:pPr>
        <w:pStyle w:val="NoSpacing"/>
        <w:numPr>
          <w:ilvl w:val="0"/>
          <w:numId w:val="5"/>
        </w:numPr>
      </w:pPr>
      <w:r>
        <w:t>Later phase was integrating ml into the game and crafting the reward function around this</w:t>
      </w:r>
    </w:p>
    <w:p w14:paraId="412394F3" w14:textId="77777777" w:rsidR="00167FC1" w:rsidRDefault="00167FC1" w:rsidP="00644066">
      <w:pPr>
        <w:pStyle w:val="NoSpacing"/>
      </w:pPr>
    </w:p>
    <w:p w14:paraId="1AFA366C" w14:textId="517CF082" w:rsidR="00644066" w:rsidRDefault="00644066" w:rsidP="00167FC1">
      <w:pPr>
        <w:pStyle w:val="NoSpacing"/>
        <w:numPr>
          <w:ilvl w:val="0"/>
          <w:numId w:val="5"/>
        </w:numPr>
      </w:pPr>
      <w:r>
        <w:t>Sort of waterfall but with agile elements.</w:t>
      </w:r>
    </w:p>
    <w:p w14:paraId="3ED4DBFA" w14:textId="4B5B12E3" w:rsidR="00644066" w:rsidRDefault="00644066" w:rsidP="00167FC1">
      <w:pPr>
        <w:pStyle w:val="NoSpacing"/>
        <w:numPr>
          <w:ilvl w:val="0"/>
          <w:numId w:val="5"/>
        </w:numPr>
      </w:pPr>
      <w:r>
        <w:t xml:space="preserve">Gannt chart helped visualise and laid out a rough plan </w:t>
      </w:r>
    </w:p>
    <w:p w14:paraId="7FF07689" w14:textId="098982E0" w:rsidR="00644066" w:rsidRDefault="00644066" w:rsidP="00167FC1">
      <w:pPr>
        <w:pStyle w:val="NoSpacing"/>
        <w:numPr>
          <w:ilvl w:val="0"/>
          <w:numId w:val="5"/>
        </w:numPr>
      </w:pPr>
      <w:r>
        <w:lastRenderedPageBreak/>
        <w:t>Due to the nature of the project this was understood to change</w:t>
      </w:r>
    </w:p>
    <w:p w14:paraId="7B6E88BD" w14:textId="113BB8C0" w:rsidR="003E1E78" w:rsidRDefault="003E1E78" w:rsidP="00167FC1">
      <w:pPr>
        <w:pStyle w:val="NoSpacing"/>
        <w:numPr>
          <w:ilvl w:val="0"/>
          <w:numId w:val="5"/>
        </w:numPr>
      </w:pPr>
      <w:r>
        <w:t>Agile plan changed, after reconsideration enemies should be implemented later in the project</w:t>
      </w:r>
    </w:p>
    <w:p w14:paraId="3B2B5007" w14:textId="4822C2E6" w:rsidR="004478D5" w:rsidRDefault="00E22496" w:rsidP="00167FC1">
      <w:pPr>
        <w:pStyle w:val="NoSpacing"/>
        <w:numPr>
          <w:ilvl w:val="0"/>
          <w:numId w:val="5"/>
        </w:numPr>
      </w:pPr>
      <w:r>
        <w:t>Agile. Changed mind after realising (small) complexity of unity examples</w:t>
      </w:r>
    </w:p>
    <w:p w14:paraId="789BC3F9" w14:textId="0ABA202C" w:rsidR="002722FC" w:rsidRDefault="002722FC" w:rsidP="002722FC">
      <w:pPr>
        <w:pStyle w:val="NoSpacing"/>
        <w:ind w:left="0" w:firstLine="0"/>
      </w:pPr>
    </w:p>
    <w:p w14:paraId="2170DD13" w14:textId="565BDDFA" w:rsidR="002722FC" w:rsidRDefault="002722FC" w:rsidP="002722FC">
      <w:pPr>
        <w:pStyle w:val="NoSpacing"/>
        <w:ind w:left="0" w:firstLine="0"/>
      </w:pPr>
    </w:p>
    <w:p w14:paraId="1D5F9431" w14:textId="48E547EE" w:rsidR="002722FC" w:rsidRDefault="002722FC" w:rsidP="002722FC">
      <w:pPr>
        <w:pStyle w:val="NoSpacing"/>
        <w:ind w:left="0" w:firstLine="0"/>
      </w:pPr>
      <w:proofErr w:type="spellStart"/>
      <w:r>
        <w:t>Github</w:t>
      </w:r>
      <w:proofErr w:type="spellEnd"/>
      <w:r>
        <w:t xml:space="preserve"> co-pilot</w:t>
      </w:r>
    </w:p>
    <w:p w14:paraId="43C143F4" w14:textId="775C244E" w:rsidR="0020624B" w:rsidRPr="00B349A0" w:rsidRDefault="0020624B" w:rsidP="0020624B">
      <w:pPr>
        <w:pStyle w:val="Heading2"/>
        <w:tabs>
          <w:tab w:val="center" w:pos="2662"/>
        </w:tabs>
        <w:ind w:left="-15" w:firstLine="0"/>
        <w:rPr>
          <w:rFonts w:cs="Times New Roman"/>
        </w:rPr>
      </w:pPr>
      <w:bookmarkStart w:id="10" w:name="_Toc102230199"/>
      <w:r w:rsidRPr="00B349A0">
        <w:rPr>
          <w:rFonts w:cs="Times New Roman"/>
        </w:rPr>
        <w:t>3.</w:t>
      </w:r>
      <w:r>
        <w:rPr>
          <w:rFonts w:cs="Times New Roman"/>
        </w:rPr>
        <w:t>2</w:t>
      </w:r>
      <w:r w:rsidRPr="00B349A0">
        <w:rPr>
          <w:rFonts w:cs="Times New Roman"/>
        </w:rPr>
        <w:tab/>
        <w:t>Project Management</w:t>
      </w:r>
      <w:bookmarkEnd w:id="10"/>
    </w:p>
    <w:p w14:paraId="6858CCDE" w14:textId="77777777" w:rsidR="0020624B" w:rsidRPr="00B349A0" w:rsidRDefault="0020624B" w:rsidP="0020624B">
      <w:pPr>
        <w:spacing w:after="162"/>
        <w:ind w:left="-5" w:right="292"/>
        <w:rPr>
          <w:rFonts w:cs="Times New Roman"/>
        </w:rPr>
      </w:pPr>
      <w:r w:rsidRPr="00B349A0">
        <w:rPr>
          <w:rFonts w:cs="Times New Roman"/>
        </w:rPr>
        <w:t>Some awareness of project management should be demonstrated in all projects. This section should outline the nature of your project and the specific characteristics that need to be considered in determining what project management methodology you should use. You should identify the specific demands of your project in terms of project management and support your rationale for the selection of a methodology with appropriate and recent academic references. Questions which may be relevant here are:</w:t>
      </w:r>
    </w:p>
    <w:p w14:paraId="31B849B3" w14:textId="77777777" w:rsidR="0020624B" w:rsidRPr="00B349A0" w:rsidRDefault="0020624B" w:rsidP="0020624B">
      <w:pPr>
        <w:numPr>
          <w:ilvl w:val="0"/>
          <w:numId w:val="1"/>
        </w:numPr>
        <w:spacing w:line="259" w:lineRule="auto"/>
        <w:ind w:right="292" w:hanging="299"/>
        <w:rPr>
          <w:rFonts w:cs="Times New Roman"/>
        </w:rPr>
      </w:pPr>
      <w:r w:rsidRPr="00B349A0">
        <w:rPr>
          <w:rFonts w:cs="Times New Roman"/>
        </w:rPr>
        <w:t>What are the guiding principles and processes in managing your project?</w:t>
      </w:r>
    </w:p>
    <w:p w14:paraId="05F024D5" w14:textId="77777777" w:rsidR="0020624B" w:rsidRPr="00B349A0" w:rsidRDefault="0020624B" w:rsidP="0020624B">
      <w:pPr>
        <w:numPr>
          <w:ilvl w:val="0"/>
          <w:numId w:val="1"/>
        </w:numPr>
        <w:spacing w:line="259" w:lineRule="auto"/>
        <w:ind w:right="292" w:hanging="299"/>
        <w:rPr>
          <w:rFonts w:cs="Times New Roman"/>
        </w:rPr>
      </w:pPr>
      <w:r w:rsidRPr="00B349A0">
        <w:rPr>
          <w:rFonts w:cs="Times New Roman"/>
        </w:rPr>
        <w:t>What project management methods may be useful for this project?</w:t>
      </w:r>
    </w:p>
    <w:p w14:paraId="68C1B9D2" w14:textId="77777777" w:rsidR="0020624B" w:rsidRDefault="0020624B" w:rsidP="0020624B">
      <w:pPr>
        <w:numPr>
          <w:ilvl w:val="0"/>
          <w:numId w:val="1"/>
        </w:numPr>
        <w:spacing w:after="610"/>
        <w:ind w:right="292" w:hanging="299"/>
        <w:rPr>
          <w:rFonts w:cs="Times New Roman"/>
        </w:rPr>
      </w:pPr>
      <w:r w:rsidRPr="00B349A0">
        <w:rPr>
          <w:rFonts w:cs="Times New Roman"/>
        </w:rPr>
        <w:t>How can you exploit their advantages for your project and mitigate their drawbacks?</w:t>
      </w:r>
    </w:p>
    <w:p w14:paraId="6B02A133" w14:textId="77777777" w:rsidR="0020624B" w:rsidRDefault="0020624B" w:rsidP="0020624B">
      <w:pPr>
        <w:pStyle w:val="NoSpacing"/>
        <w:numPr>
          <w:ilvl w:val="0"/>
          <w:numId w:val="5"/>
        </w:numPr>
      </w:pPr>
      <w:r>
        <w:t>Version control</w:t>
      </w:r>
      <w:r>
        <w:tab/>
      </w:r>
    </w:p>
    <w:p w14:paraId="5EEF21A7" w14:textId="77777777" w:rsidR="0020624B" w:rsidRDefault="0020624B" w:rsidP="0020624B">
      <w:pPr>
        <w:pStyle w:val="NoSpacing"/>
        <w:numPr>
          <w:ilvl w:val="0"/>
          <w:numId w:val="5"/>
        </w:numPr>
      </w:pPr>
      <w:r>
        <w:t>Trello to keep track of tasks</w:t>
      </w:r>
    </w:p>
    <w:p w14:paraId="16EAF4E3" w14:textId="77777777" w:rsidR="0020624B" w:rsidRDefault="0020624B" w:rsidP="0020624B">
      <w:pPr>
        <w:pStyle w:val="NoSpacing"/>
        <w:numPr>
          <w:ilvl w:val="0"/>
          <w:numId w:val="5"/>
        </w:numPr>
      </w:pPr>
      <w:r>
        <w:t>Regular meetings – very helpful</w:t>
      </w:r>
    </w:p>
    <w:p w14:paraId="4EC16D8C" w14:textId="77777777" w:rsidR="0020624B" w:rsidRDefault="0020624B" w:rsidP="0020624B">
      <w:pPr>
        <w:pStyle w:val="NoSpacing"/>
        <w:numPr>
          <w:ilvl w:val="0"/>
          <w:numId w:val="5"/>
        </w:numPr>
      </w:pPr>
      <w:r>
        <w:t>Goals set, goals achieved each week</w:t>
      </w:r>
    </w:p>
    <w:p w14:paraId="6D947FD4" w14:textId="77777777" w:rsidR="0020624B" w:rsidRDefault="0020624B" w:rsidP="0020624B">
      <w:pPr>
        <w:pStyle w:val="NoSpacing"/>
        <w:numPr>
          <w:ilvl w:val="0"/>
          <w:numId w:val="5"/>
        </w:numPr>
      </w:pPr>
      <w:r>
        <w:t>Time left at the end for extensive development of model</w:t>
      </w:r>
    </w:p>
    <w:p w14:paraId="74F8DE66" w14:textId="77777777" w:rsidR="0020624B" w:rsidRDefault="0020624B" w:rsidP="0020624B">
      <w:pPr>
        <w:pStyle w:val="NoSpacing"/>
        <w:numPr>
          <w:ilvl w:val="0"/>
          <w:numId w:val="5"/>
        </w:numPr>
      </w:pPr>
      <w:r>
        <w:t>Machine learning takes time for issues to be ironed out</w:t>
      </w:r>
    </w:p>
    <w:p w14:paraId="0A78EEF6" w14:textId="77777777" w:rsidR="0020624B" w:rsidRDefault="0020624B" w:rsidP="0020624B">
      <w:pPr>
        <w:pStyle w:val="NoSpacing"/>
        <w:numPr>
          <w:ilvl w:val="0"/>
          <w:numId w:val="5"/>
        </w:numPr>
      </w:pPr>
      <w:r>
        <w:t>Notebook for recording observations and planning</w:t>
      </w:r>
    </w:p>
    <w:p w14:paraId="5C74093D" w14:textId="77777777" w:rsidR="0020624B" w:rsidRDefault="0020624B" w:rsidP="0020624B">
      <w:pPr>
        <w:pStyle w:val="NoSpacing"/>
      </w:pPr>
    </w:p>
    <w:p w14:paraId="6A935A00" w14:textId="77777777" w:rsidR="0020624B" w:rsidRPr="00B349A0" w:rsidRDefault="0020624B" w:rsidP="0020624B">
      <w:pPr>
        <w:pStyle w:val="NoSpacing"/>
      </w:pPr>
    </w:p>
    <w:p w14:paraId="2872FA0E" w14:textId="7A06DC45" w:rsidR="00FF3F9B" w:rsidRDefault="005052CE" w:rsidP="005052CE">
      <w:pPr>
        <w:spacing w:after="612"/>
        <w:ind w:left="-5" w:right="292"/>
        <w:rPr>
          <w:rFonts w:cs="Times New Roman"/>
        </w:rPr>
      </w:pPr>
      <w:r>
        <w:rPr>
          <w:rFonts w:cs="Times New Roman"/>
        </w:rPr>
        <w:t xml:space="preserve">To aid in the </w:t>
      </w:r>
      <w:r w:rsidR="00FC637B">
        <w:rPr>
          <w:rFonts w:cs="Times New Roman"/>
        </w:rPr>
        <w:t>execution</w:t>
      </w:r>
      <w:r>
        <w:rPr>
          <w:rFonts w:cs="Times New Roman"/>
        </w:rPr>
        <w:t xml:space="preserve"> of the workflows</w:t>
      </w:r>
      <w:r w:rsidR="002C3141">
        <w:rPr>
          <w:rFonts w:cs="Times New Roman"/>
        </w:rPr>
        <w:t xml:space="preserve"> mentioned earlier</w:t>
      </w:r>
      <w:r>
        <w:rPr>
          <w:rFonts w:cs="Times New Roman"/>
        </w:rPr>
        <w:t>, a Kanban board was used. This, along with regular meetings with the supervisor, allowed tasks to be added as the project needed them</w:t>
      </w:r>
      <w:r w:rsidR="00FA5549">
        <w:rPr>
          <w:rFonts w:cs="Times New Roman"/>
        </w:rPr>
        <w:t>.</w:t>
      </w:r>
      <w:r w:rsidR="00FC637B">
        <w:rPr>
          <w:rFonts w:cs="Times New Roman"/>
        </w:rPr>
        <w:t xml:space="preserve"> These tasks were typically decompositions of </w:t>
      </w:r>
      <w:r w:rsidR="00FC637B">
        <w:rPr>
          <w:rFonts w:cs="Times New Roman"/>
        </w:rPr>
        <w:lastRenderedPageBreak/>
        <w:t xml:space="preserve">the </w:t>
      </w:r>
      <w:r w:rsidR="00FF3F9B">
        <w:rPr>
          <w:rFonts w:cs="Times New Roman"/>
        </w:rPr>
        <w:t>tasks laid out in</w:t>
      </w:r>
      <w:r>
        <w:rPr>
          <w:rFonts w:cs="Times New Roman"/>
        </w:rPr>
        <w:t xml:space="preserve"> </w:t>
      </w:r>
      <w:r w:rsidR="00FF3F9B">
        <w:rPr>
          <w:rFonts w:cs="Times New Roman"/>
        </w:rPr>
        <w:t>t</w:t>
      </w:r>
      <w:r>
        <w:rPr>
          <w:rFonts w:cs="Times New Roman"/>
        </w:rPr>
        <w:t>he Gannt chart presented in FIGURE</w:t>
      </w:r>
      <w:r w:rsidR="00FF3F9B">
        <w:rPr>
          <w:rFonts w:cs="Times New Roman"/>
        </w:rPr>
        <w:t>.</w:t>
      </w:r>
      <w:r w:rsidR="00050C96">
        <w:rPr>
          <w:rFonts w:cs="Times New Roman"/>
        </w:rPr>
        <w:t xml:space="preserve"> Meetings were structured like scru</w:t>
      </w:r>
      <w:r w:rsidR="006A5BE9">
        <w:rPr>
          <w:rFonts w:cs="Times New Roman"/>
        </w:rPr>
        <w:t xml:space="preserve">ms, </w:t>
      </w:r>
      <w:r w:rsidR="00FF3F9B">
        <w:rPr>
          <w:rFonts w:cs="Times New Roman"/>
        </w:rPr>
        <w:t>typically end</w:t>
      </w:r>
      <w:r w:rsidR="006A5BE9">
        <w:rPr>
          <w:rFonts w:cs="Times New Roman"/>
        </w:rPr>
        <w:t>ing</w:t>
      </w:r>
      <w:r w:rsidR="00FF3F9B">
        <w:rPr>
          <w:rFonts w:cs="Times New Roman"/>
        </w:rPr>
        <w:t xml:space="preserve"> with an agreement as to the next weeks work</w:t>
      </w:r>
      <w:r w:rsidR="001852C1">
        <w:rPr>
          <w:rFonts w:cs="Times New Roman"/>
        </w:rPr>
        <w:t xml:space="preserve"> </w:t>
      </w:r>
      <w:r w:rsidR="001852C1">
        <w:rPr>
          <w:rFonts w:cs="Times New Roman"/>
        </w:rPr>
        <w:fldChar w:fldCharType="begin"/>
      </w:r>
      <w:r w:rsidR="001852C1">
        <w:rPr>
          <w:rFonts w:cs="Times New Roman"/>
        </w:rPr>
        <w:instrText>ADDIN RW.CITE{{doc:627cfeb88f084bf47f32c5de Sommerville,Ian 2011}}</w:instrText>
      </w:r>
      <w:r w:rsidR="001852C1">
        <w:rPr>
          <w:rFonts w:cs="Times New Roman"/>
        </w:rPr>
        <w:fldChar w:fldCharType="separate"/>
      </w:r>
      <w:r w:rsidR="001852C1" w:rsidRPr="001852C1">
        <w:rPr>
          <w:rFonts w:cs="Times New Roman"/>
          <w:bCs/>
          <w:lang w:val="en-US"/>
        </w:rPr>
        <w:t>(Sommerville, 2011)</w:t>
      </w:r>
      <w:r w:rsidR="001852C1">
        <w:rPr>
          <w:rFonts w:cs="Times New Roman"/>
        </w:rPr>
        <w:fldChar w:fldCharType="end"/>
      </w:r>
      <w:r w:rsidR="006A5BE9">
        <w:rPr>
          <w:rFonts w:cs="Times New Roman"/>
        </w:rPr>
        <w:t xml:space="preserve">. The tasks agreed would be added to the Kanban board for completion </w:t>
      </w:r>
      <w:r w:rsidR="007D5D15">
        <w:rPr>
          <w:rFonts w:cs="Times New Roman"/>
        </w:rPr>
        <w:t xml:space="preserve">or progress check by the next meeting. This became more difficult as the project entered the experimentation phase of development, as the actions taken to </w:t>
      </w:r>
      <w:r w:rsidR="004448BD">
        <w:rPr>
          <w:rFonts w:cs="Times New Roman"/>
        </w:rPr>
        <w:t>progress the project</w:t>
      </w:r>
      <w:r w:rsidR="007D5D15">
        <w:rPr>
          <w:rFonts w:cs="Times New Roman"/>
        </w:rPr>
        <w:t xml:space="preserve"> became more obscure </w:t>
      </w:r>
      <w:r w:rsidR="007D5D15">
        <w:rPr>
          <w:rFonts w:cs="Times New Roman"/>
        </w:rPr>
        <w:fldChar w:fldCharType="begin"/>
      </w:r>
      <w:r w:rsidR="007D5D15">
        <w:rPr>
          <w:rFonts w:cs="Times New Roman"/>
        </w:rPr>
        <w:instrText>ADDIN RW.CITE{{doc:627e1b608f081c0392aa801a Arpteg,Anders 2018}}</w:instrText>
      </w:r>
      <w:r w:rsidR="007D5D15">
        <w:rPr>
          <w:rFonts w:cs="Times New Roman"/>
        </w:rPr>
        <w:fldChar w:fldCharType="separate"/>
      </w:r>
      <w:r w:rsidR="007D5D15" w:rsidRPr="007D5D15">
        <w:rPr>
          <w:rFonts w:cs="Times New Roman"/>
          <w:bCs/>
          <w:lang w:val="en-US"/>
        </w:rPr>
        <w:t>(</w:t>
      </w:r>
      <w:proofErr w:type="spellStart"/>
      <w:r w:rsidR="007D5D15" w:rsidRPr="007D5D15">
        <w:rPr>
          <w:rFonts w:cs="Times New Roman"/>
          <w:bCs/>
          <w:lang w:val="en-US"/>
        </w:rPr>
        <w:t>Arpteg</w:t>
      </w:r>
      <w:proofErr w:type="spellEnd"/>
      <w:r w:rsidR="007D5D15" w:rsidRPr="007D5D15">
        <w:rPr>
          <w:rFonts w:cs="Times New Roman"/>
          <w:bCs/>
          <w:lang w:val="en-US"/>
        </w:rPr>
        <w:t xml:space="preserve"> et al., 2018, 50)</w:t>
      </w:r>
      <w:r w:rsidR="007D5D15">
        <w:rPr>
          <w:rFonts w:cs="Times New Roman"/>
        </w:rPr>
        <w:fldChar w:fldCharType="end"/>
      </w:r>
      <w:r w:rsidR="007D5D15">
        <w:rPr>
          <w:rFonts w:cs="Times New Roman"/>
        </w:rPr>
        <w:t>.</w:t>
      </w:r>
      <w:r w:rsidR="006F0627">
        <w:rPr>
          <w:rFonts w:cs="Times New Roman"/>
        </w:rPr>
        <w:t xml:space="preserve"> At this stage</w:t>
      </w:r>
      <w:r w:rsidR="00751ABD">
        <w:rPr>
          <w:rFonts w:cs="Times New Roman"/>
        </w:rPr>
        <w:t xml:space="preserve"> </w:t>
      </w:r>
      <w:r w:rsidR="006F0627">
        <w:rPr>
          <w:rFonts w:cs="Times New Roman"/>
        </w:rPr>
        <w:t>the meetings became a discussion of the current state of the model</w:t>
      </w:r>
      <w:r w:rsidR="00751ABD">
        <w:rPr>
          <w:rFonts w:cs="Times New Roman"/>
        </w:rPr>
        <w:t xml:space="preserve"> and exploring theories as to the reason the model was failing. </w:t>
      </w:r>
      <w:r w:rsidR="004448BD">
        <w:rPr>
          <w:rFonts w:cs="Times New Roman"/>
        </w:rPr>
        <w:t xml:space="preserve">These theories would then be explored in the next week, with modifications to </w:t>
      </w:r>
      <w:r w:rsidR="001852C1">
        <w:rPr>
          <w:rFonts w:cs="Times New Roman"/>
        </w:rPr>
        <w:t>the reward function, hyperparameters, and observations.</w:t>
      </w:r>
      <w:r w:rsidR="006F0627">
        <w:rPr>
          <w:rFonts w:cs="Times New Roman"/>
        </w:rPr>
        <w:t xml:space="preserve"> </w:t>
      </w:r>
    </w:p>
    <w:p w14:paraId="083098E5" w14:textId="2653A1FC" w:rsidR="005052CE" w:rsidRDefault="008C6D46" w:rsidP="005052CE">
      <w:pPr>
        <w:spacing w:after="612"/>
        <w:ind w:left="-5" w:right="292"/>
        <w:rPr>
          <w:rFonts w:cs="Times New Roman"/>
        </w:rPr>
      </w:pPr>
      <w:r>
        <w:rPr>
          <w:rFonts w:cs="Times New Roman"/>
        </w:rPr>
        <w:t xml:space="preserve">The Gannt chart presented earlier </w:t>
      </w:r>
      <w:r w:rsidR="005052CE">
        <w:rPr>
          <w:rFonts w:cs="Times New Roman"/>
        </w:rPr>
        <w:t xml:space="preserve">provided a rough estimate as to the time each stage of the project would take as well as an outline as to the tasks needed to achieve these goals. </w:t>
      </w:r>
      <w:r w:rsidR="001E427F">
        <w:rPr>
          <w:rFonts w:cs="Times New Roman"/>
        </w:rPr>
        <w:t>The tasks presented in the Gannt chart followed the SMART framework</w:t>
      </w:r>
      <w:r w:rsidR="007A3A93">
        <w:rPr>
          <w:rFonts w:cs="Times New Roman"/>
        </w:rPr>
        <w:t xml:space="preserve">. Before a task </w:t>
      </w:r>
      <w:r w:rsidR="00423496">
        <w:rPr>
          <w:rFonts w:cs="Times New Roman"/>
        </w:rPr>
        <w:t>was started,</w:t>
      </w:r>
      <w:r w:rsidR="007A3A93">
        <w:rPr>
          <w:rFonts w:cs="Times New Roman"/>
        </w:rPr>
        <w:t xml:space="preserve"> it was discussed in a meeting, where </w:t>
      </w:r>
      <w:proofErr w:type="gramStart"/>
      <w:r w:rsidR="007A3A93">
        <w:rPr>
          <w:rFonts w:cs="Times New Roman"/>
        </w:rPr>
        <w:t>it’s</w:t>
      </w:r>
      <w:proofErr w:type="gramEnd"/>
      <w:r w:rsidR="007A3A93">
        <w:rPr>
          <w:rFonts w:cs="Times New Roman"/>
        </w:rPr>
        <w:t xml:space="preserve"> SMART criteria were evaluated and changed in order to better suit the </w:t>
      </w:r>
      <w:r w:rsidR="005221D0">
        <w:rPr>
          <w:rFonts w:cs="Times New Roman"/>
        </w:rPr>
        <w:t xml:space="preserve">project. </w:t>
      </w:r>
    </w:p>
    <w:p w14:paraId="50E24D7F" w14:textId="4E75307C" w:rsidR="007A3A93" w:rsidRDefault="007A3A93" w:rsidP="005052CE">
      <w:pPr>
        <w:spacing w:after="612"/>
        <w:ind w:left="-5" w:right="292"/>
        <w:rPr>
          <w:rFonts w:cs="Times New Roman"/>
        </w:rPr>
      </w:pPr>
      <w:r>
        <w:rPr>
          <w:rFonts w:cs="Times New Roman"/>
        </w:rPr>
        <w:t>Version control was used throughout the project</w:t>
      </w:r>
      <w:r w:rsidR="00315D3B">
        <w:rPr>
          <w:rFonts w:cs="Times New Roman"/>
        </w:rPr>
        <w:t xml:space="preserve"> thorough Git Kraken. Git Kraken provided a GUI for navigating the version control of the project while also storing the project remotely. This allowed the project to be downloaded onto </w:t>
      </w:r>
      <w:r w:rsidR="00C14850">
        <w:rPr>
          <w:rFonts w:cs="Times New Roman"/>
        </w:rPr>
        <w:t xml:space="preserve">machines in communal spaces, allowing more than one model test to be run at a time. Version control </w:t>
      </w:r>
      <w:r w:rsidR="00A4603C">
        <w:rPr>
          <w:rFonts w:cs="Times New Roman"/>
        </w:rPr>
        <w:t xml:space="preserve">assisted </w:t>
      </w:r>
      <w:r w:rsidR="005969E9">
        <w:rPr>
          <w:rFonts w:cs="Times New Roman"/>
        </w:rPr>
        <w:t xml:space="preserve">in </w:t>
      </w:r>
      <w:r w:rsidR="00A4603C">
        <w:rPr>
          <w:rFonts w:cs="Times New Roman"/>
        </w:rPr>
        <w:t>the experimentation in crafting a model</w:t>
      </w:r>
      <w:r w:rsidR="005969E9">
        <w:rPr>
          <w:rFonts w:cs="Times New Roman"/>
        </w:rPr>
        <w:t xml:space="preserve"> as it allowed the easy storage of previous versions of all modifiable parameters.</w:t>
      </w:r>
      <w:r w:rsidR="005221D0">
        <w:rPr>
          <w:rFonts w:cs="Times New Roman"/>
        </w:rPr>
        <w:t xml:space="preserve"> Through this, a previous version of</w:t>
      </w:r>
      <w:r w:rsidR="00FC3CDD">
        <w:rPr>
          <w:rFonts w:cs="Times New Roman"/>
        </w:rPr>
        <w:t>, for example,</w:t>
      </w:r>
      <w:r w:rsidR="005221D0">
        <w:rPr>
          <w:rFonts w:cs="Times New Roman"/>
        </w:rPr>
        <w:t xml:space="preserve"> the reward function could be accessed and reintroduced </w:t>
      </w:r>
      <w:r w:rsidR="00FC3CDD">
        <w:rPr>
          <w:rFonts w:cs="Times New Roman"/>
        </w:rPr>
        <w:t xml:space="preserve">if modifications did not have the desired effect. </w:t>
      </w:r>
    </w:p>
    <w:p w14:paraId="62BA583A" w14:textId="77777777" w:rsidR="00644066" w:rsidRPr="00B349A0" w:rsidRDefault="00644066" w:rsidP="00E22496">
      <w:pPr>
        <w:pStyle w:val="NoSpacing"/>
        <w:ind w:left="0" w:firstLine="0"/>
      </w:pPr>
    </w:p>
    <w:p w14:paraId="20FA81EA" w14:textId="77777777" w:rsidR="00896E93" w:rsidRPr="00B349A0" w:rsidRDefault="008B3AA5">
      <w:pPr>
        <w:pStyle w:val="Heading2"/>
        <w:tabs>
          <w:tab w:val="center" w:pos="3962"/>
        </w:tabs>
        <w:ind w:left="-15" w:firstLine="0"/>
        <w:rPr>
          <w:rFonts w:cs="Times New Roman"/>
        </w:rPr>
      </w:pPr>
      <w:bookmarkStart w:id="11" w:name="_Toc102230201"/>
      <w:r w:rsidRPr="00B349A0">
        <w:rPr>
          <w:rFonts w:cs="Times New Roman"/>
        </w:rPr>
        <w:lastRenderedPageBreak/>
        <w:t>3.3</w:t>
      </w:r>
      <w:r w:rsidRPr="00B349A0">
        <w:rPr>
          <w:rFonts w:cs="Times New Roman"/>
        </w:rPr>
        <w:tab/>
        <w:t>Toolsets and Machine Environments</w:t>
      </w:r>
      <w:bookmarkEnd w:id="11"/>
    </w:p>
    <w:p w14:paraId="68962D24" w14:textId="570A6940" w:rsidR="00896E93" w:rsidRDefault="008B3AA5" w:rsidP="00B349A0">
      <w:pPr>
        <w:spacing w:after="600"/>
        <w:ind w:left="-5" w:right="292"/>
        <w:rPr>
          <w:rFonts w:cs="Times New Roman"/>
        </w:rPr>
      </w:pPr>
      <w:r w:rsidRPr="00B349A0">
        <w:rPr>
          <w:rFonts w:cs="Times New Roman"/>
        </w:rPr>
        <w:t>Toolsets refer to both software development and to project management, so the coverage should address both. This section will outline the tools for software development and project management process; it will make appropriate comparisons between tools</w:t>
      </w:r>
      <w:r w:rsidR="00B349A0">
        <w:rPr>
          <w:rFonts w:cs="Times New Roman"/>
        </w:rPr>
        <w:t xml:space="preserve"> </w:t>
      </w:r>
      <w:r w:rsidRPr="00B349A0">
        <w:rPr>
          <w:rFonts w:cs="Times New Roman"/>
        </w:rPr>
        <w:t>available and argue for the most appropriate selection based on metrics, possibly a matrix diagram and other criteria.</w:t>
      </w:r>
      <w:r w:rsidR="00B349A0">
        <w:rPr>
          <w:rFonts w:cs="Times New Roman"/>
        </w:rPr>
        <w:t xml:space="preserve"> </w:t>
      </w:r>
      <w:r w:rsidRPr="00B349A0">
        <w:rPr>
          <w:rFonts w:cs="Times New Roman"/>
        </w:rPr>
        <w:t>DO NOT justify the grounds for using specific toolsets and environments simply because you know them well or have developed skills already.</w:t>
      </w:r>
    </w:p>
    <w:p w14:paraId="4574957D" w14:textId="214860FF" w:rsidR="00D13349" w:rsidRDefault="00D13349" w:rsidP="00B349A0">
      <w:pPr>
        <w:spacing w:after="600"/>
        <w:ind w:left="-5" w:right="292"/>
        <w:rPr>
          <w:rFonts w:cs="Times New Roman"/>
        </w:rPr>
      </w:pPr>
      <w:r>
        <w:rPr>
          <w:rFonts w:cs="Times New Roman"/>
        </w:rPr>
        <w:t>Also detail type of level training. Mario ai gym and open ai gym</w:t>
      </w:r>
    </w:p>
    <w:p w14:paraId="0FF2EA09" w14:textId="5A0ADF8C" w:rsidR="00FC3CDD" w:rsidRDefault="00FC3CDD" w:rsidP="00B349A0">
      <w:pPr>
        <w:spacing w:after="600"/>
        <w:ind w:left="-5" w:right="292"/>
        <w:rPr>
          <w:rFonts w:cs="Times New Roman"/>
        </w:rPr>
      </w:pPr>
      <w:r>
        <w:rPr>
          <w:rFonts w:cs="Times New Roman"/>
        </w:rPr>
        <w:t xml:space="preserve">The toolset used was largely dictated by the Unity ML Agents package. In choosing the machine learning package </w:t>
      </w:r>
      <w:r w:rsidR="00D404D9">
        <w:rPr>
          <w:rFonts w:cs="Times New Roman"/>
        </w:rPr>
        <w:t>in which to</w:t>
      </w:r>
      <w:r>
        <w:rPr>
          <w:rFonts w:cs="Times New Roman"/>
        </w:rPr>
        <w:t xml:space="preserve"> root the project</w:t>
      </w:r>
      <w:r w:rsidR="00D404D9">
        <w:rPr>
          <w:rFonts w:cs="Times New Roman"/>
        </w:rPr>
        <w:t>,</w:t>
      </w:r>
      <w:r>
        <w:rPr>
          <w:rFonts w:cs="Times New Roman"/>
        </w:rPr>
        <w:t xml:space="preserve"> alternatives were considered from the Godot and Unreal game engines. </w:t>
      </w:r>
      <w:r w:rsidR="00813EB6">
        <w:rPr>
          <w:rFonts w:cs="Times New Roman"/>
        </w:rPr>
        <w:t xml:space="preserve">The Godot engine, as mentioned earlier, lacked </w:t>
      </w:r>
      <w:r w:rsidR="002C02E6">
        <w:rPr>
          <w:rFonts w:cs="Times New Roman"/>
        </w:rPr>
        <w:t>IL</w:t>
      </w:r>
      <w:r w:rsidR="00813EB6">
        <w:rPr>
          <w:rFonts w:cs="Times New Roman"/>
        </w:rPr>
        <w:t xml:space="preserve"> functionality despite </w:t>
      </w:r>
      <w:r w:rsidR="007E636D">
        <w:rPr>
          <w:rFonts w:cs="Times New Roman"/>
        </w:rPr>
        <w:t>presenting more than 20 RL algorithms</w:t>
      </w:r>
      <w:r w:rsidR="00813EB6">
        <w:rPr>
          <w:rFonts w:cs="Times New Roman"/>
        </w:rPr>
        <w:t xml:space="preserve"> </w:t>
      </w:r>
      <w:r w:rsidR="00813EB6">
        <w:rPr>
          <w:rFonts w:cs="Times New Roman"/>
        </w:rPr>
        <w:fldChar w:fldCharType="begin"/>
      </w:r>
      <w:r w:rsidR="00813EB6">
        <w:rPr>
          <w:rFonts w:cs="Times New Roman"/>
        </w:rPr>
        <w:instrText>ADDIN RW.CITE{{doc:620bb8b58f08e9cf263e61e5 Beeching,Edward 2021}}</w:instrText>
      </w:r>
      <w:r w:rsidR="00813EB6">
        <w:rPr>
          <w:rFonts w:cs="Times New Roman"/>
        </w:rPr>
        <w:fldChar w:fldCharType="separate"/>
      </w:r>
      <w:r w:rsidR="00813EB6" w:rsidRPr="00813EB6">
        <w:rPr>
          <w:rFonts w:cs="Times New Roman"/>
          <w:bCs/>
          <w:lang w:val="en-US"/>
        </w:rPr>
        <w:t>(</w:t>
      </w:r>
      <w:proofErr w:type="spellStart"/>
      <w:r w:rsidR="00813EB6" w:rsidRPr="00813EB6">
        <w:rPr>
          <w:rFonts w:cs="Times New Roman"/>
          <w:bCs/>
          <w:lang w:val="en-US"/>
        </w:rPr>
        <w:t>Beeching</w:t>
      </w:r>
      <w:proofErr w:type="spellEnd"/>
      <w:r w:rsidR="00813EB6" w:rsidRPr="00813EB6">
        <w:rPr>
          <w:rFonts w:cs="Times New Roman"/>
          <w:bCs/>
          <w:lang w:val="en-US"/>
        </w:rPr>
        <w:t xml:space="preserve"> et al., 2021)</w:t>
      </w:r>
      <w:r w:rsidR="00813EB6">
        <w:rPr>
          <w:rFonts w:cs="Times New Roman"/>
        </w:rPr>
        <w:fldChar w:fldCharType="end"/>
      </w:r>
      <w:r w:rsidR="00813EB6">
        <w:rPr>
          <w:rFonts w:cs="Times New Roman"/>
        </w:rPr>
        <w:t>.</w:t>
      </w:r>
      <w:r w:rsidR="00CC0096">
        <w:rPr>
          <w:rFonts w:cs="Times New Roman"/>
        </w:rPr>
        <w:t xml:space="preserve"> </w:t>
      </w:r>
      <w:r w:rsidR="00695861">
        <w:rPr>
          <w:rFonts w:cs="Times New Roman"/>
        </w:rPr>
        <w:t>An</w:t>
      </w:r>
      <w:r w:rsidR="002C02E6">
        <w:rPr>
          <w:rFonts w:cs="Times New Roman"/>
        </w:rPr>
        <w:t xml:space="preserve"> Unreal Engine </w:t>
      </w:r>
      <w:r w:rsidR="00695861">
        <w:rPr>
          <w:rFonts w:cs="Times New Roman"/>
        </w:rPr>
        <w:t xml:space="preserve">implementation of RL </w:t>
      </w:r>
      <w:proofErr w:type="spellStart"/>
      <w:r w:rsidR="00695861" w:rsidRPr="00695861">
        <w:rPr>
          <w:rFonts w:cs="Times New Roman"/>
          <w:i/>
          <w:iCs/>
        </w:rPr>
        <w:t>MindMaker</w:t>
      </w:r>
      <w:proofErr w:type="spellEnd"/>
      <w:r w:rsidR="00100E9C">
        <w:rPr>
          <w:rFonts w:cs="Times New Roman"/>
        </w:rPr>
        <w:t xml:space="preserve"> </w:t>
      </w:r>
      <w:r w:rsidR="002C02E6">
        <w:rPr>
          <w:rFonts w:cs="Times New Roman"/>
        </w:rPr>
        <w:t>also lacked IL functionality and ha</w:t>
      </w:r>
      <w:r w:rsidR="00CC0096">
        <w:rPr>
          <w:rFonts w:cs="Times New Roman"/>
        </w:rPr>
        <w:t>s</w:t>
      </w:r>
      <w:r w:rsidR="002C02E6">
        <w:rPr>
          <w:rFonts w:cs="Times New Roman"/>
        </w:rPr>
        <w:t xml:space="preserve"> not been used in academic research before</w:t>
      </w:r>
      <w:r w:rsidR="00CC0096">
        <w:rPr>
          <w:rFonts w:cs="Times New Roman"/>
        </w:rPr>
        <w:t xml:space="preserve"> </w:t>
      </w:r>
      <w:r w:rsidR="00CC0096">
        <w:rPr>
          <w:rFonts w:cs="Times New Roman"/>
        </w:rPr>
        <w:fldChar w:fldCharType="begin"/>
      </w:r>
      <w:r w:rsidR="00CC0096">
        <w:rPr>
          <w:rFonts w:cs="Times New Roman"/>
        </w:rPr>
        <w:instrText>ADDIN RW.CITE{{doc:62817b0d8f0891b1d5ffe90d Krumins,Aaron 2019}}</w:instrText>
      </w:r>
      <w:r w:rsidR="00CC0096">
        <w:rPr>
          <w:rFonts w:cs="Times New Roman"/>
        </w:rPr>
        <w:fldChar w:fldCharType="separate"/>
      </w:r>
      <w:r w:rsidR="00CC0096" w:rsidRPr="00CC0096">
        <w:rPr>
          <w:rFonts w:cs="Times New Roman"/>
          <w:bCs/>
          <w:lang w:val="en-US"/>
        </w:rPr>
        <w:t>(</w:t>
      </w:r>
      <w:proofErr w:type="spellStart"/>
      <w:r w:rsidR="00CC0096" w:rsidRPr="00CC0096">
        <w:rPr>
          <w:rFonts w:cs="Times New Roman"/>
          <w:bCs/>
          <w:lang w:val="en-US"/>
        </w:rPr>
        <w:t>Krumins</w:t>
      </w:r>
      <w:proofErr w:type="spellEnd"/>
      <w:r w:rsidR="00CC0096" w:rsidRPr="00CC0096">
        <w:rPr>
          <w:rFonts w:cs="Times New Roman"/>
          <w:bCs/>
          <w:lang w:val="en-US"/>
        </w:rPr>
        <w:t>, 2019)</w:t>
      </w:r>
      <w:r w:rsidR="00CC0096">
        <w:rPr>
          <w:rFonts w:cs="Times New Roman"/>
        </w:rPr>
        <w:fldChar w:fldCharType="end"/>
      </w:r>
      <w:r w:rsidR="00CC0096">
        <w:rPr>
          <w:rFonts w:cs="Times New Roman"/>
        </w:rPr>
        <w:t>.</w:t>
      </w:r>
      <w:r w:rsidR="00EA61E6">
        <w:rPr>
          <w:rFonts w:cs="Times New Roman"/>
        </w:rPr>
        <w:t xml:space="preserve"> </w:t>
      </w:r>
      <w:r w:rsidR="00C9528B">
        <w:rPr>
          <w:rFonts w:cs="Times New Roman"/>
        </w:rPr>
        <w:t xml:space="preserve"> </w:t>
      </w:r>
      <w:r w:rsidR="00250A74">
        <w:rPr>
          <w:rFonts w:cs="Times New Roman"/>
        </w:rPr>
        <w:t xml:space="preserve">The Mario AI benchmark was created to provide a standardised testing environment for </w:t>
      </w:r>
      <w:r w:rsidR="00EF6F16">
        <w:rPr>
          <w:rFonts w:cs="Times New Roman"/>
        </w:rPr>
        <w:t xml:space="preserve">agents for agents to complete a </w:t>
      </w:r>
      <w:r w:rsidR="00521883">
        <w:rPr>
          <w:rFonts w:cs="Times New Roman"/>
        </w:rPr>
        <w:t>modified version</w:t>
      </w:r>
      <w:r w:rsidR="00EF6F16">
        <w:rPr>
          <w:rFonts w:cs="Times New Roman"/>
        </w:rPr>
        <w:t xml:space="preserve"> of </w:t>
      </w:r>
      <w:r w:rsidR="00EF6F16">
        <w:rPr>
          <w:rFonts w:cs="Times New Roman"/>
          <w:i/>
          <w:iCs/>
        </w:rPr>
        <w:t>Infinite Mario Bros</w:t>
      </w:r>
      <w:r w:rsidR="00EF6F16">
        <w:rPr>
          <w:rFonts w:cs="Times New Roman"/>
        </w:rPr>
        <w:t xml:space="preserve">, a procedurally generated version of </w:t>
      </w:r>
      <w:r w:rsidR="00EF6F16">
        <w:rPr>
          <w:rFonts w:cs="Times New Roman"/>
          <w:i/>
          <w:iCs/>
        </w:rPr>
        <w:t>Super Mario Bros</w:t>
      </w:r>
      <w:r w:rsidR="00EF6F16">
        <w:rPr>
          <w:rFonts w:cs="Times New Roman"/>
        </w:rPr>
        <w:t xml:space="preserve"> which</w:t>
      </w:r>
      <w:r w:rsidR="005E1AA8">
        <w:rPr>
          <w:rFonts w:cs="Times New Roman"/>
        </w:rPr>
        <w:t xml:space="preserve"> creates levels and worlds </w:t>
      </w:r>
      <w:r w:rsidR="00EF6F16">
        <w:rPr>
          <w:rFonts w:cs="Times New Roman"/>
        </w:rPr>
        <w:t xml:space="preserve"> </w:t>
      </w:r>
      <w:r w:rsidR="00EF6F16">
        <w:rPr>
          <w:rFonts w:cs="Times New Roman"/>
        </w:rPr>
        <w:fldChar w:fldCharType="begin"/>
      </w:r>
      <w:r w:rsidR="00EF6F16">
        <w:rPr>
          <w:rFonts w:cs="Times New Roman"/>
        </w:rPr>
        <w:instrText>ADDIN RW.CITE{{doc:6214c66a8f08659ba8d5792d Karakovskiy,S 2012}}</w:instrText>
      </w:r>
      <w:r w:rsidR="00EF6F16">
        <w:rPr>
          <w:rFonts w:cs="Times New Roman"/>
        </w:rPr>
        <w:fldChar w:fldCharType="separate"/>
      </w:r>
      <w:r w:rsidR="00EF6F16" w:rsidRPr="00EF6F16">
        <w:rPr>
          <w:rFonts w:cs="Times New Roman"/>
          <w:bCs/>
          <w:lang w:val="en-US"/>
        </w:rPr>
        <w:t>(</w:t>
      </w:r>
      <w:proofErr w:type="spellStart"/>
      <w:r w:rsidR="00EF6F16" w:rsidRPr="00EF6F16">
        <w:rPr>
          <w:rFonts w:cs="Times New Roman"/>
          <w:bCs/>
          <w:lang w:val="en-US"/>
        </w:rPr>
        <w:t>Karakovskiy</w:t>
      </w:r>
      <w:proofErr w:type="spellEnd"/>
      <w:r w:rsidR="00EF6F16" w:rsidRPr="00EF6F16">
        <w:rPr>
          <w:rFonts w:cs="Times New Roman"/>
          <w:bCs/>
          <w:lang w:val="en-US"/>
        </w:rPr>
        <w:t xml:space="preserve"> and </w:t>
      </w:r>
      <w:proofErr w:type="spellStart"/>
      <w:r w:rsidR="00EF6F16" w:rsidRPr="00EF6F16">
        <w:rPr>
          <w:rFonts w:cs="Times New Roman"/>
          <w:bCs/>
          <w:lang w:val="en-US"/>
        </w:rPr>
        <w:t>Togelius</w:t>
      </w:r>
      <w:proofErr w:type="spellEnd"/>
      <w:r w:rsidR="00EF6F16" w:rsidRPr="00EF6F16">
        <w:rPr>
          <w:rFonts w:cs="Times New Roman"/>
          <w:bCs/>
          <w:lang w:val="en-US"/>
        </w:rPr>
        <w:t>, 2012, 55)</w:t>
      </w:r>
      <w:r w:rsidR="00EF6F16">
        <w:rPr>
          <w:rFonts w:cs="Times New Roman"/>
        </w:rPr>
        <w:fldChar w:fldCharType="end"/>
      </w:r>
      <w:r w:rsidR="00EF6F16">
        <w:rPr>
          <w:rFonts w:cs="Times New Roman"/>
        </w:rPr>
        <w:t>.</w:t>
      </w:r>
      <w:r w:rsidR="00521883">
        <w:rPr>
          <w:rFonts w:cs="Times New Roman"/>
        </w:rPr>
        <w:t xml:space="preserve"> This environment has been used in competitions </w:t>
      </w:r>
      <w:r w:rsidR="00341A8D">
        <w:rPr>
          <w:rFonts w:cs="Times New Roman"/>
        </w:rPr>
        <w:t>where</w:t>
      </w:r>
      <w:r w:rsidR="00521883">
        <w:rPr>
          <w:rFonts w:cs="Times New Roman"/>
        </w:rPr>
        <w:t xml:space="preserve"> typ</w:t>
      </w:r>
      <w:r w:rsidR="00341A8D">
        <w:rPr>
          <w:rFonts w:cs="Times New Roman"/>
        </w:rPr>
        <w:t xml:space="preserve">ical AI approaches, such as A* algorithms and Reinforcement Learning techniques have been </w:t>
      </w:r>
      <w:r w:rsidR="00CD444B">
        <w:rPr>
          <w:rFonts w:cs="Times New Roman"/>
        </w:rPr>
        <w:t xml:space="preserve">compared </w:t>
      </w:r>
      <w:r w:rsidR="00DC607B">
        <w:rPr>
          <w:rFonts w:cs="Times New Roman"/>
        </w:rPr>
        <w:fldChar w:fldCharType="begin"/>
      </w:r>
      <w:r w:rsidR="00DC607B">
        <w:rPr>
          <w:rFonts w:cs="Times New Roman"/>
        </w:rPr>
        <w:instrText>ADDIN RW.CITE{{doc:6214c69e8f08271022a2b0d3 Togelius,Julian 2013}}</w:instrText>
      </w:r>
      <w:r w:rsidR="00DC607B">
        <w:rPr>
          <w:rFonts w:cs="Times New Roman"/>
        </w:rPr>
        <w:fldChar w:fldCharType="separate"/>
      </w:r>
      <w:r w:rsidR="00DC607B" w:rsidRPr="00DC607B">
        <w:rPr>
          <w:rFonts w:cs="Times New Roman"/>
          <w:bCs/>
          <w:lang w:val="en-US"/>
        </w:rPr>
        <w:t>(</w:t>
      </w:r>
      <w:proofErr w:type="spellStart"/>
      <w:r w:rsidR="00DC607B" w:rsidRPr="00DC607B">
        <w:rPr>
          <w:rFonts w:cs="Times New Roman"/>
          <w:bCs/>
          <w:lang w:val="en-US"/>
        </w:rPr>
        <w:t>Togelius</w:t>
      </w:r>
      <w:proofErr w:type="spellEnd"/>
      <w:r w:rsidR="00DC607B" w:rsidRPr="00DC607B">
        <w:rPr>
          <w:rFonts w:cs="Times New Roman"/>
          <w:bCs/>
          <w:lang w:val="en-US"/>
        </w:rPr>
        <w:t xml:space="preserve"> et al., 2013, 89)</w:t>
      </w:r>
      <w:r w:rsidR="00DC607B">
        <w:rPr>
          <w:rFonts w:cs="Times New Roman"/>
        </w:rPr>
        <w:fldChar w:fldCharType="end"/>
      </w:r>
      <w:r w:rsidR="00341A8D">
        <w:rPr>
          <w:rFonts w:cs="Times New Roman"/>
        </w:rPr>
        <w:t>.</w:t>
      </w:r>
      <w:r w:rsidR="00DC607B">
        <w:rPr>
          <w:rFonts w:cs="Times New Roman"/>
        </w:rPr>
        <w:t xml:space="preserve"> The benchmark generates complex levels, with multiple type of enemy and </w:t>
      </w:r>
      <w:r w:rsidR="00F96223">
        <w:rPr>
          <w:rFonts w:cs="Times New Roman"/>
        </w:rPr>
        <w:t>complex level structure, such as the dead end shown in IMAGE below. Th</w:t>
      </w:r>
      <w:r w:rsidR="00415CCB">
        <w:rPr>
          <w:rFonts w:cs="Times New Roman"/>
        </w:rPr>
        <w:t>e API uses a grid system to input information to the models about the area around the player</w:t>
      </w:r>
      <w:r w:rsidR="00AD2D18">
        <w:rPr>
          <w:rFonts w:cs="Times New Roman"/>
        </w:rPr>
        <w:t xml:space="preserve">, IMAGE. Unity ML Agents can receive input from several sources, including ray casts and collisions as well as allowing inputs to be given sporadically. This greater flexibility in the available </w:t>
      </w:r>
      <w:r w:rsidR="00AD2D18">
        <w:rPr>
          <w:rFonts w:cs="Times New Roman"/>
        </w:rPr>
        <w:lastRenderedPageBreak/>
        <w:t xml:space="preserve">inputs as well as the ability to implement a </w:t>
      </w:r>
      <w:r w:rsidR="0060098D">
        <w:rPr>
          <w:rFonts w:cs="Times New Roman"/>
        </w:rPr>
        <w:t>Mario-like side-scroller with control over all aspects of the game design and implementation</w:t>
      </w:r>
      <w:r w:rsidR="00A416B3">
        <w:rPr>
          <w:rFonts w:cs="Times New Roman"/>
        </w:rPr>
        <w:t xml:space="preserve"> through the Unity Engine</w:t>
      </w:r>
      <w:r w:rsidR="00AD2D18">
        <w:rPr>
          <w:rFonts w:cs="Times New Roman"/>
        </w:rPr>
        <w:t xml:space="preserve"> </w:t>
      </w:r>
      <w:r w:rsidR="0060098D">
        <w:rPr>
          <w:rFonts w:cs="Times New Roman"/>
        </w:rPr>
        <w:t>made the package</w:t>
      </w:r>
      <w:r w:rsidR="008F61F7">
        <w:rPr>
          <w:rFonts w:cs="Times New Roman"/>
        </w:rPr>
        <w:t>.</w:t>
      </w:r>
      <w:r w:rsidR="0060098D">
        <w:rPr>
          <w:rFonts w:cs="Times New Roman"/>
        </w:rPr>
        <w:t xml:space="preserve"> </w:t>
      </w:r>
      <w:r w:rsidR="008F61F7">
        <w:rPr>
          <w:rFonts w:cs="Times New Roman"/>
        </w:rPr>
        <w:t>The Mario AI Benchmark was used to inform the development of the game and is discussed further in SECTION.</w:t>
      </w:r>
      <w:r w:rsidR="00341A8D">
        <w:rPr>
          <w:rFonts w:cs="Times New Roman"/>
        </w:rPr>
        <w:t xml:space="preserve"> </w:t>
      </w:r>
      <w:r w:rsidR="00D404D9">
        <w:rPr>
          <w:rFonts w:cs="Times New Roman"/>
        </w:rPr>
        <w:t xml:space="preserve"> Unity ML Agents required the use of a python environment with the installation of </w:t>
      </w:r>
      <w:proofErr w:type="spellStart"/>
      <w:r w:rsidR="00D404D9">
        <w:rPr>
          <w:rFonts w:cs="Times New Roman"/>
        </w:rPr>
        <w:t>Pytorch</w:t>
      </w:r>
      <w:proofErr w:type="spellEnd"/>
      <w:r w:rsidR="00D404D9">
        <w:rPr>
          <w:rFonts w:cs="Times New Roman"/>
        </w:rPr>
        <w:t xml:space="preserve"> and </w:t>
      </w:r>
      <w:proofErr w:type="spellStart"/>
      <w:r w:rsidR="00D404D9">
        <w:rPr>
          <w:rFonts w:cs="Times New Roman"/>
        </w:rPr>
        <w:t>TensorBoard</w:t>
      </w:r>
      <w:proofErr w:type="spellEnd"/>
      <w:r w:rsidR="00D404D9">
        <w:rPr>
          <w:rFonts w:cs="Times New Roman"/>
        </w:rPr>
        <w:t xml:space="preserve"> </w:t>
      </w:r>
      <w:r w:rsidR="006C5058">
        <w:rPr>
          <w:rFonts w:cs="Times New Roman"/>
        </w:rPr>
        <w:t>for the creation of models and the viewing of information regarding the training of the agents respectively (REFERENCE?)</w:t>
      </w:r>
      <w:r w:rsidR="00D404D9">
        <w:rPr>
          <w:rFonts w:cs="Times New Roman"/>
        </w:rPr>
        <w:t>.</w:t>
      </w:r>
      <w:r w:rsidR="006C5058">
        <w:rPr>
          <w:rFonts w:cs="Times New Roman"/>
        </w:rPr>
        <w:t xml:space="preserve"> </w:t>
      </w:r>
      <w:r w:rsidR="00D8492A">
        <w:rPr>
          <w:rFonts w:cs="Times New Roman"/>
        </w:rPr>
        <w:t xml:space="preserve">A critique of the Unity ML Agents package is presented later. </w:t>
      </w:r>
    </w:p>
    <w:p w14:paraId="13F840FF" w14:textId="463CA66A" w:rsidR="006C5058" w:rsidRDefault="006C5058" w:rsidP="00B349A0">
      <w:pPr>
        <w:spacing w:after="600"/>
        <w:ind w:left="-5" w:right="292"/>
        <w:rPr>
          <w:rFonts w:cs="Times New Roman"/>
        </w:rPr>
      </w:pPr>
      <w:r>
        <w:rPr>
          <w:rFonts w:cs="Times New Roman"/>
        </w:rPr>
        <w:t xml:space="preserve">Trello was used </w:t>
      </w:r>
      <w:r w:rsidR="00DA0248">
        <w:rPr>
          <w:rFonts w:cs="Times New Roman"/>
        </w:rPr>
        <w:t xml:space="preserve">to manage the Kanban board, described earlier, used throughout the project. Trello is an in-browser application which allows easy access to the information at short notice from any device </w:t>
      </w:r>
      <w:r w:rsidR="00DA0248">
        <w:rPr>
          <w:rFonts w:cs="Times New Roman"/>
        </w:rPr>
        <w:fldChar w:fldCharType="begin"/>
      </w:r>
      <w:r w:rsidR="00DA0248">
        <w:rPr>
          <w:rFonts w:cs="Times New Roman"/>
        </w:rPr>
        <w:instrText>ADDIN RW.CITE{{doc:62817edd8f081c0392aafe42 Johnson,HeatherA. 2017}}</w:instrText>
      </w:r>
      <w:r w:rsidR="00DA0248">
        <w:rPr>
          <w:rFonts w:cs="Times New Roman"/>
        </w:rPr>
        <w:fldChar w:fldCharType="separate"/>
      </w:r>
      <w:r w:rsidR="00DA0248" w:rsidRPr="00DA0248">
        <w:rPr>
          <w:rFonts w:cs="Times New Roman"/>
          <w:bCs/>
          <w:lang w:val="en-US"/>
        </w:rPr>
        <w:t>(Johnson, 2017, 209)</w:t>
      </w:r>
      <w:r w:rsidR="00DA0248">
        <w:rPr>
          <w:rFonts w:cs="Times New Roman"/>
        </w:rPr>
        <w:fldChar w:fldCharType="end"/>
      </w:r>
      <w:r w:rsidR="00DA0248">
        <w:rPr>
          <w:rFonts w:cs="Times New Roman"/>
        </w:rPr>
        <w:t>.</w:t>
      </w:r>
      <w:r w:rsidR="00901CEC">
        <w:rPr>
          <w:rFonts w:cs="Times New Roman"/>
        </w:rPr>
        <w:t xml:space="preserve"> </w:t>
      </w:r>
      <w:r w:rsidR="009E5196">
        <w:rPr>
          <w:rFonts w:cs="Times New Roman"/>
        </w:rPr>
        <w:t>As this was an individual project, the shortcomings associated with assigning tasks to team members was not present</w:t>
      </w:r>
    </w:p>
    <w:p w14:paraId="2FFAA053" w14:textId="12CDA651" w:rsidR="007478D4" w:rsidRDefault="007478D4" w:rsidP="007478D4">
      <w:pPr>
        <w:pStyle w:val="NoSpacing"/>
      </w:pPr>
      <w:r>
        <w:t>Toolset decided by unity ml agents</w:t>
      </w:r>
    </w:p>
    <w:p w14:paraId="76723336" w14:textId="7158384F" w:rsidR="007478D4" w:rsidRDefault="007478D4" w:rsidP="007478D4">
      <w:pPr>
        <w:pStyle w:val="NoSpacing"/>
      </w:pPr>
      <w:r>
        <w:t>Everything is included</w:t>
      </w:r>
    </w:p>
    <w:p w14:paraId="60750FE1" w14:textId="65B7649D" w:rsidR="007478D4" w:rsidRDefault="007478D4" w:rsidP="007478D4">
      <w:pPr>
        <w:pStyle w:val="NoSpacing"/>
      </w:pPr>
      <w:r>
        <w:t>Godot, unreal alternatives</w:t>
      </w:r>
    </w:p>
    <w:p w14:paraId="6D9A5D98" w14:textId="531C5E39" w:rsidR="007478D4" w:rsidRDefault="007478D4" w:rsidP="007478D4">
      <w:pPr>
        <w:pStyle w:val="NoSpacing"/>
      </w:pPr>
      <w:r>
        <w:t xml:space="preserve">Explain python </w:t>
      </w:r>
      <w:proofErr w:type="gramStart"/>
      <w:r>
        <w:t>and .</w:t>
      </w:r>
      <w:proofErr w:type="spellStart"/>
      <w:r>
        <w:t>yaml</w:t>
      </w:r>
      <w:proofErr w:type="spellEnd"/>
      <w:proofErr w:type="gramEnd"/>
      <w:r>
        <w:t xml:space="preserve"> and </w:t>
      </w:r>
      <w:proofErr w:type="spellStart"/>
      <w:r>
        <w:t>cmd</w:t>
      </w:r>
      <w:proofErr w:type="spellEnd"/>
      <w:r>
        <w:t xml:space="preserve"> line interfaces</w:t>
      </w:r>
    </w:p>
    <w:p w14:paraId="02579737" w14:textId="6C482E37" w:rsidR="001B6DBB" w:rsidRDefault="001B6DBB" w:rsidP="007478D4">
      <w:pPr>
        <w:pStyle w:val="NoSpacing"/>
      </w:pPr>
      <w:r>
        <w:t>Trello and git kraken for project management</w:t>
      </w:r>
    </w:p>
    <w:p w14:paraId="2821DD2E" w14:textId="77777777" w:rsidR="00385F6F" w:rsidRDefault="00385F6F" w:rsidP="007478D4">
      <w:pPr>
        <w:pStyle w:val="NoSpacing"/>
      </w:pPr>
    </w:p>
    <w:p w14:paraId="1CC7D559" w14:textId="1769573A" w:rsidR="007E2E2A" w:rsidRDefault="007E2E2A" w:rsidP="007478D4">
      <w:pPr>
        <w:pStyle w:val="NoSpacing"/>
      </w:pPr>
      <w:r>
        <w:t xml:space="preserve">Include why </w:t>
      </w:r>
      <w:proofErr w:type="spellStart"/>
      <w:r>
        <w:t>referecnces</w:t>
      </w:r>
      <w:proofErr w:type="spellEnd"/>
      <w:r>
        <w:t xml:space="preserve"> have been referenced, and include images from papers – even with facts </w:t>
      </w:r>
    </w:p>
    <w:p w14:paraId="051B4B34" w14:textId="6728D51A" w:rsidR="007E2E2A" w:rsidRDefault="007E2E2A" w:rsidP="007478D4">
      <w:pPr>
        <w:pStyle w:val="NoSpacing"/>
      </w:pPr>
      <w:r>
        <w:t xml:space="preserve">Next steps in project, Improve unity ai? </w:t>
      </w:r>
      <w:proofErr w:type="spellStart"/>
      <w:r>
        <w:t>Explainability</w:t>
      </w:r>
      <w:proofErr w:type="spellEnd"/>
      <w:r>
        <w:t xml:space="preserve">? Better more challenging environments, step size and training speed. </w:t>
      </w:r>
    </w:p>
    <w:p w14:paraId="6FCA7151" w14:textId="77777777" w:rsidR="0081545D" w:rsidRDefault="004136BE" w:rsidP="007478D4">
      <w:pPr>
        <w:pStyle w:val="NoSpacing"/>
      </w:pPr>
      <w:r>
        <w:t>Discuss RL in games in general where is the industry?</w:t>
      </w:r>
      <w:r w:rsidR="0081545D">
        <w:t xml:space="preserve"> Put early and a further discussion later. In intro mention </w:t>
      </w:r>
      <w:proofErr w:type="spellStart"/>
      <w:r w:rsidR="0081545D">
        <w:t>explainability</w:t>
      </w:r>
      <w:proofErr w:type="spellEnd"/>
      <w:r w:rsidR="0081545D">
        <w:t xml:space="preserve"> then a further discussion later. Not original intention, project shifted to focus on this through experimentation</w:t>
      </w:r>
    </w:p>
    <w:p w14:paraId="678E31DC" w14:textId="77777777" w:rsidR="00722BEE" w:rsidRDefault="0081545D" w:rsidP="007478D4">
      <w:pPr>
        <w:pStyle w:val="NoSpacing"/>
      </w:pPr>
      <w:r>
        <w:t xml:space="preserve">Black and white- early </w:t>
      </w:r>
      <w:proofErr w:type="spellStart"/>
      <w:r>
        <w:t>perceptrons</w:t>
      </w:r>
      <w:proofErr w:type="spellEnd"/>
      <w:r>
        <w:t xml:space="preserve"> in games</w:t>
      </w:r>
    </w:p>
    <w:p w14:paraId="24843318" w14:textId="2DF8DFB3" w:rsidR="007E2E2A" w:rsidRDefault="00722BEE" w:rsidP="007478D4">
      <w:pPr>
        <w:pStyle w:val="NoSpacing"/>
      </w:pPr>
      <w:r>
        <w:t>BC then RL test</w:t>
      </w:r>
      <w:r w:rsidR="004136BE">
        <w:t xml:space="preserve"> </w:t>
      </w:r>
    </w:p>
    <w:p w14:paraId="60FDA2C1" w14:textId="77777777" w:rsidR="001B6DBB" w:rsidRDefault="001B6DBB" w:rsidP="007478D4">
      <w:pPr>
        <w:pStyle w:val="NoSpacing"/>
      </w:pPr>
    </w:p>
    <w:p w14:paraId="3ABB63C7" w14:textId="77777777" w:rsidR="007478D4" w:rsidRPr="007478D4" w:rsidRDefault="007478D4" w:rsidP="007478D4">
      <w:pPr>
        <w:pStyle w:val="NoSpacing"/>
      </w:pPr>
    </w:p>
    <w:p w14:paraId="2C8EE9AF" w14:textId="6F5023C5" w:rsidR="00947D3D" w:rsidRDefault="008B3AA5" w:rsidP="00947D3D">
      <w:pPr>
        <w:pStyle w:val="Heading2"/>
        <w:tabs>
          <w:tab w:val="center" w:pos="2447"/>
        </w:tabs>
        <w:ind w:left="-15" w:firstLine="0"/>
        <w:rPr>
          <w:rFonts w:cs="Times New Roman"/>
        </w:rPr>
      </w:pPr>
      <w:bookmarkStart w:id="12" w:name="_Toc102230202"/>
      <w:r w:rsidRPr="00B349A0">
        <w:rPr>
          <w:rFonts w:cs="Times New Roman"/>
        </w:rPr>
        <w:lastRenderedPageBreak/>
        <w:t>3.4</w:t>
      </w:r>
      <w:r w:rsidRPr="00B349A0">
        <w:rPr>
          <w:rFonts w:cs="Times New Roman"/>
        </w:rPr>
        <w:tab/>
        <w:t>Research Methods</w:t>
      </w:r>
      <w:bookmarkEnd w:id="12"/>
    </w:p>
    <w:p w14:paraId="70793845" w14:textId="19801271" w:rsidR="00D36E4E" w:rsidRPr="00D36E4E" w:rsidRDefault="00D36E4E" w:rsidP="00D36E4E">
      <w:r w:rsidRPr="00D36E4E">
        <w:rPr>
          <w:highlight w:val="green"/>
        </w:rPr>
        <w:t xml:space="preserve">Pretty certain this section should be </w:t>
      </w:r>
      <w:proofErr w:type="gramStart"/>
      <w:r w:rsidRPr="00D36E4E">
        <w:rPr>
          <w:highlight w:val="green"/>
        </w:rPr>
        <w:t>more broad</w:t>
      </w:r>
      <w:proofErr w:type="gramEnd"/>
      <w:r w:rsidRPr="00D36E4E">
        <w:rPr>
          <w:highlight w:val="green"/>
        </w:rPr>
        <w:t xml:space="preserve"> than this, too into the fine points</w:t>
      </w:r>
      <w:r w:rsidR="00D13349">
        <w:t>. Also detail experimental setup. Other Benchmarks</w:t>
      </w:r>
      <w:r w:rsidR="006323F8">
        <w:t xml:space="preserve">. Maybe move the </w:t>
      </w:r>
      <w:r w:rsidR="00E93605">
        <w:t>exact metrics?</w:t>
      </w:r>
    </w:p>
    <w:p w14:paraId="53B396DA" w14:textId="77777777" w:rsidR="00CF4750" w:rsidRDefault="00F75CA1" w:rsidP="004C188A">
      <w:r>
        <w:t>In the analysis of the models produced, several</w:t>
      </w:r>
      <w:r w:rsidR="004B6D11">
        <w:t xml:space="preserve"> </w:t>
      </w:r>
      <w:r w:rsidR="005C3876">
        <w:t>metrics</w:t>
      </w:r>
      <w:r w:rsidR="004C188A">
        <w:t xml:space="preserve"> were</w:t>
      </w:r>
      <w:r w:rsidR="005C3876">
        <w:t xml:space="preserve"> used</w:t>
      </w:r>
      <w:r w:rsidR="004B6D11">
        <w:t xml:space="preserve">. The </w:t>
      </w:r>
      <w:proofErr w:type="gramStart"/>
      <w:r w:rsidR="00580930">
        <w:t>agents</w:t>
      </w:r>
      <w:proofErr w:type="gramEnd"/>
      <w:r w:rsidR="00580930">
        <w:t xml:space="preserve"> consistency in completing a level was considered as this </w:t>
      </w:r>
      <w:r w:rsidR="005C3876">
        <w:t xml:space="preserve">is the first indication that a successful model of a solution to the problem has been produced. It is the first metric considered for determining a winner in the Mario AI Competition </w:t>
      </w:r>
      <w:r w:rsidR="005C3876">
        <w:fldChar w:fldCharType="begin"/>
      </w:r>
      <w:r w:rsidR="005C3876">
        <w:instrText>ADDIN RW.CITE{{doc:6214c69e8f08271022a2b0d3 Togelius,Julian 2013}}</w:instrText>
      </w:r>
      <w:r w:rsidR="005C3876">
        <w:fldChar w:fldCharType="separate"/>
      </w:r>
      <w:r w:rsidR="005C3876" w:rsidRPr="005C3876">
        <w:rPr>
          <w:rFonts w:cs="Times New Roman"/>
          <w:bCs/>
          <w:lang w:val="en-US"/>
        </w:rPr>
        <w:t>(</w:t>
      </w:r>
      <w:proofErr w:type="spellStart"/>
      <w:r w:rsidR="005C3876" w:rsidRPr="005C3876">
        <w:rPr>
          <w:rFonts w:cs="Times New Roman"/>
          <w:bCs/>
          <w:lang w:val="en-US"/>
        </w:rPr>
        <w:t>Togelius</w:t>
      </w:r>
      <w:proofErr w:type="spellEnd"/>
      <w:r w:rsidR="005C3876" w:rsidRPr="005C3876">
        <w:rPr>
          <w:rFonts w:cs="Times New Roman"/>
          <w:bCs/>
          <w:lang w:val="en-US"/>
        </w:rPr>
        <w:t xml:space="preserve"> et al., 2013, 89)</w:t>
      </w:r>
      <w:r w:rsidR="005C3876">
        <w:fldChar w:fldCharType="end"/>
      </w:r>
      <w:r w:rsidR="005C3876">
        <w:t xml:space="preserve">. The next parameter considered is the total number of jump events compared to the expected number of jump events. This can aid in the determining of whether an agent which completes a level is </w:t>
      </w:r>
      <w:r w:rsidR="005C50AD">
        <w:t xml:space="preserve">behaving as expected, rather than jumping continuously. This metric closer analyses the success of IL </w:t>
      </w:r>
      <w:r w:rsidR="009F3C19">
        <w:t xml:space="preserve">and its similarity to the demonstrations presented. The training of the model was also evaluated. The average reward gained during training provides several insights as to the quality of the model. </w:t>
      </w:r>
      <w:r w:rsidR="007D4A53">
        <w:t xml:space="preserve">While the value of reward cannot be compared across different reward functions, observing the reward earned as training goes on allows us to see when </w:t>
      </w:r>
      <w:r w:rsidR="001D0AD8">
        <w:t xml:space="preserve">a model converges </w:t>
      </w:r>
      <w:r w:rsidR="00F7382D">
        <w:t>close to its final values.</w:t>
      </w:r>
      <w:r w:rsidR="00D36E4E">
        <w:t xml:space="preserve"> </w:t>
      </w:r>
      <w:r w:rsidR="00FC10D8">
        <w:t>This value is naturally noisy as the model trains</w:t>
      </w:r>
      <w:r w:rsidR="004C188A">
        <w:t xml:space="preserve"> because reinforcement learning uses a curiosity function to explore the problem area</w:t>
      </w:r>
      <w:r w:rsidR="00FC10D8">
        <w:t xml:space="preserve"> so</w:t>
      </w:r>
      <w:r w:rsidR="00CE2AA2">
        <w:t>,</w:t>
      </w:r>
      <w:r w:rsidR="00FC10D8">
        <w:t xml:space="preserve"> in support</w:t>
      </w:r>
      <w:r w:rsidR="00CE2AA2">
        <w:t>,</w:t>
      </w:r>
      <w:r w:rsidR="00452E2A">
        <w:t xml:space="preserve"> the</w:t>
      </w:r>
      <w:r w:rsidR="00FC10D8">
        <w:t xml:space="preserve"> </w:t>
      </w:r>
      <w:r w:rsidR="00983DF5">
        <w:t xml:space="preserve">estimated action-value function or estimated extrinsic reward can be used </w:t>
      </w:r>
      <w:r w:rsidR="00983DF5">
        <w:fldChar w:fldCharType="begin"/>
      </w:r>
      <w:r w:rsidR="00983DF5">
        <w:instrText>ADDIN RW.CITE{{doc:620d1fc48f08dd48dfc95568 Mnih,Volodymyr 2013}}</w:instrText>
      </w:r>
      <w:r w:rsidR="00983DF5">
        <w:fldChar w:fldCharType="separate"/>
      </w:r>
      <w:r w:rsidR="00983DF5" w:rsidRPr="00983DF5">
        <w:rPr>
          <w:rFonts w:cs="Times New Roman"/>
          <w:bCs/>
          <w:lang w:val="en-US"/>
        </w:rPr>
        <w:t>(</w:t>
      </w:r>
      <w:proofErr w:type="spellStart"/>
      <w:r w:rsidR="00983DF5" w:rsidRPr="00983DF5">
        <w:rPr>
          <w:rFonts w:cs="Times New Roman"/>
          <w:bCs/>
          <w:lang w:val="en-US"/>
        </w:rPr>
        <w:t>Mnih</w:t>
      </w:r>
      <w:proofErr w:type="spellEnd"/>
      <w:r w:rsidR="00983DF5" w:rsidRPr="00983DF5">
        <w:rPr>
          <w:rFonts w:cs="Times New Roman"/>
          <w:bCs/>
          <w:lang w:val="en-US"/>
        </w:rPr>
        <w:t xml:space="preserve"> et al., 2013)</w:t>
      </w:r>
      <w:r w:rsidR="00983DF5">
        <w:fldChar w:fldCharType="end"/>
      </w:r>
      <w:r w:rsidR="00983DF5">
        <w:t>.</w:t>
      </w:r>
      <w:r w:rsidR="004C188A">
        <w:t xml:space="preserve"> </w:t>
      </w:r>
    </w:p>
    <w:p w14:paraId="282C23F5" w14:textId="0A6B5BF6" w:rsidR="004C188A" w:rsidRPr="00AC11DF" w:rsidRDefault="004C188A" w:rsidP="004C188A">
      <w:r>
        <w:t xml:space="preserve">These metrics </w:t>
      </w:r>
      <w:r w:rsidR="00CE2AA2">
        <w:t>will be used alongside observing the model complete levels after it has trained to diagnose issues with the behaviour of the agent.</w:t>
      </w:r>
      <w:r w:rsidR="00ED3F75">
        <w:t xml:space="preserve"> As the game is the domain in which the agent is prepared for, the observation of the agent as it completes the level is equivalent to observing a self-driving car</w:t>
      </w:r>
      <w:r w:rsidR="007D6D48">
        <w:t xml:space="preserve">. It also allows comparison against the demonstrations presented when IL is introduced. Lee, et al. use a survey to garner opinion on whether the model is human-like, however </w:t>
      </w:r>
      <w:r w:rsidR="00CF4750">
        <w:t xml:space="preserve">as the aim of this project is to create a model using IL, a simple observation and comparison with the expected number of jumps will be used to measure similarity to the demonstration data </w:t>
      </w:r>
      <w:r w:rsidR="00CF4750">
        <w:fldChar w:fldCharType="begin"/>
      </w:r>
      <w:r w:rsidR="00CF4750">
        <w:instrText>ADDIN RW.CITE{{doc:620bbd9e8f085b098d93ed97 Lee,Geoffrey 2014 /a}}</w:instrText>
      </w:r>
      <w:r w:rsidR="00CF4750">
        <w:fldChar w:fldCharType="separate"/>
      </w:r>
      <w:r w:rsidR="00CF4750" w:rsidRPr="00CF4750">
        <w:rPr>
          <w:rFonts w:cs="Times New Roman"/>
          <w:bCs/>
          <w:lang w:val="en-US"/>
        </w:rPr>
        <w:t>(2014, 1)</w:t>
      </w:r>
      <w:r w:rsidR="00CF4750">
        <w:fldChar w:fldCharType="end"/>
      </w:r>
      <w:r w:rsidR="00CF4750">
        <w:t>.</w:t>
      </w:r>
    </w:p>
    <w:p w14:paraId="0797A08F" w14:textId="11C3B82B" w:rsidR="007B5B58" w:rsidRDefault="007B5B58" w:rsidP="007B5B58">
      <w:pPr>
        <w:pStyle w:val="NoSpacing"/>
      </w:pPr>
      <w:r>
        <w:lastRenderedPageBreak/>
        <w:t>In the analysis of the training, the time taken to settle on a value</w:t>
      </w:r>
    </w:p>
    <w:p w14:paraId="1C7D11B4" w14:textId="205B97C9" w:rsidR="007B5B58" w:rsidRDefault="007B5B58" w:rsidP="007B5B58">
      <w:pPr>
        <w:pStyle w:val="NoSpacing"/>
      </w:pPr>
      <w:r>
        <w:t xml:space="preserve">The value of the reward signal can be used for </w:t>
      </w:r>
      <w:proofErr w:type="gramStart"/>
      <w:r>
        <w:t>like</w:t>
      </w:r>
      <w:proofErr w:type="gramEnd"/>
      <w:r>
        <w:t xml:space="preserve"> for like reward function comparison</w:t>
      </w:r>
    </w:p>
    <w:p w14:paraId="74DAB5E2" w14:textId="19B82833" w:rsidR="007B5B58" w:rsidRDefault="007B5B58" w:rsidP="007B5B58">
      <w:pPr>
        <w:pStyle w:val="NoSpacing"/>
      </w:pPr>
      <w:r>
        <w:t xml:space="preserve">Though this should be paired with visual observations </w:t>
      </w:r>
    </w:p>
    <w:p w14:paraId="48EAF1D6" w14:textId="181A3576" w:rsidR="007B5B58" w:rsidRDefault="007B5B58" w:rsidP="007B5B58">
      <w:pPr>
        <w:pStyle w:val="NoSpacing"/>
      </w:pPr>
      <w:r>
        <w:t>Record avg. expected jump events against expected</w:t>
      </w:r>
    </w:p>
    <w:p w14:paraId="22C0E71B" w14:textId="73046092" w:rsidR="00AC11DF" w:rsidRPr="007B5B58" w:rsidRDefault="0078552A" w:rsidP="00AC11DF">
      <w:pPr>
        <w:pStyle w:val="NoSpacing"/>
      </w:pPr>
      <w:r>
        <w:t>Complete vs fail level</w:t>
      </w:r>
    </w:p>
    <w:p w14:paraId="02D4D889" w14:textId="3A83BCD6" w:rsidR="007E2E2A" w:rsidRPr="00B349A0" w:rsidRDefault="008B3AA5" w:rsidP="007E2E2A">
      <w:pPr>
        <w:spacing w:after="9488"/>
        <w:ind w:left="-5" w:right="292"/>
        <w:rPr>
          <w:rFonts w:cs="Times New Roman"/>
        </w:rPr>
      </w:pPr>
      <w:r w:rsidRPr="00B349A0">
        <w:rPr>
          <w:rFonts w:cs="Times New Roman"/>
        </w:rPr>
        <w:t>You should investigate the types of research methods necessary to validly answer the research questions that your project addresses. You should cite relevant sources to justify your choices.</w:t>
      </w:r>
    </w:p>
    <w:p w14:paraId="5F1A19CE" w14:textId="77777777" w:rsidR="00896E93" w:rsidRPr="00B349A0" w:rsidRDefault="008B3AA5">
      <w:pPr>
        <w:spacing w:after="375" w:line="265" w:lineRule="auto"/>
        <w:ind w:left="-5"/>
        <w:jc w:val="left"/>
        <w:rPr>
          <w:rFonts w:cs="Times New Roman"/>
        </w:rPr>
      </w:pPr>
      <w:r w:rsidRPr="00B349A0">
        <w:rPr>
          <w:rFonts w:cs="Times New Roman"/>
          <w:b/>
          <w:sz w:val="50"/>
        </w:rPr>
        <w:lastRenderedPageBreak/>
        <w:t>Chapter 4</w:t>
      </w:r>
    </w:p>
    <w:p w14:paraId="075CEB47" w14:textId="77777777" w:rsidR="00896E93" w:rsidRPr="00B349A0" w:rsidRDefault="008B3AA5" w:rsidP="00B349A0">
      <w:pPr>
        <w:pStyle w:val="Heading1"/>
        <w:spacing w:after="600"/>
        <w:ind w:left="-5"/>
        <w:rPr>
          <w:rFonts w:ascii="Times New Roman" w:hAnsi="Times New Roman" w:cs="Times New Roman"/>
        </w:rPr>
      </w:pPr>
      <w:bookmarkStart w:id="13" w:name="_Toc102230203"/>
      <w:r w:rsidRPr="00B349A0">
        <w:rPr>
          <w:rFonts w:ascii="Times New Roman" w:hAnsi="Times New Roman" w:cs="Times New Roman"/>
        </w:rPr>
        <w:t>Design, Development and Evaluation</w:t>
      </w:r>
      <w:bookmarkEnd w:id="13"/>
    </w:p>
    <w:p w14:paraId="1D432585" w14:textId="75A09663" w:rsidR="00896E93" w:rsidRPr="00F27C93" w:rsidRDefault="008B3AA5" w:rsidP="007C4671">
      <w:pPr>
        <w:spacing w:after="0"/>
        <w:ind w:left="-5" w:right="292"/>
        <w:rPr>
          <w:rFonts w:cs="Times New Roman"/>
        </w:rPr>
      </w:pPr>
      <w:r w:rsidRPr="00F27C93">
        <w:rPr>
          <w:rFonts w:cs="Times New Roman"/>
        </w:rPr>
        <w:t xml:space="preserve">This section of the report will vary significantly in both structure and content, depending on the type of project you are undertaking. For example, a Games design project may include a Game Design Document. However, it must be noted that if your project contains significant software development work, this should be presented in the structure expected of a formal development report. If your project involves an experimental evaluation – especially if that evaluation involved human participants – you are expected to write this work up in the format expected </w:t>
      </w:r>
      <w:r w:rsidR="007C4671" w:rsidRPr="00F27C93">
        <w:rPr>
          <w:rFonts w:cs="Times New Roman"/>
        </w:rPr>
        <w:t>in Section 4.2</w:t>
      </w:r>
      <w:r w:rsidRPr="00F27C93">
        <w:rPr>
          <w:rFonts w:cs="Times New Roman"/>
        </w:rPr>
        <w:t>.</w:t>
      </w:r>
    </w:p>
    <w:p w14:paraId="34032813" w14:textId="0FBEFF0C" w:rsidR="00896E93" w:rsidRDefault="008B3AA5">
      <w:pPr>
        <w:pStyle w:val="Heading2"/>
        <w:tabs>
          <w:tab w:val="center" w:pos="3548"/>
        </w:tabs>
        <w:ind w:left="-15" w:firstLine="0"/>
        <w:rPr>
          <w:rFonts w:cs="Times New Roman"/>
        </w:rPr>
      </w:pPr>
      <w:bookmarkStart w:id="14" w:name="_Toc102230204"/>
      <w:r w:rsidRPr="00F27C93">
        <w:rPr>
          <w:rFonts w:cs="Times New Roman"/>
        </w:rPr>
        <w:t>4.1</w:t>
      </w:r>
      <w:r w:rsidRPr="00F27C93">
        <w:rPr>
          <w:rFonts w:cs="Times New Roman"/>
        </w:rPr>
        <w:tab/>
      </w:r>
      <w:r w:rsidR="00D85A12" w:rsidRPr="00F27C93">
        <w:rPr>
          <w:rFonts w:cs="Times New Roman"/>
        </w:rPr>
        <w:t>Requirements and Game Design</w:t>
      </w:r>
      <w:bookmarkEnd w:id="14"/>
    </w:p>
    <w:p w14:paraId="2D4B1846" w14:textId="514596C8" w:rsidR="00DE2211" w:rsidRDefault="00DE2211" w:rsidP="00DE2211">
      <w:r>
        <w:t xml:space="preserve">Requirement of game and project as a whole </w:t>
      </w:r>
    </w:p>
    <w:p w14:paraId="341FBBE9" w14:textId="2B0C3223" w:rsidR="008A2268" w:rsidRPr="00100F25" w:rsidRDefault="00FF49B9" w:rsidP="00DE2211">
      <w:r>
        <w:t xml:space="preserve">It has been established by several other researchers in this area that </w:t>
      </w:r>
      <w:proofErr w:type="gramStart"/>
      <w:r w:rsidR="006513AF">
        <w:t>in order to</w:t>
      </w:r>
      <w:proofErr w:type="gramEnd"/>
      <w:r w:rsidR="006513AF">
        <w:t xml:space="preserve"> successfully train a model, a game must be a simple as possible. Lee et al. </w:t>
      </w:r>
      <w:r w:rsidR="006513AF">
        <w:fldChar w:fldCharType="begin"/>
      </w:r>
      <w:r w:rsidR="00CF609B">
        <w:instrText>ADDIN RW.CITE{{doc:620bbd9e8f085b098d93ed97 Lee,Geoffrey 2014 /a}}</w:instrText>
      </w:r>
      <w:r w:rsidR="006513AF">
        <w:fldChar w:fldCharType="separate"/>
      </w:r>
      <w:r w:rsidR="00CF609B" w:rsidRPr="00CF609B">
        <w:rPr>
          <w:rFonts w:cs="Times New Roman"/>
          <w:bCs/>
          <w:lang w:val="en-US"/>
        </w:rPr>
        <w:t>(2014, 1)</w:t>
      </w:r>
      <w:r w:rsidR="006513AF">
        <w:fldChar w:fldCharType="end"/>
      </w:r>
      <w:r w:rsidR="00CF609B">
        <w:t xml:space="preserve"> use a simplified version of </w:t>
      </w:r>
      <w:r w:rsidR="00CF609B" w:rsidRPr="00CF609B">
        <w:rPr>
          <w:i/>
          <w:iCs/>
        </w:rPr>
        <w:t>Super Mario</w:t>
      </w:r>
      <w:r w:rsidR="00CF609B">
        <w:t xml:space="preserve">, inputting a 5x5 grid </w:t>
      </w:r>
      <w:r w:rsidR="0031241F">
        <w:t xml:space="preserve">of blocks </w:t>
      </w:r>
      <w:r w:rsidR="00CF609B">
        <w:t xml:space="preserve">around Mario while fixing his state to “big”, Chen and Yi </w:t>
      </w:r>
      <w:r w:rsidR="00CF609B">
        <w:fldChar w:fldCharType="begin"/>
      </w:r>
      <w:r w:rsidR="00CF609B">
        <w:instrText>ADDIN RW.CITE{{doc:620bbb918f085b098d93ecc0 Chen,Zhao 2017 /a}}</w:instrText>
      </w:r>
      <w:r w:rsidR="00CF609B">
        <w:fldChar w:fldCharType="separate"/>
      </w:r>
      <w:r w:rsidR="00CF609B" w:rsidRPr="00CF609B">
        <w:rPr>
          <w:rFonts w:cs="Times New Roman"/>
          <w:bCs/>
          <w:lang w:val="en-US"/>
        </w:rPr>
        <w:t>(2017)</w:t>
      </w:r>
      <w:r w:rsidR="00CF609B">
        <w:fldChar w:fldCharType="end"/>
      </w:r>
      <w:r w:rsidR="00CF609B">
        <w:t xml:space="preserve"> use the same game stage of </w:t>
      </w:r>
      <w:r w:rsidR="00CF609B" w:rsidRPr="00CF609B">
        <w:rPr>
          <w:i/>
          <w:iCs/>
        </w:rPr>
        <w:t>Super Smash Bros</w:t>
      </w:r>
      <w:r w:rsidR="00CF609B">
        <w:rPr>
          <w:i/>
          <w:iCs/>
        </w:rPr>
        <w:t xml:space="preserve"> </w:t>
      </w:r>
      <w:r w:rsidR="0031241F">
        <w:t xml:space="preserve">with the same characters and a </w:t>
      </w:r>
      <w:r w:rsidR="00E93605">
        <w:t>down sampled</w:t>
      </w:r>
      <w:r w:rsidR="0031241F">
        <w:t xml:space="preserve"> image input of each frame. This informed the design of the game as a simple 2D side-scroller. </w:t>
      </w:r>
      <w:r w:rsidR="00210341">
        <w:t xml:space="preserve">A hand-written design document detailed the features of the game to be created. </w:t>
      </w:r>
      <w:proofErr w:type="gramStart"/>
      <w:r w:rsidR="00210341">
        <w:t xml:space="preserve">This included </w:t>
      </w:r>
      <w:r w:rsidR="0043280A">
        <w:t>specifications of the lev</w:t>
      </w:r>
      <w:r w:rsidR="00A8355E">
        <w:t>el design</w:t>
      </w:r>
      <w:proofErr w:type="gramEnd"/>
      <w:r w:rsidR="00A8355E">
        <w:t>, enemies, and the actions available to the player.</w:t>
      </w:r>
      <w:r w:rsidR="0000036B">
        <w:t xml:space="preserve"> Where other ML techniques require </w:t>
      </w:r>
      <w:r w:rsidR="00CF7F24">
        <w:t xml:space="preserve">significant amounts of labelled data </w:t>
      </w:r>
      <w:r w:rsidR="003C3AD9">
        <w:t xml:space="preserve">to effectively model their problem domain, RL </w:t>
      </w:r>
      <w:r w:rsidR="00EE2F65">
        <w:t xml:space="preserve">uses trial-and-error to explore and optimize it’s model </w:t>
      </w:r>
      <w:r w:rsidR="00840724">
        <w:t>to maximise the</w:t>
      </w:r>
      <w:r w:rsidR="00EE2F65">
        <w:t xml:space="preserve"> reward function </w:t>
      </w:r>
      <w:r w:rsidR="00840724">
        <w:t>earned</w:t>
      </w:r>
      <w:r w:rsidR="00EE2F65">
        <w:t xml:space="preserve"> </w:t>
      </w:r>
      <w:r w:rsidR="00EE2F65">
        <w:fldChar w:fldCharType="begin"/>
      </w:r>
      <w:r w:rsidR="00EE2F65">
        <w:instrText>ADDIN RW.CITE{{doc:620bbd7a8f08ff7def06b62d Torrado,RubenRodriguez 2018}}</w:instrText>
      </w:r>
      <w:r w:rsidR="00EE2F65">
        <w:fldChar w:fldCharType="separate"/>
      </w:r>
      <w:r w:rsidR="00EE2F65" w:rsidRPr="00EE2F65">
        <w:rPr>
          <w:rFonts w:cs="Times New Roman"/>
          <w:bCs/>
          <w:lang w:val="en-US"/>
        </w:rPr>
        <w:t>(</w:t>
      </w:r>
      <w:proofErr w:type="spellStart"/>
      <w:r w:rsidR="00EE2F65" w:rsidRPr="00EE2F65">
        <w:rPr>
          <w:rFonts w:cs="Times New Roman"/>
          <w:bCs/>
          <w:lang w:val="en-US"/>
        </w:rPr>
        <w:t>Torrado</w:t>
      </w:r>
      <w:proofErr w:type="spellEnd"/>
      <w:r w:rsidR="00EE2F65" w:rsidRPr="00EE2F65">
        <w:rPr>
          <w:rFonts w:cs="Times New Roman"/>
          <w:bCs/>
          <w:lang w:val="en-US"/>
        </w:rPr>
        <w:t xml:space="preserve"> et al., 2018, 1)</w:t>
      </w:r>
      <w:r w:rsidR="00EE2F65">
        <w:fldChar w:fldCharType="end"/>
      </w:r>
      <w:r w:rsidR="00EE2F65">
        <w:t xml:space="preserve">. </w:t>
      </w:r>
      <w:r w:rsidR="00F274C5">
        <w:t>An agent which can perform as a human player across levels will need to be trained on a wide variety of levels</w:t>
      </w:r>
      <w:r w:rsidR="003B7119">
        <w:t xml:space="preserve">. </w:t>
      </w:r>
      <w:r w:rsidR="00E86A70">
        <w:t xml:space="preserve">Procedural content generation (PCG) can be used to present the agent with an </w:t>
      </w:r>
      <w:r w:rsidR="00E93605">
        <w:t xml:space="preserve">effectively endless variations </w:t>
      </w:r>
      <w:r w:rsidR="00E86A70">
        <w:t xml:space="preserve">of levels </w:t>
      </w:r>
      <w:r w:rsidR="00FB4E08">
        <w:t xml:space="preserve">which will allow </w:t>
      </w:r>
      <w:r w:rsidR="00FB4E08">
        <w:lastRenderedPageBreak/>
        <w:t>the agent to generalise its behaviour</w:t>
      </w:r>
      <w:r w:rsidR="006973C5">
        <w:t xml:space="preserve"> </w:t>
      </w:r>
      <w:r w:rsidR="006973C5">
        <w:fldChar w:fldCharType="begin"/>
      </w:r>
      <w:r w:rsidR="006973C5">
        <w:instrText>ADDIN RW.CITE{{doc:6283cd5e8f08c907a1b867da Risi,Sebastian 2020}}</w:instrText>
      </w:r>
      <w:r w:rsidR="006973C5">
        <w:fldChar w:fldCharType="separate"/>
      </w:r>
      <w:r w:rsidR="006973C5" w:rsidRPr="006973C5">
        <w:rPr>
          <w:rFonts w:cs="Times New Roman"/>
          <w:bCs/>
          <w:lang w:val="en-US"/>
        </w:rPr>
        <w:t>(</w:t>
      </w:r>
      <w:proofErr w:type="spellStart"/>
      <w:r w:rsidR="006973C5" w:rsidRPr="006973C5">
        <w:rPr>
          <w:rFonts w:cs="Times New Roman"/>
          <w:bCs/>
          <w:lang w:val="en-US"/>
        </w:rPr>
        <w:t>Risi</w:t>
      </w:r>
      <w:proofErr w:type="spellEnd"/>
      <w:r w:rsidR="006973C5" w:rsidRPr="006973C5">
        <w:rPr>
          <w:rFonts w:cs="Times New Roman"/>
          <w:bCs/>
          <w:lang w:val="en-US"/>
        </w:rPr>
        <w:t xml:space="preserve"> and </w:t>
      </w:r>
      <w:proofErr w:type="spellStart"/>
      <w:r w:rsidR="006973C5" w:rsidRPr="006973C5">
        <w:rPr>
          <w:rFonts w:cs="Times New Roman"/>
          <w:bCs/>
          <w:lang w:val="en-US"/>
        </w:rPr>
        <w:t>Togelius</w:t>
      </w:r>
      <w:proofErr w:type="spellEnd"/>
      <w:r w:rsidR="006973C5" w:rsidRPr="006973C5">
        <w:rPr>
          <w:rFonts w:cs="Times New Roman"/>
          <w:bCs/>
          <w:lang w:val="en-US"/>
        </w:rPr>
        <w:t>, 2020, 428)</w:t>
      </w:r>
      <w:r w:rsidR="006973C5">
        <w:fldChar w:fldCharType="end"/>
      </w:r>
      <w:r w:rsidR="00E86A70">
        <w:t>.</w:t>
      </w:r>
      <w:r w:rsidR="006973C5">
        <w:t xml:space="preserve"> It was established that this would be through a deterministic method, a seed, to </w:t>
      </w:r>
      <w:r w:rsidR="00DB5574">
        <w:t>allow repeatability and consistency across tests providing a</w:t>
      </w:r>
      <w:r w:rsidR="002C6D85">
        <w:t>n accurate reflection of the quality of model and training parameters.</w:t>
      </w:r>
      <w:r w:rsidR="00E93605">
        <w:t xml:space="preserve"> The </w:t>
      </w:r>
      <w:r w:rsidR="00E93605">
        <w:rPr>
          <w:i/>
          <w:iCs/>
        </w:rPr>
        <w:t>Mario AI Cham</w:t>
      </w:r>
      <w:r w:rsidR="00100F25">
        <w:rPr>
          <w:i/>
          <w:iCs/>
        </w:rPr>
        <w:t>pionship</w:t>
      </w:r>
      <w:r w:rsidR="00100F25">
        <w:t xml:space="preserve"> </w:t>
      </w:r>
    </w:p>
    <w:p w14:paraId="75B64866" w14:textId="17434839" w:rsidR="00CF4750" w:rsidRPr="0031241F" w:rsidRDefault="00B566A3" w:rsidP="00DE2211">
      <w:pPr>
        <w:rPr>
          <w:u w:val="single"/>
        </w:rPr>
      </w:pPr>
      <w:r>
        <w:t>Level</w:t>
      </w:r>
      <w:r w:rsidR="005979F6">
        <w:t xml:space="preserve">s are constructed using a </w:t>
      </w:r>
      <w:proofErr w:type="gramStart"/>
      <w:r w:rsidR="005979F6">
        <w:t>grid based</w:t>
      </w:r>
      <w:proofErr w:type="gramEnd"/>
      <w:r w:rsidR="005979F6">
        <w:t xml:space="preserve"> system</w:t>
      </w:r>
      <w:r w:rsidR="0000036B">
        <w:t xml:space="preserve"> to aid in the pro</w:t>
      </w:r>
    </w:p>
    <w:p w14:paraId="5F73D78C" w14:textId="6424F3B3" w:rsidR="00CF4750" w:rsidRPr="00DE2211" w:rsidRDefault="00CF4750" w:rsidP="00CF4750">
      <w:pPr>
        <w:spacing w:line="240" w:lineRule="auto"/>
      </w:pPr>
      <w:r>
        <w:t>Move me</w:t>
      </w:r>
    </w:p>
    <w:p w14:paraId="756C798A" w14:textId="30FE6D95" w:rsidR="00BD4B76" w:rsidRPr="00F27C93" w:rsidRDefault="00BD4B76" w:rsidP="00BD4B76">
      <w:pPr>
        <w:ind w:left="0" w:firstLine="0"/>
        <w:rPr>
          <w:rFonts w:cs="Times New Roman"/>
        </w:rPr>
      </w:pPr>
      <w:r w:rsidRPr="00CF4750">
        <w:rPr>
          <w:rFonts w:cs="Times New Roman"/>
          <w:highlight w:val="green"/>
        </w:rPr>
        <w:t xml:space="preserve">Levels are procedurally generated using a seed, allowing the same series of levels to be used by multiple training instances. A level consists of a series of tiles, each containing a feature or combination of features described by </w:t>
      </w:r>
      <w:proofErr w:type="spellStart"/>
      <w:r w:rsidRPr="00CF4750">
        <w:rPr>
          <w:rFonts w:cs="Times New Roman"/>
          <w:highlight w:val="green"/>
        </w:rPr>
        <w:t>Dahlskog</w:t>
      </w:r>
      <w:proofErr w:type="spellEnd"/>
      <w:r w:rsidRPr="00CF4750">
        <w:rPr>
          <w:rFonts w:cs="Times New Roman"/>
          <w:highlight w:val="green"/>
        </w:rPr>
        <w:t xml:space="preserve"> and </w:t>
      </w:r>
      <w:proofErr w:type="spellStart"/>
      <w:r w:rsidRPr="00CF4750">
        <w:rPr>
          <w:rFonts w:cs="Times New Roman"/>
          <w:highlight w:val="green"/>
        </w:rPr>
        <w:t>Togelius</w:t>
      </w:r>
      <w:proofErr w:type="spellEnd"/>
      <w:r w:rsidRPr="00CF4750">
        <w:rPr>
          <w:rFonts w:cs="Times New Roman"/>
          <w:highlight w:val="green"/>
        </w:rPr>
        <w:t xml:space="preserve"> </w:t>
      </w:r>
      <w:r w:rsidR="00703CC6" w:rsidRPr="00CF4750">
        <w:rPr>
          <w:rFonts w:cs="Times New Roman"/>
          <w:highlight w:val="green"/>
        </w:rPr>
        <w:fldChar w:fldCharType="begin"/>
      </w:r>
      <w:r w:rsidR="00703CC6" w:rsidRPr="00CF4750">
        <w:rPr>
          <w:rFonts w:cs="Times New Roman"/>
          <w:highlight w:val="green"/>
        </w:rPr>
        <w:instrText>ADDIN RW.CITE{{doc:62164d0b8f08659ba8d5c2c7 Dahlskog,Steve 2012 /a}}</w:instrText>
      </w:r>
      <w:r w:rsidR="00703CC6" w:rsidRPr="00CF4750">
        <w:rPr>
          <w:rFonts w:cs="Times New Roman"/>
          <w:highlight w:val="green"/>
        </w:rPr>
        <w:fldChar w:fldCharType="separate"/>
      </w:r>
      <w:r w:rsidR="00703CC6" w:rsidRPr="00CF4750">
        <w:rPr>
          <w:rFonts w:cs="Times New Roman"/>
          <w:bCs/>
          <w:highlight w:val="green"/>
          <w:lang w:val="en-US"/>
        </w:rPr>
        <w:t>(2012)</w:t>
      </w:r>
      <w:r w:rsidR="00703CC6" w:rsidRPr="00CF4750">
        <w:rPr>
          <w:rFonts w:cs="Times New Roman"/>
          <w:highlight w:val="green"/>
        </w:rPr>
        <w:fldChar w:fldCharType="end"/>
      </w:r>
      <w:r w:rsidRPr="00CF4750">
        <w:rPr>
          <w:rFonts w:cs="Times New Roman"/>
          <w:highlight w:val="green"/>
        </w:rPr>
        <w:t>. These tiles are categorised by jump event and the expected number of jump events needed for the player to successfully complete the tile. For example, a tile could require 3 Double Jumps or 1 dash jump to navigate. This can be used to assess the agent’s behaviour throughout the level and will be discussed later in SECTION. The game was designed with focus on easy difficulty adjustment. The process to change the possible tiles in a level is a simple procedure allowing the removal and implementation of level features, such as bottomless pits. Structuring levels in this way made implementing the Unity ML-Agents package simpler. A level of consisting of a single repeating tile allowed the implementation of the interface with the package to be tested more rapidly than a complex level as an agent would take less time to train to a proficient standard.</w:t>
      </w:r>
    </w:p>
    <w:p w14:paraId="167A85D2" w14:textId="77777777" w:rsidR="00BD4B76" w:rsidRPr="00F27C93" w:rsidRDefault="00BD4B76" w:rsidP="00BD4B76">
      <w:pPr>
        <w:rPr>
          <w:rFonts w:cs="Times New Roman"/>
        </w:rPr>
      </w:pPr>
    </w:p>
    <w:p w14:paraId="782522B0" w14:textId="77777777" w:rsidR="00896E93" w:rsidRPr="00F27C93" w:rsidRDefault="008B3AA5">
      <w:pPr>
        <w:spacing w:after="162"/>
        <w:ind w:left="-5" w:right="292"/>
        <w:rPr>
          <w:rFonts w:cs="Times New Roman"/>
        </w:rPr>
      </w:pPr>
      <w:r w:rsidRPr="00F27C93">
        <w:rPr>
          <w:rFonts w:cs="Times New Roman"/>
        </w:rPr>
        <w:t>Include this section if you are undertaking a software development project. You should discuss:</w:t>
      </w:r>
    </w:p>
    <w:p w14:paraId="43B0A636" w14:textId="77777777" w:rsidR="00896E93" w:rsidRPr="00F27C93" w:rsidRDefault="008B3AA5">
      <w:pPr>
        <w:numPr>
          <w:ilvl w:val="0"/>
          <w:numId w:val="2"/>
        </w:numPr>
        <w:spacing w:line="259" w:lineRule="auto"/>
        <w:ind w:right="292" w:hanging="299"/>
        <w:rPr>
          <w:rFonts w:cs="Times New Roman"/>
        </w:rPr>
      </w:pPr>
      <w:r w:rsidRPr="00F27C93">
        <w:rPr>
          <w:rFonts w:cs="Times New Roman"/>
        </w:rPr>
        <w:t>Requirements elicitation, gathering, collection and analysis</w:t>
      </w:r>
    </w:p>
    <w:p w14:paraId="6AE52B39" w14:textId="77777777" w:rsidR="00896E93" w:rsidRPr="00F27C93" w:rsidRDefault="008B3AA5">
      <w:pPr>
        <w:numPr>
          <w:ilvl w:val="0"/>
          <w:numId w:val="2"/>
        </w:numPr>
        <w:spacing w:line="259" w:lineRule="auto"/>
        <w:ind w:right="292" w:hanging="299"/>
        <w:rPr>
          <w:rFonts w:cs="Times New Roman"/>
        </w:rPr>
      </w:pPr>
      <w:r w:rsidRPr="00F27C93">
        <w:rPr>
          <w:rFonts w:cs="Times New Roman"/>
        </w:rPr>
        <w:t>Design</w:t>
      </w:r>
    </w:p>
    <w:p w14:paraId="74B82017" w14:textId="77777777" w:rsidR="00896E93" w:rsidRPr="00F27C93" w:rsidRDefault="008B3AA5">
      <w:pPr>
        <w:numPr>
          <w:ilvl w:val="0"/>
          <w:numId w:val="2"/>
        </w:numPr>
        <w:spacing w:line="259" w:lineRule="auto"/>
        <w:ind w:right="292" w:hanging="299"/>
        <w:rPr>
          <w:rFonts w:cs="Times New Roman"/>
        </w:rPr>
      </w:pPr>
      <w:r w:rsidRPr="00F27C93">
        <w:rPr>
          <w:rFonts w:cs="Times New Roman"/>
        </w:rPr>
        <w:t>Building and programming</w:t>
      </w:r>
    </w:p>
    <w:p w14:paraId="56B41242" w14:textId="77777777" w:rsidR="00896E93" w:rsidRPr="00F27C93" w:rsidRDefault="008B3AA5">
      <w:pPr>
        <w:numPr>
          <w:ilvl w:val="0"/>
          <w:numId w:val="2"/>
        </w:numPr>
        <w:spacing w:line="259" w:lineRule="auto"/>
        <w:ind w:right="292" w:hanging="299"/>
        <w:rPr>
          <w:rFonts w:cs="Times New Roman"/>
        </w:rPr>
      </w:pPr>
      <w:bookmarkStart w:id="15" w:name="_Ref103346926"/>
      <w:r w:rsidRPr="00F27C93">
        <w:rPr>
          <w:rFonts w:cs="Times New Roman"/>
        </w:rPr>
        <w:lastRenderedPageBreak/>
        <w:t>Testing</w:t>
      </w:r>
      <w:bookmarkEnd w:id="15"/>
    </w:p>
    <w:p w14:paraId="552D4A36" w14:textId="466C1F00" w:rsidR="00896E93" w:rsidRPr="00F27C93" w:rsidRDefault="008B3AA5">
      <w:pPr>
        <w:numPr>
          <w:ilvl w:val="0"/>
          <w:numId w:val="2"/>
        </w:numPr>
        <w:spacing w:line="259" w:lineRule="auto"/>
        <w:ind w:right="292" w:hanging="299"/>
        <w:rPr>
          <w:rFonts w:cs="Times New Roman"/>
        </w:rPr>
      </w:pPr>
      <w:r w:rsidRPr="00F27C93">
        <w:rPr>
          <w:rFonts w:cs="Times New Roman"/>
        </w:rPr>
        <w:t>Operation</w:t>
      </w:r>
    </w:p>
    <w:p w14:paraId="3CEE2FF2" w14:textId="18B234CD" w:rsidR="00B349A0" w:rsidRPr="00F27C93" w:rsidRDefault="00B349A0" w:rsidP="00B349A0">
      <w:pPr>
        <w:spacing w:line="259" w:lineRule="auto"/>
        <w:ind w:left="585" w:right="292" w:firstLine="0"/>
        <w:rPr>
          <w:rFonts w:cs="Times New Roman"/>
        </w:rPr>
      </w:pPr>
    </w:p>
    <w:p w14:paraId="07A066CE" w14:textId="3B8F082F" w:rsidR="00B349A0" w:rsidRDefault="00947D3D" w:rsidP="00947D3D">
      <w:pPr>
        <w:pStyle w:val="Heading2"/>
      </w:pPr>
      <w:r>
        <w:t>4.2</w:t>
      </w:r>
      <w:r>
        <w:tab/>
      </w:r>
      <w:r>
        <w:tab/>
        <w:t>Game Design</w:t>
      </w:r>
    </w:p>
    <w:p w14:paraId="7939BA07" w14:textId="7A29D8D0" w:rsidR="00947D3D" w:rsidRPr="00947D3D" w:rsidRDefault="00947D3D" w:rsidP="00947D3D">
      <w:r>
        <w:tab/>
      </w:r>
      <w:r>
        <w:tab/>
      </w:r>
      <w:r>
        <w:tab/>
      </w:r>
    </w:p>
    <w:p w14:paraId="2C064D96" w14:textId="77777777" w:rsidR="00F83DBF" w:rsidRPr="00F27C93" w:rsidRDefault="00F83DBF" w:rsidP="00B349A0">
      <w:pPr>
        <w:spacing w:line="259" w:lineRule="auto"/>
        <w:ind w:left="585" w:right="292" w:firstLine="0"/>
        <w:rPr>
          <w:rFonts w:cs="Times New Roman"/>
        </w:rPr>
      </w:pPr>
    </w:p>
    <w:p w14:paraId="662A7C35" w14:textId="6514B420" w:rsidR="00BB3FAD" w:rsidRPr="00F27C93" w:rsidRDefault="008B3AA5" w:rsidP="00BB3FAD">
      <w:pPr>
        <w:pStyle w:val="Heading2"/>
        <w:rPr>
          <w:rFonts w:cs="Times New Roman"/>
        </w:rPr>
      </w:pPr>
      <w:bookmarkStart w:id="16" w:name="_Toc102230205"/>
      <w:r w:rsidRPr="00F27C93">
        <w:rPr>
          <w:rFonts w:cs="Times New Roman"/>
        </w:rPr>
        <w:t>4.2</w:t>
      </w:r>
      <w:r w:rsidR="00BB3FAD" w:rsidRPr="00F27C93">
        <w:rPr>
          <w:rFonts w:cs="Times New Roman"/>
        </w:rPr>
        <w:tab/>
      </w:r>
      <w:r w:rsidR="00BB3FAD" w:rsidRPr="00F27C93">
        <w:rPr>
          <w:rFonts w:cs="Times New Roman"/>
        </w:rPr>
        <w:tab/>
      </w:r>
      <w:bookmarkEnd w:id="16"/>
      <w:r w:rsidR="00EF05BA" w:rsidRPr="00F27C93">
        <w:rPr>
          <w:rFonts w:cs="Times New Roman"/>
        </w:rPr>
        <w:t>Unity ML Agents</w:t>
      </w:r>
      <w:r w:rsidR="00702530" w:rsidRPr="00F27C93">
        <w:rPr>
          <w:rFonts w:cs="Times New Roman"/>
        </w:rPr>
        <w:t xml:space="preserve"> Integration</w:t>
      </w:r>
    </w:p>
    <w:p w14:paraId="01A0C69B" w14:textId="07921850" w:rsidR="00F27C93" w:rsidRPr="00F27C93" w:rsidRDefault="00F27C93" w:rsidP="00F27C93">
      <w:pPr>
        <w:ind w:left="0"/>
        <w:rPr>
          <w:rFonts w:cs="Times New Roman"/>
        </w:rPr>
      </w:pPr>
      <w:r w:rsidRPr="00F27C93">
        <w:rPr>
          <w:rFonts w:cs="Times New Roman"/>
        </w:rPr>
        <w:t xml:space="preserve">An agent observes several parameters about the state of play in the level. The agents speed, current jumping state, and a series of ray casts around the player character. These ray casts return if they collide with the level tiles visible to the player. These observations are stacked to give the agent temporal perception (REFERENCE). These observations expose all necessary information to the agent while obscuring unimportant information which could lead to causal confusion </w:t>
      </w:r>
      <w:r w:rsidR="00703CC6">
        <w:rPr>
          <w:rFonts w:cs="Times New Roman"/>
        </w:rPr>
        <w:fldChar w:fldCharType="begin"/>
      </w:r>
      <w:r w:rsidR="00703CC6">
        <w:rPr>
          <w:rFonts w:cs="Times New Roman"/>
        </w:rPr>
        <w:instrText>ADDIN RW.CITE{{doc:621389e08f08f85e55262a74 deHaan,Pim 2019}}</w:instrText>
      </w:r>
      <w:r w:rsidR="00703CC6">
        <w:rPr>
          <w:rFonts w:cs="Times New Roman"/>
        </w:rPr>
        <w:fldChar w:fldCharType="separate"/>
      </w:r>
      <w:r w:rsidR="00703CC6" w:rsidRPr="00703CC6">
        <w:rPr>
          <w:rFonts w:cs="Times New Roman"/>
          <w:bCs/>
          <w:lang w:val="en-US"/>
        </w:rPr>
        <w:t>(de Haan et al., 2019)</w:t>
      </w:r>
      <w:r w:rsidR="00703CC6">
        <w:rPr>
          <w:rFonts w:cs="Times New Roman"/>
        </w:rPr>
        <w:fldChar w:fldCharType="end"/>
      </w:r>
      <w:r w:rsidRPr="00F27C93">
        <w:rPr>
          <w:rFonts w:cs="Times New Roman"/>
        </w:rPr>
        <w:t xml:space="preserve">. Using a series of parameters as inputs was chosen over a deep learning method of using the visual output from the game due to the additional complexity required to process this input and create a proficient agent. Deep learning methods are more prone to causal misidentification </w:t>
      </w:r>
      <w:r w:rsidR="00703CC6">
        <w:rPr>
          <w:rFonts w:cs="Times New Roman"/>
        </w:rPr>
        <w:fldChar w:fldCharType="begin"/>
      </w:r>
      <w:r w:rsidR="00703CC6">
        <w:rPr>
          <w:rFonts w:cs="Times New Roman"/>
        </w:rPr>
        <w:instrText>ADDIN RW.CITE{{doc:621389e08f08f85e55262a74 deHaan,Pim 2019}}</w:instrText>
      </w:r>
      <w:r w:rsidR="00703CC6">
        <w:rPr>
          <w:rFonts w:cs="Times New Roman"/>
        </w:rPr>
        <w:fldChar w:fldCharType="separate"/>
      </w:r>
      <w:r w:rsidR="00703CC6" w:rsidRPr="00703CC6">
        <w:rPr>
          <w:rFonts w:cs="Times New Roman"/>
          <w:bCs/>
          <w:lang w:val="en-US"/>
        </w:rPr>
        <w:t>(de Haan et al., 2019)</w:t>
      </w:r>
      <w:r w:rsidR="00703CC6">
        <w:rPr>
          <w:rFonts w:cs="Times New Roman"/>
        </w:rPr>
        <w:fldChar w:fldCharType="end"/>
      </w:r>
      <w:r w:rsidR="00703CC6">
        <w:rPr>
          <w:rFonts w:cs="Times New Roman"/>
        </w:rPr>
        <w:t xml:space="preserve"> </w:t>
      </w:r>
      <w:r w:rsidRPr="00F27C93">
        <w:rPr>
          <w:rFonts w:cs="Times New Roman"/>
        </w:rPr>
        <w:t>and require a significant increase in the compute time of training ().</w:t>
      </w:r>
    </w:p>
    <w:p w14:paraId="0FEFCBD4" w14:textId="77777777" w:rsidR="00F27C93" w:rsidRPr="00F27C93" w:rsidRDefault="00F27C93" w:rsidP="00F27C93">
      <w:pPr>
        <w:ind w:left="0"/>
        <w:rPr>
          <w:rFonts w:cs="Times New Roman"/>
        </w:rPr>
      </w:pPr>
      <w:r w:rsidRPr="00F27C93">
        <w:rPr>
          <w:rFonts w:cs="Times New Roman"/>
        </w:rPr>
        <w:t xml:space="preserve">The Unity ML Agents package provides a base class for agents through which an agent can be controlled while training. The class provides several functions to override through which one can input observations, set a reward </w:t>
      </w:r>
      <w:proofErr w:type="gramStart"/>
      <w:r w:rsidRPr="00F27C93">
        <w:rPr>
          <w:rFonts w:cs="Times New Roman"/>
        </w:rPr>
        <w:t>function</w:t>
      </w:r>
      <w:proofErr w:type="gramEnd"/>
      <w:r w:rsidRPr="00F27C93">
        <w:rPr>
          <w:rFonts w:cs="Times New Roman"/>
        </w:rPr>
        <w:t xml:space="preserve"> and use the output of the model as an input for actions.</w:t>
      </w:r>
    </w:p>
    <w:p w14:paraId="7D6B3B3C" w14:textId="77777777" w:rsidR="00F27C93" w:rsidRPr="00F27C93" w:rsidRDefault="00F27C93" w:rsidP="00F27C93">
      <w:pPr>
        <w:ind w:left="0"/>
        <w:rPr>
          <w:rFonts w:cs="Times New Roman"/>
        </w:rPr>
      </w:pPr>
      <w:proofErr w:type="spellStart"/>
      <w:r w:rsidRPr="00F27C93">
        <w:rPr>
          <w:rFonts w:cs="Times New Roman"/>
        </w:rPr>
        <w:t>Agent.CollectObeservations</w:t>
      </w:r>
      <w:proofErr w:type="spellEnd"/>
      <w:r w:rsidRPr="00F27C93">
        <w:rPr>
          <w:rFonts w:cs="Times New Roman"/>
        </w:rPr>
        <w:t xml:space="preserve"> (</w:t>
      </w:r>
      <w:proofErr w:type="spellStart"/>
      <w:r w:rsidRPr="00F27C93">
        <w:rPr>
          <w:rFonts w:cs="Times New Roman"/>
        </w:rPr>
        <w:t>VectorSensor</w:t>
      </w:r>
      <w:proofErr w:type="spellEnd"/>
      <w:r w:rsidRPr="00F27C93">
        <w:rPr>
          <w:rFonts w:cs="Times New Roman"/>
        </w:rPr>
        <w:t xml:space="preserve"> sensor)</w:t>
      </w:r>
    </w:p>
    <w:p w14:paraId="15CC737C" w14:textId="077BA7C9" w:rsidR="00F27C93" w:rsidRPr="00F27C93" w:rsidRDefault="00F27C93" w:rsidP="00F27C93">
      <w:pPr>
        <w:ind w:left="0"/>
        <w:rPr>
          <w:rFonts w:cs="Times New Roman"/>
        </w:rPr>
      </w:pPr>
      <w:r w:rsidRPr="00F27C93">
        <w:rPr>
          <w:rFonts w:cs="Times New Roman"/>
        </w:rPr>
        <w:t xml:space="preserve">This function allows the addition of observations that are not collected through ray casts or other external means as these are identified for collection within the unity </w:t>
      </w:r>
      <w:r w:rsidRPr="00F27C93">
        <w:rPr>
          <w:rFonts w:cs="Times New Roman"/>
        </w:rPr>
        <w:lastRenderedPageBreak/>
        <w:t xml:space="preserve">editor. The agent’s current velocity along both </w:t>
      </w:r>
      <w:proofErr w:type="gramStart"/>
      <w:r w:rsidRPr="00F27C93">
        <w:rPr>
          <w:rFonts w:cs="Times New Roman"/>
        </w:rPr>
        <w:t>axis</w:t>
      </w:r>
      <w:proofErr w:type="gramEnd"/>
      <w:r w:rsidRPr="00F27C93">
        <w:rPr>
          <w:rFonts w:cs="Times New Roman"/>
        </w:rPr>
        <w:t xml:space="preserve"> are used as input, along with the current jumping state of the agent. During the development of the game, the agent’s position along the level was </w:t>
      </w:r>
      <w:r w:rsidR="009F66E0">
        <w:rPr>
          <w:rFonts w:cs="Times New Roman"/>
        </w:rPr>
        <w:t xml:space="preserve">observed as a </w:t>
      </w:r>
      <w:proofErr w:type="spellStart"/>
      <w:r w:rsidR="009F66E0">
        <w:rPr>
          <w:rFonts w:cs="Times New Roman"/>
        </w:rPr>
        <w:t>paramter</w:t>
      </w:r>
      <w:proofErr w:type="spellEnd"/>
      <w:r w:rsidRPr="00F27C93">
        <w:rPr>
          <w:rFonts w:cs="Times New Roman"/>
        </w:rPr>
        <w:t xml:space="preserve">. This was removed as the position of the agent relative to the start of the level should not affect the action an agent </w:t>
      </w:r>
      <w:proofErr w:type="gramStart"/>
      <w:r w:rsidRPr="00F27C93">
        <w:rPr>
          <w:rFonts w:cs="Times New Roman"/>
        </w:rPr>
        <w:t>takes</w:t>
      </w:r>
      <w:proofErr w:type="gramEnd"/>
      <w:r w:rsidRPr="00F27C93">
        <w:rPr>
          <w:rFonts w:cs="Times New Roman"/>
        </w:rPr>
        <w:t xml:space="preserve"> and the information therefore increases the likelihood of causal misidentification. This resulted in a more unstable training performance which also did not converge on a solution. </w:t>
      </w:r>
      <w:proofErr w:type="gramStart"/>
      <w:r w:rsidRPr="00F27C93">
        <w:rPr>
          <w:rFonts w:cs="Times New Roman"/>
        </w:rPr>
        <w:t>Test</w:t>
      </w:r>
      <w:proofErr w:type="gramEnd"/>
      <w:r w:rsidRPr="00F27C93">
        <w:rPr>
          <w:rFonts w:cs="Times New Roman"/>
        </w:rPr>
        <w:t xml:space="preserve"> 29 and 30 were taken with these observations and their reward as training was carried out is shown in FIGURE. This could be because without this observation, the agent is not rewarded enough for traversing the level and so becomes stuck at a </w:t>
      </w:r>
      <w:proofErr w:type="gramStart"/>
      <w:r w:rsidRPr="00F27C93">
        <w:rPr>
          <w:rFonts w:cs="Times New Roman"/>
        </w:rPr>
        <w:t>local maxima of reward</w:t>
      </w:r>
      <w:proofErr w:type="gramEnd"/>
      <w:r w:rsidRPr="00F27C93">
        <w:rPr>
          <w:rFonts w:cs="Times New Roman"/>
        </w:rPr>
        <w:t xml:space="preserve">. This cannot be definitively proven, though we can observe the behaviour of the agent from this training by inputting the resultant model into the agent model parameter within the interface provided in the Unity </w:t>
      </w:r>
      <w:proofErr w:type="spellStart"/>
      <w:r w:rsidRPr="00F27C93">
        <w:rPr>
          <w:rFonts w:cs="Times New Roman"/>
        </w:rPr>
        <w:t>Editior</w:t>
      </w:r>
      <w:proofErr w:type="spellEnd"/>
      <w:r w:rsidRPr="00F27C93">
        <w:rPr>
          <w:rFonts w:cs="Times New Roman"/>
        </w:rPr>
        <w:t xml:space="preserve"> (CHECK THIS AND PROVIDE AT LEAST A SCREEN SHOT OF HOW TO ADD BEHAVIOURS).  When a reward was implemented at the end of an episode for the distance travelled across the episode the training of the agents was expected to be significantly more successful, test 31 to ?? tested different versions of this reward function.</w:t>
      </w:r>
    </w:p>
    <w:p w14:paraId="5F770F85" w14:textId="77777777" w:rsidR="00F27C93" w:rsidRPr="00F27C93" w:rsidRDefault="00F27C93" w:rsidP="00F27C93">
      <w:pPr>
        <w:ind w:left="0"/>
        <w:rPr>
          <w:rFonts w:cs="Times New Roman"/>
        </w:rPr>
      </w:pPr>
    </w:p>
    <w:p w14:paraId="759B5959" w14:textId="77777777" w:rsidR="00F27C93" w:rsidRPr="00F27C93" w:rsidRDefault="00F27C93" w:rsidP="00F27C93">
      <w:pPr>
        <w:ind w:left="0"/>
        <w:rPr>
          <w:rFonts w:cs="Times New Roman"/>
        </w:rPr>
      </w:pPr>
      <w:proofErr w:type="spellStart"/>
      <w:r w:rsidRPr="00F27C93">
        <w:rPr>
          <w:rFonts w:cs="Times New Roman"/>
        </w:rPr>
        <w:t>Agent.OnActionReceived</w:t>
      </w:r>
      <w:proofErr w:type="spellEnd"/>
      <w:r w:rsidRPr="00F27C93">
        <w:rPr>
          <w:rFonts w:cs="Times New Roman"/>
        </w:rPr>
        <w:t xml:space="preserve"> (</w:t>
      </w:r>
      <w:proofErr w:type="spellStart"/>
      <w:r w:rsidRPr="00F27C93">
        <w:rPr>
          <w:rFonts w:cs="Times New Roman"/>
        </w:rPr>
        <w:t>ActionBuffers</w:t>
      </w:r>
      <w:proofErr w:type="spellEnd"/>
      <w:r w:rsidRPr="00F27C93">
        <w:rPr>
          <w:rFonts w:cs="Times New Roman"/>
        </w:rPr>
        <w:t>)</w:t>
      </w:r>
    </w:p>
    <w:p w14:paraId="63BFAB15" w14:textId="77777777" w:rsidR="00F27C93" w:rsidRPr="00F27C93" w:rsidRDefault="00F27C93" w:rsidP="00F27C93">
      <w:pPr>
        <w:ind w:left="0"/>
        <w:rPr>
          <w:rFonts w:cs="Times New Roman"/>
        </w:rPr>
      </w:pPr>
      <w:r w:rsidRPr="00F27C93">
        <w:rPr>
          <w:rFonts w:cs="Times New Roman"/>
        </w:rPr>
        <w:t xml:space="preserve">This function deals with the actions that a model outputs and assigns reward to the agent in response to the state of the environment. The model can input continuous and discrete actions, both were used in the control of the agent. A continuous value is used for the horizontal movement of the player, allowing the agent to move with a variable speed and in positive and negative directions. Discrete actions are used to instruct the agent in jumping, these provide binary-like input providing the agent with the same input limits as a human player.  </w:t>
      </w:r>
    </w:p>
    <w:p w14:paraId="4B13394B" w14:textId="77777777" w:rsidR="00F27C93" w:rsidRPr="00F27C93" w:rsidRDefault="00F27C93" w:rsidP="00F27C93">
      <w:pPr>
        <w:ind w:left="0"/>
        <w:rPr>
          <w:rFonts w:cs="Times New Roman"/>
        </w:rPr>
      </w:pPr>
      <w:r w:rsidRPr="00F27C93">
        <w:rPr>
          <w:rFonts w:cs="Times New Roman"/>
        </w:rPr>
        <w:t xml:space="preserve">The reward given to an agent is also defined within this function. The reward function is significantly different from the first iteration as it is a key part in </w:t>
      </w:r>
      <w:r w:rsidRPr="00F27C93">
        <w:rPr>
          <w:rFonts w:cs="Times New Roman"/>
        </w:rPr>
        <w:lastRenderedPageBreak/>
        <w:t xml:space="preserve">successful reinforcement learning. As mentioned previously, the reward function had to be adjusted to accommodate for the removal of the observation of the players location within the level. This caused subsequent training attempts to fail, without finding stability or a successful path to the end of the level. On every modification of the reward function, a new model was trained with reinforcement learning to both ensure that an agent can learn a successful or at least increasingly successful strategy to complete the level as well as providing a baseline for comparison with any model with imitation pre-learning completed thereafter. </w:t>
      </w:r>
    </w:p>
    <w:p w14:paraId="3B89C4F8" w14:textId="77777777" w:rsidR="00F27C93" w:rsidRPr="00F27C93" w:rsidRDefault="00F27C93" w:rsidP="00F27C93">
      <w:pPr>
        <w:ind w:left="0"/>
        <w:rPr>
          <w:rFonts w:cs="Times New Roman"/>
        </w:rPr>
      </w:pPr>
      <w:r w:rsidRPr="00F27C93">
        <w:rPr>
          <w:rFonts w:cs="Times New Roman"/>
        </w:rPr>
        <w:t xml:space="preserve">The first major issue fixed in the reward function was the tendency to train an agent to repeatedly jump behind the start of the stage, ending the episode almost immediately. In response to this, a negative reward was introduced for falling off the stage. The negative reward was only given when an agent fell at a point before the start of the level, if the agent falls after the start a significantly smaller negative reward is given to encourage the agent to keep exploring around this action space. </w:t>
      </w:r>
    </w:p>
    <w:p w14:paraId="2F5625F4" w14:textId="77777777" w:rsidR="00F27C93" w:rsidRPr="00F27C93" w:rsidRDefault="00F27C93" w:rsidP="00405EB3">
      <w:pPr>
        <w:ind w:left="0"/>
        <w:rPr>
          <w:rFonts w:cs="Times New Roman"/>
        </w:rPr>
      </w:pPr>
      <w:r w:rsidRPr="00F27C93">
        <w:rPr>
          <w:rFonts w:cs="Times New Roman"/>
        </w:rPr>
        <w:t xml:space="preserve">An attempt at implementing a reward function that does not directly reward for the position of the player used a technique inspired by the reward shaping of the agent to find performance loss in (THAT PAPER), in which the agent is rewarded for finding each point of lag only once. The agent was rewarded every x time steps if its position was greater than it had been at any multiple of x timesteps. This reward was proportional to the distance travelled across the level. The number of steps between analysis was parameterised and could be set within the prefab of the level instance. The intended consequence of this component of the reward was to incentivise the agent to explore in the positive direction while de-coupling the reward to simply the distance travelled. In this state the agent can still be rewarded if it needs to move backwards to move forwards, for example if the agent misses a jump. Test 35 trained reinforcement learning only agent on a simple level. In this Test, the number of steps between a reward for distance was 50. FIGURE shows the reward given to this agent as it trained. The training was unsuccessful and unstable, producing an agent which could not navigate the level. In the next test, the </w:t>
      </w:r>
      <w:r w:rsidRPr="00F27C93">
        <w:rPr>
          <w:rFonts w:cs="Times New Roman"/>
        </w:rPr>
        <w:lastRenderedPageBreak/>
        <w:t xml:space="preserve">reward given for the distance travelled by the agent was reduced. This produced an agent which successfully learned to navigate the level. This affirmed that the reward function can be used in reinforcement learning to train an agent to complete a simple level. </w:t>
      </w:r>
    </w:p>
    <w:p w14:paraId="3370E06C" w14:textId="22D255EC" w:rsidR="003B3CF3" w:rsidRDefault="00F27C93" w:rsidP="00405EB3">
      <w:pPr>
        <w:rPr>
          <w:rFonts w:cs="Times New Roman"/>
        </w:rPr>
      </w:pPr>
      <w:r w:rsidRPr="00F27C93">
        <w:rPr>
          <w:rFonts w:cs="Times New Roman"/>
        </w:rPr>
        <w:t xml:space="preserve">An imitation agent was trained </w:t>
      </w:r>
      <w:r w:rsidR="009F66E0">
        <w:rPr>
          <w:rFonts w:cs="Times New Roman"/>
        </w:rPr>
        <w:t>to complete a single level using</w:t>
      </w:r>
      <w:r w:rsidRPr="00F27C93">
        <w:rPr>
          <w:rFonts w:cs="Times New Roman"/>
        </w:rPr>
        <w:t xml:space="preserve"> demonstrations of a </w:t>
      </w:r>
      <w:r w:rsidR="009F66E0">
        <w:rPr>
          <w:rFonts w:cs="Times New Roman"/>
        </w:rPr>
        <w:t xml:space="preserve">human </w:t>
      </w:r>
      <w:r w:rsidRPr="00F27C93">
        <w:rPr>
          <w:rFonts w:cs="Times New Roman"/>
        </w:rPr>
        <w:t xml:space="preserve">player completing the level. This also produced a successful agent and was verified over several models. The imitation model for this appeared to converge on a solution in a more stable manner than the reinforcement learning model, a comparison between the results of training of these methods is shown in FIGURE. The agents reach </w:t>
      </w:r>
      <w:r w:rsidR="00405EB3">
        <w:rPr>
          <w:rFonts w:cs="Times New Roman"/>
        </w:rPr>
        <w:t>a mean reward close to that</w:t>
      </w:r>
      <w:r w:rsidRPr="00F27C93">
        <w:rPr>
          <w:rFonts w:cs="Times New Roman"/>
        </w:rPr>
        <w:t xml:space="preserve"> of their respective solution in a similar time, the curve of reward per episode plateauing at a similar number of steps. The agents display significantly different behaviour however, demonstrated in the difference between the average length of episodes. The reinforcement learning agent completes the level significantly quicker than the imitation learning model, taking around 800 steps per episode against the IL models 2.1k. Upon observation of the models produce</w:t>
      </w:r>
      <w:r w:rsidR="007657DD">
        <w:rPr>
          <w:rFonts w:cs="Times New Roman"/>
        </w:rPr>
        <w:t>d</w:t>
      </w:r>
      <w:r w:rsidR="003B3CF3">
        <w:rPr>
          <w:rFonts w:cs="Times New Roman"/>
        </w:rPr>
        <w:t>,</w:t>
      </w:r>
      <w:r w:rsidR="007657DD">
        <w:rPr>
          <w:rFonts w:cs="Times New Roman"/>
        </w:rPr>
        <w:t xml:space="preserve"> a significant difference between the behaviours </w:t>
      </w:r>
      <w:r w:rsidR="003B3CF3">
        <w:rPr>
          <w:rFonts w:cs="Times New Roman"/>
        </w:rPr>
        <w:t xml:space="preserve">generated </w:t>
      </w:r>
      <w:r w:rsidR="007657DD">
        <w:rPr>
          <w:rFonts w:cs="Times New Roman"/>
        </w:rPr>
        <w:t>was noted.</w:t>
      </w:r>
      <w:r w:rsidR="003B3CF3">
        <w:rPr>
          <w:rFonts w:cs="Times New Roman"/>
        </w:rPr>
        <w:t xml:space="preserve"> The RL model </w:t>
      </w:r>
      <w:r w:rsidR="00A0585F">
        <w:rPr>
          <w:rFonts w:cs="Times New Roman"/>
        </w:rPr>
        <w:t>moved rapidly through the leve</w:t>
      </w:r>
      <w:r w:rsidR="003C31C3">
        <w:rPr>
          <w:rFonts w:cs="Times New Roman"/>
        </w:rPr>
        <w:t xml:space="preserve">l, using the dash and double jump frequently. The </w:t>
      </w:r>
      <w:r w:rsidR="004869EA">
        <w:rPr>
          <w:rFonts w:cs="Times New Roman"/>
        </w:rPr>
        <w:t>agent was observed to have learned some complex interactions in its ability to wall jump.</w:t>
      </w:r>
      <w:r w:rsidR="00161F78">
        <w:rPr>
          <w:rFonts w:cs="Times New Roman"/>
        </w:rPr>
        <w:t xml:space="preserve"> This was an exploit which was not demonstrated to the IL agent which could allow the player a large vertical boost through resetting the Jumping State of the agent while it was colliding with some walls. </w:t>
      </w:r>
      <w:r w:rsidR="004869EA">
        <w:rPr>
          <w:rFonts w:cs="Times New Roman"/>
        </w:rPr>
        <w:t xml:space="preserve"> As this agent was </w:t>
      </w:r>
      <w:r w:rsidR="00783279">
        <w:rPr>
          <w:rFonts w:cs="Times New Roman"/>
        </w:rPr>
        <w:t xml:space="preserve">trained </w:t>
      </w:r>
      <w:r w:rsidR="00516E7A">
        <w:rPr>
          <w:rFonts w:cs="Times New Roman"/>
        </w:rPr>
        <w:t>on the same scenario</w:t>
      </w:r>
      <w:r w:rsidR="00783279">
        <w:rPr>
          <w:rFonts w:cs="Times New Roman"/>
        </w:rPr>
        <w:t xml:space="preserve"> each episode, </w:t>
      </w:r>
      <w:r w:rsidR="00516E7A">
        <w:rPr>
          <w:rFonts w:cs="Times New Roman"/>
        </w:rPr>
        <w:t xml:space="preserve">this behaviour could be seen as a form of overfitting. When this agent was trialled in a more complex level (LATER ON), the agent could not reach the end of the level and </w:t>
      </w:r>
      <w:r w:rsidR="00161F78">
        <w:rPr>
          <w:rFonts w:cs="Times New Roman"/>
        </w:rPr>
        <w:t xml:space="preserve">frequently fell of the stage after </w:t>
      </w:r>
      <w:r w:rsidR="001E47EA">
        <w:rPr>
          <w:rFonts w:cs="Times New Roman"/>
        </w:rPr>
        <w:t>a wall jump</w:t>
      </w:r>
      <w:r w:rsidR="00161F78">
        <w:rPr>
          <w:rFonts w:cs="Times New Roman"/>
        </w:rPr>
        <w:t>.</w:t>
      </w:r>
      <w:r w:rsidR="001E47EA">
        <w:rPr>
          <w:rFonts w:cs="Times New Roman"/>
        </w:rPr>
        <w:t xml:space="preserve"> The IL agent also successfully completed the level when observed though behaved significantly differently to the </w:t>
      </w:r>
      <w:proofErr w:type="spellStart"/>
      <w:r w:rsidR="001E47EA">
        <w:rPr>
          <w:rFonts w:cs="Times New Roman"/>
        </w:rPr>
        <w:t>Rl</w:t>
      </w:r>
      <w:proofErr w:type="spellEnd"/>
      <w:r w:rsidR="001E47EA">
        <w:rPr>
          <w:rFonts w:cs="Times New Roman"/>
        </w:rPr>
        <w:t xml:space="preserve"> model. The agent moved through the level at a pace </w:t>
      </w:r>
      <w:r w:rsidR="00162527">
        <w:rPr>
          <w:rFonts w:cs="Times New Roman"/>
        </w:rPr>
        <w:t xml:space="preserve">significantly </w:t>
      </w:r>
      <w:r w:rsidR="001E47EA">
        <w:rPr>
          <w:rFonts w:cs="Times New Roman"/>
        </w:rPr>
        <w:t xml:space="preserve">slower than the RL </w:t>
      </w:r>
      <w:r w:rsidR="00162527">
        <w:rPr>
          <w:rFonts w:cs="Times New Roman"/>
        </w:rPr>
        <w:t>agent and did not demonstrate that it had learned how and when to wall jump. The agent was also conservative with its use of the dash jump ability,</w:t>
      </w:r>
      <w:r w:rsidR="00130938">
        <w:rPr>
          <w:rFonts w:cs="Times New Roman"/>
        </w:rPr>
        <w:t xml:space="preserve"> using it to </w:t>
      </w:r>
      <w:r w:rsidR="00130938">
        <w:rPr>
          <w:rFonts w:cs="Times New Roman"/>
        </w:rPr>
        <w:lastRenderedPageBreak/>
        <w:t>jump from one raised section to another. This is a behaviour which was displayed in the demonstration used to train this agent.</w:t>
      </w:r>
      <w:r w:rsidR="001E47EA">
        <w:rPr>
          <w:rFonts w:cs="Times New Roman"/>
        </w:rPr>
        <w:t xml:space="preserve"> </w:t>
      </w:r>
      <w:r w:rsidR="00161F78">
        <w:rPr>
          <w:rFonts w:cs="Times New Roman"/>
        </w:rPr>
        <w:t xml:space="preserve"> </w:t>
      </w:r>
    </w:p>
    <w:tbl>
      <w:tblPr>
        <w:tblStyle w:val="TableGrid0"/>
        <w:tblW w:w="0" w:type="auto"/>
        <w:tblInd w:w="-12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6"/>
      </w:tblGrid>
      <w:tr w:rsidR="0012286C" w14:paraId="66FAEFDB" w14:textId="77777777" w:rsidTr="0012286C">
        <w:trPr>
          <w:trHeight w:val="6653"/>
        </w:trPr>
        <w:tc>
          <w:tcPr>
            <w:tcW w:w="0" w:type="auto"/>
          </w:tcPr>
          <w:p w14:paraId="28EB53CF" w14:textId="77777777" w:rsidR="0012286C" w:rsidRDefault="0012286C" w:rsidP="00621A8D">
            <w:pPr>
              <w:keepNext/>
              <w:jc w:val="center"/>
            </w:pPr>
            <w:r>
              <w:rPr>
                <w:noProof/>
              </w:rPr>
              <w:drawing>
                <wp:inline distT="0" distB="0" distL="0" distR="0" wp14:anchorId="23152C81" wp14:editId="7E591498">
                  <wp:extent cx="5731510" cy="4161790"/>
                  <wp:effectExtent l="0" t="0" r="254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161790"/>
                          </a:xfrm>
                          <a:prstGeom prst="rect">
                            <a:avLst/>
                          </a:prstGeom>
                        </pic:spPr>
                      </pic:pic>
                    </a:graphicData>
                  </a:graphic>
                </wp:inline>
              </w:drawing>
            </w:r>
          </w:p>
        </w:tc>
      </w:tr>
      <w:tr w:rsidR="0012286C" w14:paraId="366D3D17" w14:textId="77777777" w:rsidTr="0012286C">
        <w:tc>
          <w:tcPr>
            <w:tcW w:w="0" w:type="auto"/>
          </w:tcPr>
          <w:p w14:paraId="43D0A596" w14:textId="77777777" w:rsidR="0012286C" w:rsidRPr="00E56AE3" w:rsidRDefault="0012286C" w:rsidP="00621A8D">
            <w:pPr>
              <w:pStyle w:val="Caption"/>
              <w:jc w:val="center"/>
            </w:pPr>
            <w:r>
              <w:t xml:space="preserve">Figure </w:t>
            </w:r>
            <w:r>
              <w:fldChar w:fldCharType="begin"/>
            </w:r>
            <w:r>
              <w:instrText xml:space="preserve"> SEQ Figure \* ARABIC </w:instrText>
            </w:r>
            <w:r>
              <w:fldChar w:fldCharType="separate"/>
            </w:r>
            <w:r>
              <w:rPr>
                <w:noProof/>
              </w:rPr>
              <w:t>2</w:t>
            </w:r>
            <w:r>
              <w:fldChar w:fldCharType="end"/>
            </w:r>
            <w:r>
              <w:t>:</w:t>
            </w:r>
            <w:r w:rsidRPr="000F1BCA">
              <w:t>Mean Reward of Test 36 and 41 during training</w:t>
            </w:r>
          </w:p>
        </w:tc>
      </w:tr>
      <w:tr w:rsidR="0012286C" w14:paraId="7ABE87F4" w14:textId="77777777" w:rsidTr="0012286C">
        <w:trPr>
          <w:trHeight w:val="6653"/>
        </w:trPr>
        <w:tc>
          <w:tcPr>
            <w:tcW w:w="0" w:type="auto"/>
          </w:tcPr>
          <w:p w14:paraId="17CD6DC8" w14:textId="77777777" w:rsidR="0012286C" w:rsidRDefault="0012286C" w:rsidP="00621A8D">
            <w:pPr>
              <w:keepNext/>
              <w:jc w:val="center"/>
            </w:pPr>
            <w:r>
              <w:rPr>
                <w:noProof/>
              </w:rPr>
              <w:lastRenderedPageBreak/>
              <w:drawing>
                <wp:inline distT="0" distB="0" distL="0" distR="0" wp14:anchorId="3A781337" wp14:editId="2B85F288">
                  <wp:extent cx="5731510" cy="4159885"/>
                  <wp:effectExtent l="0" t="0" r="2540" b="0"/>
                  <wp:docPr id="2" name="Picture 2"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4159885"/>
                          </a:xfrm>
                          <a:prstGeom prst="rect">
                            <a:avLst/>
                          </a:prstGeom>
                        </pic:spPr>
                      </pic:pic>
                    </a:graphicData>
                  </a:graphic>
                </wp:inline>
              </w:drawing>
            </w:r>
          </w:p>
          <w:p w14:paraId="3EF93DA4" w14:textId="77777777" w:rsidR="0012286C" w:rsidRDefault="0012286C" w:rsidP="00621A8D">
            <w:pPr>
              <w:pStyle w:val="Caption"/>
              <w:jc w:val="center"/>
            </w:pPr>
          </w:p>
        </w:tc>
      </w:tr>
      <w:tr w:rsidR="0012286C" w14:paraId="1844D111" w14:textId="77777777" w:rsidTr="0012286C">
        <w:tc>
          <w:tcPr>
            <w:tcW w:w="0" w:type="auto"/>
          </w:tcPr>
          <w:p w14:paraId="7A729180" w14:textId="77777777" w:rsidR="0012286C" w:rsidRDefault="0012286C" w:rsidP="00621A8D">
            <w:pPr>
              <w:pStyle w:val="Caption"/>
              <w:jc w:val="center"/>
            </w:pPr>
            <w:r>
              <w:t xml:space="preserve">Figure </w:t>
            </w:r>
            <w:r>
              <w:fldChar w:fldCharType="begin"/>
            </w:r>
            <w:r>
              <w:instrText xml:space="preserve"> SEQ Figure \* ARABIC </w:instrText>
            </w:r>
            <w:r>
              <w:fldChar w:fldCharType="separate"/>
            </w:r>
            <w:r>
              <w:rPr>
                <w:noProof/>
              </w:rPr>
              <w:t>3</w:t>
            </w:r>
            <w:r>
              <w:fldChar w:fldCharType="end"/>
            </w:r>
            <w:r>
              <w:t>:</w:t>
            </w:r>
            <w:r w:rsidRPr="00ED799D">
              <w:t>Average Length of Episode Across Training during Test 36 and 41</w:t>
            </w:r>
          </w:p>
        </w:tc>
      </w:tr>
    </w:tbl>
    <w:p w14:paraId="7A36F1E8" w14:textId="77777777" w:rsidR="0012286C" w:rsidRDefault="0012286C" w:rsidP="00405EB3">
      <w:pPr>
        <w:rPr>
          <w:rFonts w:cs="Times New Roman"/>
        </w:rPr>
      </w:pPr>
    </w:p>
    <w:p w14:paraId="0323D405" w14:textId="698479EE" w:rsidR="00014EEB" w:rsidRDefault="00B939D8" w:rsidP="003F2872">
      <w:pPr>
        <w:rPr>
          <w:rFonts w:cs="Times New Roman"/>
        </w:rPr>
      </w:pPr>
      <w:r>
        <w:rPr>
          <w:rFonts w:cs="Times New Roman"/>
        </w:rPr>
        <w:t>Agents were then trained on a more complex level</w:t>
      </w:r>
      <w:r w:rsidR="00466CA1">
        <w:rPr>
          <w:rFonts w:cs="Times New Roman"/>
        </w:rPr>
        <w:t xml:space="preserve">. This level </w:t>
      </w:r>
      <w:r w:rsidR="003F2872">
        <w:rPr>
          <w:rFonts w:cs="Times New Roman"/>
        </w:rPr>
        <w:t>was generated using a seed with the complete tile set available for use. This allowed agents to demonstrate different behaviours depending on the tile presented to them and prove that an agent can learn to complete a single complex level.</w:t>
      </w:r>
      <w:r w:rsidR="00014EEB">
        <w:rPr>
          <w:rFonts w:cs="Times New Roman"/>
        </w:rPr>
        <w:t xml:space="preserve"> The level introduced challenges to the agents that were not present in the first level, </w:t>
      </w:r>
      <w:proofErr w:type="gramStart"/>
      <w:r w:rsidR="00014EEB">
        <w:rPr>
          <w:rFonts w:cs="Times New Roman"/>
        </w:rPr>
        <w:t>including;</w:t>
      </w:r>
      <w:proofErr w:type="gramEnd"/>
      <w:r w:rsidR="00014EEB">
        <w:rPr>
          <w:rFonts w:cs="Times New Roman"/>
        </w:rPr>
        <w:t xml:space="preserve"> a wall only scalable through a double jump, large pits which can be traversed using either a dash or double jump, and a time limit of 6000 physics updates which makes the speed of an agent more important. </w:t>
      </w:r>
      <w:r w:rsidR="00466CA1">
        <w:rPr>
          <w:rFonts w:cs="Times New Roman"/>
        </w:rPr>
        <w:t xml:space="preserve">The simple RL model </w:t>
      </w:r>
      <w:r w:rsidR="003F2872">
        <w:rPr>
          <w:rFonts w:cs="Times New Roman"/>
        </w:rPr>
        <w:t xml:space="preserve">could not </w:t>
      </w:r>
      <w:r w:rsidR="0012286C">
        <w:rPr>
          <w:rFonts w:cs="Times New Roman"/>
        </w:rPr>
        <w:t xml:space="preserve">successfully converge on a solution which would consistently result in the agent reaching the end of the level. </w:t>
      </w:r>
      <w:r w:rsidR="007D3412">
        <w:rPr>
          <w:rFonts w:cs="Times New Roman"/>
        </w:rPr>
        <w:t>The mean reward gathered while traini</w:t>
      </w:r>
      <w:r w:rsidR="00C5773F">
        <w:rPr>
          <w:rFonts w:cs="Times New Roman"/>
        </w:rPr>
        <w:t xml:space="preserve">ng does not increase in a </w:t>
      </w:r>
      <w:r w:rsidR="00C5773F">
        <w:rPr>
          <w:rFonts w:cs="Times New Roman"/>
        </w:rPr>
        <w:lastRenderedPageBreak/>
        <w:t>stable manner</w:t>
      </w:r>
      <w:r w:rsidR="00D41A8D">
        <w:rPr>
          <w:rFonts w:cs="Times New Roman"/>
        </w:rPr>
        <w:t xml:space="preserve"> and</w:t>
      </w:r>
      <w:r w:rsidR="00C5773F">
        <w:rPr>
          <w:rFonts w:cs="Times New Roman"/>
        </w:rPr>
        <w:t xml:space="preserve"> tend</w:t>
      </w:r>
      <w:r w:rsidR="00D41A8D">
        <w:rPr>
          <w:rFonts w:cs="Times New Roman"/>
        </w:rPr>
        <w:t>s</w:t>
      </w:r>
      <w:r w:rsidR="00C5773F">
        <w:rPr>
          <w:rFonts w:cs="Times New Roman"/>
        </w:rPr>
        <w:t xml:space="preserve"> to decrease slightly </w:t>
      </w:r>
      <w:r w:rsidR="00D41A8D">
        <w:rPr>
          <w:rFonts w:cs="Times New Roman"/>
        </w:rPr>
        <w:t>towards the end of the training session</w:t>
      </w:r>
      <w:r w:rsidR="00C5773F">
        <w:rPr>
          <w:rFonts w:cs="Times New Roman"/>
        </w:rPr>
        <w:t>.</w:t>
      </w:r>
      <w:r w:rsidR="00D41A8D">
        <w:rPr>
          <w:rFonts w:cs="Times New Roman"/>
        </w:rPr>
        <w:t xml:space="preserve"> As reinforcement learning relies on the curiosity system within the model to explore the problem space, it is expected that with enough </w:t>
      </w:r>
      <w:r w:rsidR="00241459">
        <w:rPr>
          <w:rFonts w:cs="Times New Roman"/>
        </w:rPr>
        <w:t>compute time a solution could be found</w:t>
      </w:r>
      <w:r w:rsidR="00014EEB">
        <w:rPr>
          <w:rFonts w:cs="Times New Roman"/>
        </w:rPr>
        <w:t xml:space="preserve"> (Unity ML Agents comparison of techniques)</w:t>
      </w:r>
      <w:r w:rsidR="00241459">
        <w:rPr>
          <w:rFonts w:cs="Times New Roman"/>
        </w:rPr>
        <w:t>.</w:t>
      </w:r>
      <w:r w:rsidR="00014EEB">
        <w:rPr>
          <w:rFonts w:cs="Times New Roman"/>
        </w:rPr>
        <w:t xml:space="preserve"> </w:t>
      </w:r>
    </w:p>
    <w:p w14:paraId="7A6FCE25" w14:textId="6148ABD2" w:rsidR="00BF6A81" w:rsidRDefault="00014EEB" w:rsidP="003F2872">
      <w:pPr>
        <w:rPr>
          <w:rFonts w:cs="Times New Roman"/>
        </w:rPr>
      </w:pPr>
      <w:r>
        <w:rPr>
          <w:rFonts w:cs="Times New Roman"/>
        </w:rPr>
        <w:t xml:space="preserve">The IL model from Test 41 was given new demonstrations of a human player completing the more complex level. This </w:t>
      </w:r>
      <w:r w:rsidR="00DB7E08">
        <w:rPr>
          <w:rFonts w:cs="Times New Roman"/>
        </w:rPr>
        <w:t xml:space="preserve">agent progressed along the level in a steadily, successfully navigating obstacles however fails to reach the end of the level </w:t>
      </w:r>
    </w:p>
    <w:p w14:paraId="3BF48EE0" w14:textId="3019FD52" w:rsidR="000B6B68" w:rsidRDefault="000B6B68" w:rsidP="003F2872">
      <w:pPr>
        <w:rPr>
          <w:rFonts w:cs="Times New Roman"/>
        </w:rPr>
      </w:pPr>
    </w:p>
    <w:p w14:paraId="7017F360" w14:textId="3BC9BACC" w:rsidR="000B6B68" w:rsidRDefault="000B6B68" w:rsidP="003F2872">
      <w:pPr>
        <w:rPr>
          <w:rFonts w:cs="Times New Roman"/>
        </w:rPr>
      </w:pPr>
      <w:r>
        <w:rPr>
          <w:rFonts w:cs="Times New Roman"/>
        </w:rPr>
        <w:t xml:space="preserve">Just a quick note: </w:t>
      </w:r>
      <w:proofErr w:type="gramStart"/>
      <w:r>
        <w:rPr>
          <w:rFonts w:cs="Times New Roman"/>
        </w:rPr>
        <w:t>test</w:t>
      </w:r>
      <w:proofErr w:type="gramEnd"/>
      <w:r>
        <w:rPr>
          <w:rFonts w:cs="Times New Roman"/>
        </w:rPr>
        <w:t xml:space="preserve"> 54 and 55 were of the new reward function without and with BC. They might not have worked as expected though you need to look at the models produced to determine this.</w:t>
      </w:r>
    </w:p>
    <w:p w14:paraId="10ECC27C" w14:textId="65EDC30C" w:rsidR="00BF6A81" w:rsidRDefault="00BF6A81" w:rsidP="00405EB3">
      <w:pPr>
        <w:rPr>
          <w:rFonts w:cs="Times New Roman"/>
        </w:rPr>
      </w:pPr>
    </w:p>
    <w:p w14:paraId="6D607F72" w14:textId="6C9C3E06" w:rsidR="00BF6A81" w:rsidRDefault="00BF6A81" w:rsidP="00405EB3">
      <w:pPr>
        <w:rPr>
          <w:rFonts w:cs="Times New Roman"/>
        </w:rPr>
      </w:pPr>
      <w:r>
        <w:rPr>
          <w:rFonts w:cs="Times New Roman"/>
        </w:rPr>
        <w:t xml:space="preserve">INTEGRATE INTO DISCUSSION OF COMPLEX LEVEL </w:t>
      </w:r>
    </w:p>
    <w:p w14:paraId="16FABC89" w14:textId="7679A30B" w:rsidR="00F27C93" w:rsidRDefault="007657DD" w:rsidP="00405EB3">
      <w:pPr>
        <w:rPr>
          <w:rFonts w:cs="Times New Roman"/>
        </w:rPr>
      </w:pPr>
      <w:r>
        <w:rPr>
          <w:rFonts w:cs="Times New Roman"/>
        </w:rPr>
        <w:t xml:space="preserve"> </w:t>
      </w:r>
      <w:r w:rsidR="00F27C93" w:rsidRPr="00F27C93">
        <w:rPr>
          <w:rFonts w:cs="Times New Roman"/>
        </w:rPr>
        <w:t xml:space="preserve">  The disparity between the speed of completion of the level is likely due to GAIL encouraging a resulting agent which mimics the demonstrations recorded rather than finding the optimal model for maximising the reward given in through the completion of the level in the reward function defined in </w:t>
      </w:r>
      <w:proofErr w:type="spellStart"/>
      <w:r w:rsidR="00F27C93" w:rsidRPr="00F27C93">
        <w:rPr>
          <w:rFonts w:cs="Times New Roman"/>
        </w:rPr>
        <w:t>OnActionRecived</w:t>
      </w:r>
      <w:proofErr w:type="spellEnd"/>
      <w:r w:rsidR="00F27C93" w:rsidRPr="00F27C93">
        <w:rPr>
          <w:rFonts w:cs="Times New Roman"/>
        </w:rPr>
        <w:t xml:space="preserve">. To produce an agent which favours imitation of demonstration or maximising the explicitly defined reward function more, the hyperparameter Gail: strength can be adjusted. A higher GAIL strength will result in an agent which follows the demonstrations over an optimal solution. </w:t>
      </w:r>
    </w:p>
    <w:p w14:paraId="77564440" w14:textId="77777777" w:rsidR="00405EB3" w:rsidRPr="00F27C93" w:rsidRDefault="00405EB3" w:rsidP="00F27C93">
      <w:pPr>
        <w:ind w:left="0"/>
        <w:rPr>
          <w:rFonts w:cs="Times New Roman"/>
        </w:rPr>
      </w:pPr>
    </w:p>
    <w:p w14:paraId="664F0C89" w14:textId="77777777" w:rsidR="00F27C93" w:rsidRPr="00F27C93" w:rsidRDefault="00F27C93" w:rsidP="00F27C93"/>
    <w:p w14:paraId="7A0B9F35" w14:textId="398CFDFB" w:rsidR="00BB3FAD" w:rsidRDefault="00BB3FAD" w:rsidP="00EF05BA">
      <w:pPr>
        <w:pStyle w:val="Heading2"/>
      </w:pPr>
      <w:r>
        <w:lastRenderedPageBreak/>
        <w:t>4.3</w:t>
      </w:r>
      <w:r>
        <w:tab/>
      </w:r>
      <w:r>
        <w:tab/>
      </w:r>
      <w:r w:rsidR="00EF05BA" w:rsidRPr="00EF05BA">
        <w:t>Critique</w:t>
      </w:r>
      <w:r w:rsidR="00EF05BA">
        <w:t xml:space="preserve"> of Unity ML Agents</w:t>
      </w:r>
    </w:p>
    <w:p w14:paraId="039F96D2" w14:textId="77777777" w:rsidR="00F27C93" w:rsidRDefault="00F27C93" w:rsidP="00F27C93">
      <w:r>
        <w:t>Problems with unity ML agents</w:t>
      </w:r>
    </w:p>
    <w:p w14:paraId="1C69AEDD" w14:textId="77777777" w:rsidR="00F27C93" w:rsidRDefault="00F27C93" w:rsidP="009F66E0">
      <w:r>
        <w:t xml:space="preserve">The Unity ML Agents package provides a general interface for applying machine learning techniques to teach behaviour to agents created within the Unity Engine (Unity, 2021(ML AGENTS)). The functionality of the package is divided into 3 interfaces: the unity editor, </w:t>
      </w:r>
      <w:proofErr w:type="spellStart"/>
      <w:r>
        <w:t>c#</w:t>
      </w:r>
      <w:proofErr w:type="spellEnd"/>
      <w:r>
        <w:t xml:space="preserve"> classes which can be overwritten, and a command line interface. The package uses </w:t>
      </w:r>
      <w:proofErr w:type="spellStart"/>
      <w:r>
        <w:t>PyTorch</w:t>
      </w:r>
      <w:proofErr w:type="spellEnd"/>
      <w:r>
        <w:t xml:space="preserve">, a popular ML package for Python, to train and output the models. </w:t>
      </w:r>
    </w:p>
    <w:p w14:paraId="1D660D15" w14:textId="6A3F2AEE" w:rsidR="00F27C93" w:rsidRDefault="00F27C93" w:rsidP="00405EB3">
      <w:r>
        <w:t xml:space="preserve">The Package requires a significant amount of setup before a user can begin training an agent. A user must first install the package into the unity project containing their game. The python package for Unity ML agents must then be installed as well as other prerequisite </w:t>
      </w:r>
      <w:proofErr w:type="gramStart"/>
      <w:r>
        <w:t>packages;</w:t>
      </w:r>
      <w:proofErr w:type="gramEnd"/>
      <w:r>
        <w:t xml:space="preserve"> such as </w:t>
      </w:r>
      <w:proofErr w:type="spellStart"/>
      <w:r>
        <w:rPr>
          <w:i/>
          <w:iCs/>
        </w:rPr>
        <w:t>TensorBoard</w:t>
      </w:r>
      <w:proofErr w:type="spellEnd"/>
      <w:r>
        <w:rPr>
          <w:i/>
          <w:iCs/>
        </w:rPr>
        <w:t xml:space="preserve"> </w:t>
      </w:r>
      <w:r>
        <w:t xml:space="preserve">and </w:t>
      </w:r>
      <w:proofErr w:type="spellStart"/>
      <w:r>
        <w:rPr>
          <w:i/>
          <w:iCs/>
        </w:rPr>
        <w:t>PyTorch</w:t>
      </w:r>
      <w:proofErr w:type="spellEnd"/>
      <w:r w:rsidR="00161F78">
        <w:rPr>
          <w:i/>
          <w:iCs/>
        </w:rPr>
        <w:t>.</w:t>
      </w:r>
      <w:r>
        <w:t xml:space="preserve"> The user must then modify the entity whose behaviour will be trained to include components introduced by the ML </w:t>
      </w:r>
      <w:r w:rsidR="00161F78">
        <w:t>A</w:t>
      </w:r>
      <w:r>
        <w:t xml:space="preserve">gents package. This includes overriding a class, Agent, the implementation given (ABOVE) is exemplary of the complexity of implementation and necessary understanding of the ML methods used in training when implementing these overrides. The classes overridden also require tuning outside of the scripts written. The Editor window provides an interface to assign parameters such </w:t>
      </w:r>
      <w:proofErr w:type="gramStart"/>
      <w:r>
        <w:t>as;</w:t>
      </w:r>
      <w:proofErr w:type="gramEnd"/>
      <w:r>
        <w:t xml:space="preserve"> maximum episode length in physics updates, the number of </w:t>
      </w:r>
      <w:proofErr w:type="spellStart"/>
      <w:r>
        <w:t>obeservations</w:t>
      </w:r>
      <w:proofErr w:type="spellEnd"/>
      <w:r>
        <w:t xml:space="preserve"> inputted and actions outputted, and the model used for determining the behaviour of the agent after training is completed and development can progress. The user must then create a .</w:t>
      </w:r>
      <w:proofErr w:type="spellStart"/>
      <w:r>
        <w:t>yaml</w:t>
      </w:r>
      <w:proofErr w:type="spellEnd"/>
      <w:r>
        <w:t xml:space="preserve"> file, specifying the hyperparameters used by the </w:t>
      </w:r>
      <w:r w:rsidRPr="00405EB3">
        <w:t>machine learning model throughout training. This would be an intimidating task for those unfamiliar with machine learning. While the user can access example .</w:t>
      </w:r>
      <w:proofErr w:type="spellStart"/>
      <w:r w:rsidRPr="00405EB3">
        <w:t>yaml</w:t>
      </w:r>
      <w:proofErr w:type="spellEnd"/>
      <w:r w:rsidRPr="00405EB3">
        <w:t xml:space="preserve"> files given in sample training environments and gain some familiarity through experimentation with this, the effect of the hyperparameters </w:t>
      </w:r>
      <w:proofErr w:type="gramStart"/>
      <w:r w:rsidRPr="00405EB3">
        <w:t>are</w:t>
      </w:r>
      <w:proofErr w:type="gramEnd"/>
      <w:r w:rsidRPr="00405EB3">
        <w:t xml:space="preserve"> explained briefly in</w:t>
      </w:r>
      <w:r>
        <w:t xml:space="preserve"> the documentation for the package.  After they have specified the hyperparameters, the user can then begin training their model by using the command prompt and </w:t>
      </w:r>
      <w:r>
        <w:lastRenderedPageBreak/>
        <w:t xml:space="preserve">specifying the location of the executable for their game environment or simply using the unity editor. </w:t>
      </w:r>
    </w:p>
    <w:p w14:paraId="70F8609F" w14:textId="1F84B3DD" w:rsidR="00F27C93" w:rsidRDefault="00E4561F" w:rsidP="00F27C93">
      <w:r>
        <w:t xml:space="preserve">-Quote from SE paper, </w:t>
      </w:r>
      <w:proofErr w:type="spellStart"/>
      <w:r>
        <w:t>Buliding</w:t>
      </w:r>
      <w:proofErr w:type="spellEnd"/>
      <w:r>
        <w:t xml:space="preserve"> a toy example is trivial compared to production ready</w:t>
      </w:r>
    </w:p>
    <w:p w14:paraId="40F4D65D" w14:textId="7D9FC824" w:rsidR="00E36F9C" w:rsidRPr="00F27C93" w:rsidRDefault="00E36F9C" w:rsidP="00F27C93">
      <w:r>
        <w:t>Cleaning data. Cannot remove bad examples, hurts workflow from the main ML SE paper</w:t>
      </w:r>
    </w:p>
    <w:p w14:paraId="06630066" w14:textId="33D13CA9" w:rsidR="00896E93" w:rsidRPr="00E23B46" w:rsidRDefault="00EF05BA" w:rsidP="00E23B46">
      <w:pPr>
        <w:pStyle w:val="Heading2"/>
      </w:pPr>
      <w:bookmarkStart w:id="17" w:name="_Ref103346799"/>
      <w:r>
        <w:t>4.4</w:t>
      </w:r>
      <w:r>
        <w:tab/>
      </w:r>
      <w:r>
        <w:tab/>
        <w:t>Development and Tuning of Agent</w:t>
      </w:r>
      <w:bookmarkEnd w:id="17"/>
    </w:p>
    <w:p w14:paraId="2DBBE4C6" w14:textId="77777777" w:rsidR="00E23B46" w:rsidRDefault="00E23B46" w:rsidP="00E23B46">
      <w:pPr>
        <w:pStyle w:val="Heading2"/>
      </w:pPr>
      <w:r>
        <w:t>4.5</w:t>
      </w:r>
      <w:r>
        <w:tab/>
      </w:r>
      <w:r>
        <w:tab/>
        <w:t>Agent</w:t>
      </w:r>
    </w:p>
    <w:p w14:paraId="3998694F" w14:textId="01672E23" w:rsidR="00D85A12" w:rsidRDefault="00E23B46" w:rsidP="00E23B46">
      <w:pPr>
        <w:pStyle w:val="Heading2"/>
      </w:pPr>
      <w:r>
        <w:t>4.6</w:t>
      </w:r>
      <w:r>
        <w:tab/>
      </w:r>
      <w:r>
        <w:tab/>
        <w:t>Analysis of Agent and Final ML Methods</w:t>
      </w:r>
      <w:r w:rsidR="00D85A12">
        <w:br w:type="page"/>
      </w:r>
    </w:p>
    <w:p w14:paraId="38E442C2" w14:textId="465803D9" w:rsidR="00896E93" w:rsidRPr="00B349A0" w:rsidRDefault="008B3AA5" w:rsidP="00405EB3">
      <w:pPr>
        <w:pStyle w:val="Heading1"/>
      </w:pPr>
      <w:r w:rsidRPr="00B349A0">
        <w:lastRenderedPageBreak/>
        <w:t>Chapter 5</w:t>
      </w:r>
    </w:p>
    <w:p w14:paraId="27E1D1B6" w14:textId="77777777" w:rsidR="00896E93" w:rsidRPr="00B349A0" w:rsidRDefault="008B3AA5" w:rsidP="00B349A0">
      <w:pPr>
        <w:pStyle w:val="Heading1"/>
        <w:spacing w:after="600"/>
        <w:ind w:left="-5"/>
        <w:rPr>
          <w:rFonts w:ascii="Times New Roman" w:hAnsi="Times New Roman" w:cs="Times New Roman"/>
        </w:rPr>
      </w:pPr>
      <w:bookmarkStart w:id="18" w:name="_Toc102230207"/>
      <w:r w:rsidRPr="00B349A0">
        <w:rPr>
          <w:rFonts w:ascii="Times New Roman" w:hAnsi="Times New Roman" w:cs="Times New Roman"/>
        </w:rPr>
        <w:t>Conclusions</w:t>
      </w:r>
      <w:bookmarkEnd w:id="18"/>
    </w:p>
    <w:p w14:paraId="1D3706AA" w14:textId="77777777" w:rsidR="00896E93" w:rsidRPr="00B349A0" w:rsidRDefault="008B3AA5">
      <w:pPr>
        <w:spacing w:line="259" w:lineRule="auto"/>
        <w:ind w:left="-5" w:right="292"/>
        <w:rPr>
          <w:rFonts w:cs="Times New Roman"/>
        </w:rPr>
      </w:pPr>
      <w:r w:rsidRPr="00B349A0">
        <w:rPr>
          <w:rFonts w:cs="Times New Roman"/>
        </w:rPr>
        <w:t>The results from this project indicate that ...</w:t>
      </w:r>
      <w:r w:rsidRPr="00B349A0">
        <w:rPr>
          <w:rFonts w:cs="Times New Roman"/>
        </w:rPr>
        <w:br w:type="page"/>
      </w:r>
    </w:p>
    <w:p w14:paraId="63076F8A" w14:textId="77777777" w:rsidR="00896E93" w:rsidRPr="00B349A0" w:rsidRDefault="008B3AA5">
      <w:pPr>
        <w:spacing w:after="375" w:line="265" w:lineRule="auto"/>
        <w:ind w:left="-5"/>
        <w:jc w:val="left"/>
        <w:rPr>
          <w:rFonts w:cs="Times New Roman"/>
        </w:rPr>
      </w:pPr>
      <w:r w:rsidRPr="00B349A0">
        <w:rPr>
          <w:rFonts w:cs="Times New Roman"/>
          <w:b/>
          <w:sz w:val="50"/>
        </w:rPr>
        <w:lastRenderedPageBreak/>
        <w:t>Chapter 6</w:t>
      </w:r>
    </w:p>
    <w:p w14:paraId="2F4EDB6C" w14:textId="77777777" w:rsidR="00896E93" w:rsidRPr="00B349A0" w:rsidRDefault="008B3AA5" w:rsidP="00F83DBF">
      <w:pPr>
        <w:pStyle w:val="Heading1"/>
        <w:spacing w:after="600"/>
        <w:ind w:left="-5"/>
        <w:rPr>
          <w:rFonts w:ascii="Times New Roman" w:hAnsi="Times New Roman" w:cs="Times New Roman"/>
        </w:rPr>
      </w:pPr>
      <w:bookmarkStart w:id="19" w:name="_Toc102230208"/>
      <w:r w:rsidRPr="00B349A0">
        <w:rPr>
          <w:rFonts w:ascii="Times New Roman" w:hAnsi="Times New Roman" w:cs="Times New Roman"/>
        </w:rPr>
        <w:t>Reflective Analysis</w:t>
      </w:r>
      <w:bookmarkEnd w:id="19"/>
    </w:p>
    <w:p w14:paraId="7F449359" w14:textId="1CB587AA" w:rsidR="00896E93" w:rsidRPr="00B349A0" w:rsidRDefault="008B3AA5" w:rsidP="00E23B46">
      <w:pPr>
        <w:spacing w:line="259" w:lineRule="auto"/>
        <w:ind w:left="-5" w:right="292"/>
        <w:rPr>
          <w:rFonts w:cs="Times New Roman"/>
        </w:rPr>
      </w:pPr>
      <w:r w:rsidRPr="00B349A0">
        <w:rPr>
          <w:rFonts w:cs="Times New Roman"/>
        </w:rPr>
        <w:t>The project went well ...</w:t>
      </w:r>
      <w:r w:rsidR="00E23B46">
        <w:rPr>
          <w:rFonts w:cs="Times New Roman"/>
        </w:rPr>
        <w:t xml:space="preserve"> ha cool joke</w:t>
      </w:r>
      <w:r w:rsidRPr="00B349A0">
        <w:rPr>
          <w:rFonts w:cs="Times New Roman"/>
        </w:rPr>
        <w:br w:type="page"/>
      </w:r>
    </w:p>
    <w:p w14:paraId="04D5CABA" w14:textId="0A28D737" w:rsidR="00896E93" w:rsidRDefault="008B3AA5" w:rsidP="00F83DBF">
      <w:pPr>
        <w:pStyle w:val="Heading1"/>
        <w:spacing w:after="600"/>
        <w:ind w:left="-5"/>
        <w:rPr>
          <w:rFonts w:ascii="Times New Roman" w:hAnsi="Times New Roman" w:cs="Times New Roman"/>
        </w:rPr>
      </w:pPr>
      <w:bookmarkStart w:id="20" w:name="_Toc102230209"/>
      <w:r w:rsidRPr="00B349A0">
        <w:rPr>
          <w:rFonts w:ascii="Times New Roman" w:hAnsi="Times New Roman" w:cs="Times New Roman"/>
        </w:rPr>
        <w:lastRenderedPageBreak/>
        <w:t>References</w:t>
      </w:r>
      <w:bookmarkEnd w:id="20"/>
    </w:p>
    <w:p w14:paraId="5BD514B2" w14:textId="77777777" w:rsidR="006F0627" w:rsidRPr="006F0627" w:rsidRDefault="006F0627" w:rsidP="006F0627"/>
    <w:p w14:paraId="7E0915BF" w14:textId="244E7EE9" w:rsidR="00DC607B" w:rsidRPr="00DC607B" w:rsidRDefault="006F0627" w:rsidP="00DC607B">
      <w:pPr>
        <w:pStyle w:val="NormalWeb"/>
      </w:pPr>
      <w:r>
        <w:fldChar w:fldCharType="begin"/>
      </w:r>
      <w:r w:rsidR="00DC607B">
        <w:instrText>ADDIN RW.BIB</w:instrText>
      </w:r>
      <w:r>
        <w:fldChar w:fldCharType="separate"/>
      </w:r>
      <w:proofErr w:type="spellStart"/>
      <w:r w:rsidR="00DC607B" w:rsidRPr="00DC607B">
        <w:t>Amershi</w:t>
      </w:r>
      <w:proofErr w:type="spellEnd"/>
      <w:r w:rsidR="00DC607B" w:rsidRPr="00DC607B">
        <w:t xml:space="preserve">, S., </w:t>
      </w:r>
      <w:proofErr w:type="spellStart"/>
      <w:r w:rsidR="00DC607B" w:rsidRPr="00DC607B">
        <w:t>Begel</w:t>
      </w:r>
      <w:proofErr w:type="spellEnd"/>
      <w:r w:rsidR="00DC607B" w:rsidRPr="00DC607B">
        <w:t xml:space="preserve">, A., Bird, C., </w:t>
      </w:r>
      <w:proofErr w:type="spellStart"/>
      <w:r w:rsidR="00DC607B" w:rsidRPr="00DC607B">
        <w:t>DeLine</w:t>
      </w:r>
      <w:proofErr w:type="spellEnd"/>
      <w:r w:rsidR="00DC607B" w:rsidRPr="00DC607B">
        <w:t xml:space="preserve">, R., Gall, H., Kamar, E., Nagappan, N., </w:t>
      </w:r>
      <w:proofErr w:type="spellStart"/>
      <w:r w:rsidR="00DC607B" w:rsidRPr="00DC607B">
        <w:t>Nushi</w:t>
      </w:r>
      <w:proofErr w:type="spellEnd"/>
      <w:r w:rsidR="00DC607B" w:rsidRPr="00DC607B">
        <w:t xml:space="preserve">, B. and Zimmermann, T. (May 27, 2019) Software engineering for machine learning. In: Anonymous </w:t>
      </w:r>
      <w:r w:rsidR="00DC607B" w:rsidRPr="00DC607B">
        <w:rPr>
          <w:i/>
          <w:iCs/>
        </w:rPr>
        <w:t>IEEE/ACM 41st International Conference on Software Engineering: Software Engineering in Practice (ICSE-SEIP)</w:t>
      </w:r>
      <w:r w:rsidR="00DC607B" w:rsidRPr="00DC607B">
        <w:t>, 27/5/2019. Montreal, Canada: IEEE Press. 291-300.</w:t>
      </w:r>
    </w:p>
    <w:p w14:paraId="3D943F51" w14:textId="77777777" w:rsidR="00DC607B" w:rsidRPr="00DC607B" w:rsidRDefault="00DC607B" w:rsidP="00DC607B">
      <w:pPr>
        <w:pStyle w:val="NormalWeb"/>
      </w:pPr>
      <w:proofErr w:type="spellStart"/>
      <w:r w:rsidRPr="00DC607B">
        <w:t>Arpteg</w:t>
      </w:r>
      <w:proofErr w:type="spellEnd"/>
      <w:r w:rsidRPr="00DC607B">
        <w:t xml:space="preserve">, A., </w:t>
      </w:r>
      <w:proofErr w:type="spellStart"/>
      <w:r w:rsidRPr="00DC607B">
        <w:t>Brinne</w:t>
      </w:r>
      <w:proofErr w:type="spellEnd"/>
      <w:r w:rsidRPr="00DC607B">
        <w:t xml:space="preserve">, B., </w:t>
      </w:r>
      <w:proofErr w:type="spellStart"/>
      <w:r w:rsidRPr="00DC607B">
        <w:t>Crnkovic-Friis</w:t>
      </w:r>
      <w:proofErr w:type="spellEnd"/>
      <w:r w:rsidRPr="00DC607B">
        <w:t xml:space="preserve">, L. and Bosch, J. (2018) Software Engineering Challenges of Deep Learning. In: Anonymous </w:t>
      </w:r>
      <w:r w:rsidRPr="00DC607B">
        <w:rPr>
          <w:i/>
          <w:iCs/>
        </w:rPr>
        <w:t xml:space="preserve">44th </w:t>
      </w:r>
      <w:proofErr w:type="spellStart"/>
      <w:r w:rsidRPr="00DC607B">
        <w:rPr>
          <w:i/>
          <w:iCs/>
        </w:rPr>
        <w:t>Euromicro</w:t>
      </w:r>
      <w:proofErr w:type="spellEnd"/>
      <w:r w:rsidRPr="00DC607B">
        <w:rPr>
          <w:i/>
          <w:iCs/>
        </w:rPr>
        <w:t xml:space="preserve"> Conference on Software Engineering and Advanced Applications (SEAA)</w:t>
      </w:r>
      <w:r w:rsidRPr="00DC607B">
        <w:t>, 29/8/2018-31/8/2018. IEEE. 50-59.</w:t>
      </w:r>
    </w:p>
    <w:p w14:paraId="7B4DD4DF" w14:textId="250B8363" w:rsidR="00DC607B" w:rsidRPr="00DC607B" w:rsidRDefault="00DC607B" w:rsidP="00DC607B">
      <w:pPr>
        <w:pStyle w:val="NormalWeb"/>
      </w:pPr>
      <w:proofErr w:type="spellStart"/>
      <w:r w:rsidRPr="00DC607B">
        <w:t>Beeching</w:t>
      </w:r>
      <w:proofErr w:type="spellEnd"/>
      <w:r w:rsidRPr="00DC607B">
        <w:t xml:space="preserve">, E., </w:t>
      </w:r>
      <w:proofErr w:type="spellStart"/>
      <w:r w:rsidRPr="00DC607B">
        <w:t>Debangoye</w:t>
      </w:r>
      <w:proofErr w:type="spellEnd"/>
      <w:r w:rsidRPr="00DC607B">
        <w:t xml:space="preserve">, J., </w:t>
      </w:r>
      <w:proofErr w:type="spellStart"/>
      <w:r w:rsidRPr="00DC607B">
        <w:t>Simonin</w:t>
      </w:r>
      <w:proofErr w:type="spellEnd"/>
      <w:r w:rsidRPr="00DC607B">
        <w:t xml:space="preserve">, O. and Wolf, C. (2021) Godot Reinforcement Learning Agents. Available from </w:t>
      </w:r>
      <w:hyperlink r:id="rId20" w:tgtFrame="_blank" w:history="1">
        <w:r w:rsidRPr="00DC607B">
          <w:rPr>
            <w:rStyle w:val="Hyperlink"/>
          </w:rPr>
          <w:t>https://arxiv.org/abs/2112.03636</w:t>
        </w:r>
      </w:hyperlink>
      <w:r w:rsidRPr="00DC607B">
        <w:t xml:space="preserve"> [accessed 16 February 2022</w:t>
      </w:r>
      <w:proofErr w:type="gramStart"/>
      <w:r w:rsidRPr="00DC607B">
        <w:t xml:space="preserve"> 2022</w:t>
      </w:r>
      <w:proofErr w:type="gramEnd"/>
      <w:r w:rsidRPr="00DC607B">
        <w:t>].</w:t>
      </w:r>
    </w:p>
    <w:p w14:paraId="73EC7608" w14:textId="45BC441B" w:rsidR="00DC607B" w:rsidRPr="00DC607B" w:rsidRDefault="00DC607B" w:rsidP="00DC607B">
      <w:pPr>
        <w:pStyle w:val="NormalWeb"/>
      </w:pPr>
      <w:r w:rsidRPr="00DC607B">
        <w:t xml:space="preserve">Chen, Z. and Yi, D. (2017) The Game Imitation: Deep Supervised Convolutional Networks for Quick Video Game AI. Available from </w:t>
      </w:r>
      <w:hyperlink r:id="rId21" w:tgtFrame="_blank" w:history="1">
        <w:r w:rsidRPr="00DC607B">
          <w:rPr>
            <w:rStyle w:val="Hyperlink"/>
          </w:rPr>
          <w:t>https://arxiv.org/abs/1702.05663</w:t>
        </w:r>
      </w:hyperlink>
      <w:r w:rsidRPr="00DC607B">
        <w:t>.</w:t>
      </w:r>
    </w:p>
    <w:p w14:paraId="5178F708" w14:textId="77777777" w:rsidR="00DC607B" w:rsidRPr="00DC607B" w:rsidRDefault="00DC607B" w:rsidP="00DC607B">
      <w:pPr>
        <w:pStyle w:val="NormalWeb"/>
      </w:pPr>
      <w:proofErr w:type="spellStart"/>
      <w:r w:rsidRPr="00DC607B">
        <w:t>Dahlskog</w:t>
      </w:r>
      <w:proofErr w:type="spellEnd"/>
      <w:r w:rsidRPr="00DC607B">
        <w:t xml:space="preserve">, S. and </w:t>
      </w:r>
      <w:proofErr w:type="spellStart"/>
      <w:r w:rsidRPr="00DC607B">
        <w:t>Togelius</w:t>
      </w:r>
      <w:proofErr w:type="spellEnd"/>
      <w:r w:rsidRPr="00DC607B">
        <w:t xml:space="preserve">, J. (2012) Patterns and Procedural Content </w:t>
      </w:r>
      <w:proofErr w:type="gramStart"/>
      <w:r w:rsidRPr="00DC607B">
        <w:t>Generation :</w:t>
      </w:r>
      <w:proofErr w:type="gramEnd"/>
      <w:r w:rsidRPr="00DC607B">
        <w:t xml:space="preserve"> Revisiting Mario in World 1 Level 1. In: Anonymous </w:t>
      </w:r>
      <w:r w:rsidRPr="00DC607B">
        <w:rPr>
          <w:i/>
          <w:iCs/>
        </w:rPr>
        <w:t>Proceedings of the First Workshop on Design Patterns in Games</w:t>
      </w:r>
      <w:r w:rsidRPr="00DC607B">
        <w:t>, 29 May 2012. New York: ACM.</w:t>
      </w:r>
    </w:p>
    <w:p w14:paraId="28A9DDED" w14:textId="77777777" w:rsidR="00DC607B" w:rsidRPr="00DC607B" w:rsidRDefault="00DC607B" w:rsidP="00DC607B">
      <w:pPr>
        <w:pStyle w:val="NormalWeb"/>
      </w:pPr>
      <w:r w:rsidRPr="00DC607B">
        <w:t xml:space="preserve">de </w:t>
      </w:r>
      <w:proofErr w:type="spellStart"/>
      <w:r w:rsidRPr="00DC607B">
        <w:t>Haan</w:t>
      </w:r>
      <w:proofErr w:type="spellEnd"/>
      <w:r w:rsidRPr="00DC607B">
        <w:t xml:space="preserve">, P., Jayaraman, D. and Levine, S. (2019) Causal Confusion in Imitation Learning. In: H. Wallach, H. Larochelle, A. </w:t>
      </w:r>
      <w:proofErr w:type="spellStart"/>
      <w:r w:rsidRPr="00DC607B">
        <w:t>Beygelzimer</w:t>
      </w:r>
      <w:proofErr w:type="spellEnd"/>
      <w:r w:rsidRPr="00DC607B">
        <w:t>, F. d\</w:t>
      </w:r>
      <w:proofErr w:type="spellStart"/>
      <w:r w:rsidRPr="00DC607B">
        <w:t>textquotesingle</w:t>
      </w:r>
      <w:proofErr w:type="spellEnd"/>
      <w:r w:rsidRPr="00DC607B">
        <w:t xml:space="preserve"> </w:t>
      </w:r>
      <w:proofErr w:type="spellStart"/>
      <w:r w:rsidRPr="00DC607B">
        <w:t>Alch</w:t>
      </w:r>
      <w:proofErr w:type="spellEnd"/>
      <w:r w:rsidRPr="00DC607B">
        <w:t xml:space="preserve">\'{e}-Buc, E. </w:t>
      </w:r>
      <w:proofErr w:type="gramStart"/>
      <w:r w:rsidRPr="00DC607B">
        <w:t>Fox</w:t>
      </w:r>
      <w:proofErr w:type="gramEnd"/>
      <w:r w:rsidRPr="00DC607B">
        <w:t xml:space="preserve"> and R. Garnett. </w:t>
      </w:r>
      <w:r w:rsidRPr="00DC607B">
        <w:rPr>
          <w:i/>
          <w:iCs/>
        </w:rPr>
        <w:t>33rd Conference on Neural Information Processing Systems</w:t>
      </w:r>
      <w:r w:rsidRPr="00DC607B">
        <w:t>, 8-14 Dec 2019. Vancouver, Canada: Curran Associates, Inc.</w:t>
      </w:r>
    </w:p>
    <w:p w14:paraId="17B395C8" w14:textId="77777777" w:rsidR="00DC607B" w:rsidRPr="00DC607B" w:rsidRDefault="00DC607B" w:rsidP="00DC607B">
      <w:pPr>
        <w:pStyle w:val="NormalWeb"/>
      </w:pPr>
      <w:r w:rsidRPr="00DC607B">
        <w:t>Fullerton, T. (2018)</w:t>
      </w:r>
      <w:r w:rsidRPr="00DC607B">
        <w:rPr>
          <w:i/>
          <w:iCs/>
        </w:rPr>
        <w:t xml:space="preserve"> Game Design Workshop: A </w:t>
      </w:r>
      <w:proofErr w:type="spellStart"/>
      <w:r w:rsidRPr="00DC607B">
        <w:rPr>
          <w:i/>
          <w:iCs/>
        </w:rPr>
        <w:t>Playcentric</w:t>
      </w:r>
      <w:proofErr w:type="spellEnd"/>
      <w:r w:rsidRPr="00DC607B">
        <w:rPr>
          <w:i/>
          <w:iCs/>
        </w:rPr>
        <w:t xml:space="preserve"> Approach to Creating Innovative Games.</w:t>
      </w:r>
      <w:r w:rsidRPr="00DC607B">
        <w:t xml:space="preserve"> 4th. Boca Raton, Florida: CRC Press.</w:t>
      </w:r>
    </w:p>
    <w:p w14:paraId="5F85D479" w14:textId="628DA329" w:rsidR="00DC607B" w:rsidRPr="00DC607B" w:rsidRDefault="00DC607B" w:rsidP="00DC607B">
      <w:pPr>
        <w:pStyle w:val="NormalWeb"/>
      </w:pPr>
      <w:r w:rsidRPr="00DC607B">
        <w:t>Johnson, H.A. (2017) Trello.</w:t>
      </w:r>
      <w:r w:rsidRPr="00DC607B">
        <w:rPr>
          <w:i/>
          <w:iCs/>
        </w:rPr>
        <w:t xml:space="preserve"> Journal of the Medical Library Association,</w:t>
      </w:r>
      <w:r w:rsidRPr="00DC607B">
        <w:t xml:space="preserve"> 105 (2) 209. Available from </w:t>
      </w:r>
      <w:hyperlink r:id="rId22" w:tgtFrame="_blank" w:history="1">
        <w:r w:rsidRPr="00DC607B">
          <w:rPr>
            <w:rStyle w:val="Hyperlink"/>
          </w:rPr>
          <w:t>https://explore.openaire.eu/search/publication?articleId=doajarticles::e47c38a08a2992f70308d50717da6c21</w:t>
        </w:r>
      </w:hyperlink>
      <w:r w:rsidRPr="00DC607B">
        <w:t>.</w:t>
      </w:r>
    </w:p>
    <w:p w14:paraId="2C35165A" w14:textId="6EB9568D" w:rsidR="00DC607B" w:rsidRPr="00DC607B" w:rsidRDefault="00DC607B" w:rsidP="00DC607B">
      <w:pPr>
        <w:pStyle w:val="NormalWeb"/>
      </w:pPr>
      <w:proofErr w:type="spellStart"/>
      <w:r w:rsidRPr="00DC607B">
        <w:t>Karakovskiy</w:t>
      </w:r>
      <w:proofErr w:type="spellEnd"/>
      <w:r w:rsidRPr="00DC607B">
        <w:t xml:space="preserve">, S. and </w:t>
      </w:r>
      <w:proofErr w:type="spellStart"/>
      <w:r w:rsidRPr="00DC607B">
        <w:t>Togelius</w:t>
      </w:r>
      <w:proofErr w:type="spellEnd"/>
      <w:r w:rsidRPr="00DC607B">
        <w:t>, J. (2012) The Mario AI Benchmark and Competitions.</w:t>
      </w:r>
      <w:r w:rsidRPr="00DC607B">
        <w:rPr>
          <w:i/>
          <w:iCs/>
        </w:rPr>
        <w:t xml:space="preserve"> IEEE transactions on computational intelligence and AI in games.,</w:t>
      </w:r>
      <w:r w:rsidRPr="00DC607B">
        <w:t xml:space="preserve"> 4 (1) 55-67. Available from </w:t>
      </w:r>
      <w:hyperlink r:id="rId23" w:tgtFrame="_blank" w:history="1">
        <w:r w:rsidRPr="00DC607B">
          <w:rPr>
            <w:rStyle w:val="Hyperlink"/>
          </w:rPr>
          <w:t>https://ieeexplore.ieee.org/document/6156425</w:t>
        </w:r>
      </w:hyperlink>
      <w:r w:rsidRPr="00DC607B">
        <w:t>.</w:t>
      </w:r>
    </w:p>
    <w:p w14:paraId="0BA73FDC" w14:textId="77777777" w:rsidR="00DC607B" w:rsidRPr="00DC607B" w:rsidRDefault="00DC607B" w:rsidP="00DC607B">
      <w:pPr>
        <w:pStyle w:val="NormalWeb"/>
      </w:pPr>
      <w:proofErr w:type="spellStart"/>
      <w:r w:rsidRPr="00DC607B">
        <w:lastRenderedPageBreak/>
        <w:t>Krumins</w:t>
      </w:r>
      <w:proofErr w:type="spellEnd"/>
      <w:r w:rsidRPr="00DC607B">
        <w:t>, A. (2019)</w:t>
      </w:r>
      <w:r w:rsidRPr="00DC607B">
        <w:rPr>
          <w:i/>
          <w:iCs/>
        </w:rPr>
        <w:t xml:space="preserve"> </w:t>
      </w:r>
      <w:proofErr w:type="spellStart"/>
      <w:r w:rsidRPr="00DC607B">
        <w:rPr>
          <w:i/>
          <w:iCs/>
        </w:rPr>
        <w:t>MindMaker</w:t>
      </w:r>
      <w:proofErr w:type="spellEnd"/>
      <w:r w:rsidRPr="00DC607B">
        <w:rPr>
          <w:i/>
          <w:iCs/>
        </w:rPr>
        <w:t>: Deep Reinforcement Learning.</w:t>
      </w:r>
      <w:r w:rsidRPr="00DC607B">
        <w:t xml:space="preserve"> [accessed 15/5/ 2022].</w:t>
      </w:r>
    </w:p>
    <w:p w14:paraId="2A498123" w14:textId="77777777" w:rsidR="00DC607B" w:rsidRPr="00DC607B" w:rsidRDefault="00DC607B" w:rsidP="00DC607B">
      <w:pPr>
        <w:pStyle w:val="NormalWeb"/>
      </w:pPr>
      <w:r w:rsidRPr="00DC607B">
        <w:t xml:space="preserve">Lee, G., Min Luo, </w:t>
      </w:r>
      <w:proofErr w:type="spellStart"/>
      <w:r w:rsidRPr="00DC607B">
        <w:t>Zambetta</w:t>
      </w:r>
      <w:proofErr w:type="spellEnd"/>
      <w:r w:rsidRPr="00DC607B">
        <w:t xml:space="preserve">, F. and </w:t>
      </w:r>
      <w:proofErr w:type="spellStart"/>
      <w:r w:rsidRPr="00DC607B">
        <w:t>Xiaodong</w:t>
      </w:r>
      <w:proofErr w:type="spellEnd"/>
      <w:r w:rsidRPr="00DC607B">
        <w:t xml:space="preserve"> Li. (2014) Learning a Super Mario controller from examples of human play. In: Anonymous </w:t>
      </w:r>
      <w:r w:rsidRPr="00DC607B">
        <w:rPr>
          <w:i/>
          <w:iCs/>
        </w:rPr>
        <w:t>2014 IEEE Congress on Evolutionary Computation (CEC)</w:t>
      </w:r>
      <w:r w:rsidRPr="00DC607B">
        <w:t>, July 6-11. Beijing, China: IEEE. 1-8.</w:t>
      </w:r>
    </w:p>
    <w:p w14:paraId="60EBE79E" w14:textId="573A4653" w:rsidR="00DC607B" w:rsidRPr="00DC607B" w:rsidRDefault="00DC607B" w:rsidP="00DC607B">
      <w:pPr>
        <w:pStyle w:val="NormalWeb"/>
      </w:pPr>
      <w:proofErr w:type="spellStart"/>
      <w:r w:rsidRPr="00DC607B">
        <w:t>Mnih</w:t>
      </w:r>
      <w:proofErr w:type="spellEnd"/>
      <w:r w:rsidRPr="00DC607B">
        <w:t xml:space="preserve">, V., </w:t>
      </w:r>
      <w:proofErr w:type="spellStart"/>
      <w:r w:rsidRPr="00DC607B">
        <w:t>Kavukcuoglu</w:t>
      </w:r>
      <w:proofErr w:type="spellEnd"/>
      <w:r w:rsidRPr="00DC607B">
        <w:t xml:space="preserve">, K., Silver, D., Graves, A., </w:t>
      </w:r>
      <w:proofErr w:type="spellStart"/>
      <w:r w:rsidRPr="00DC607B">
        <w:t>Antonoglou</w:t>
      </w:r>
      <w:proofErr w:type="spellEnd"/>
      <w:r w:rsidRPr="00DC607B">
        <w:t xml:space="preserve">, I., </w:t>
      </w:r>
      <w:proofErr w:type="spellStart"/>
      <w:r w:rsidRPr="00DC607B">
        <w:t>Wierstra</w:t>
      </w:r>
      <w:proofErr w:type="spellEnd"/>
      <w:r w:rsidRPr="00DC607B">
        <w:t xml:space="preserve">, D. and </w:t>
      </w:r>
      <w:proofErr w:type="spellStart"/>
      <w:r w:rsidRPr="00DC607B">
        <w:t>Riedmiller</w:t>
      </w:r>
      <w:proofErr w:type="spellEnd"/>
      <w:r w:rsidRPr="00DC607B">
        <w:t xml:space="preserve">, M. (2013) Playing Atari with Deep Reinforcement Learning. Available from </w:t>
      </w:r>
      <w:hyperlink r:id="rId24" w:tgtFrame="_blank" w:history="1">
        <w:r w:rsidRPr="00DC607B">
          <w:rPr>
            <w:rStyle w:val="Hyperlink"/>
          </w:rPr>
          <w:t>https://arxiv.org/abs/1312.5602</w:t>
        </w:r>
      </w:hyperlink>
      <w:r w:rsidRPr="00DC607B">
        <w:t>.</w:t>
      </w:r>
    </w:p>
    <w:p w14:paraId="55217250" w14:textId="71A8B597" w:rsidR="00DC607B" w:rsidRPr="00DC607B" w:rsidRDefault="00DC607B" w:rsidP="00DC607B">
      <w:pPr>
        <w:pStyle w:val="NormalWeb"/>
      </w:pPr>
      <w:proofErr w:type="spellStart"/>
      <w:r w:rsidRPr="00DC607B">
        <w:t>Risi</w:t>
      </w:r>
      <w:proofErr w:type="spellEnd"/>
      <w:r w:rsidRPr="00DC607B">
        <w:t xml:space="preserve">, S. and </w:t>
      </w:r>
      <w:proofErr w:type="spellStart"/>
      <w:r w:rsidRPr="00DC607B">
        <w:t>Togelius</w:t>
      </w:r>
      <w:proofErr w:type="spellEnd"/>
      <w:r w:rsidRPr="00DC607B">
        <w:t>, J. (2020) Increasing generality in machine learning through procedural content generation.</w:t>
      </w:r>
      <w:r w:rsidRPr="00DC607B">
        <w:rPr>
          <w:i/>
          <w:iCs/>
        </w:rPr>
        <w:t xml:space="preserve"> Nature machine intelligence,</w:t>
      </w:r>
      <w:r w:rsidRPr="00DC607B">
        <w:t xml:space="preserve"> 2 (8) 428-436. Available from </w:t>
      </w:r>
      <w:hyperlink r:id="rId25" w:tgtFrame="_blank" w:history="1">
        <w:r w:rsidRPr="00DC607B">
          <w:rPr>
            <w:rStyle w:val="Hyperlink"/>
          </w:rPr>
          <w:t>https://arxiv.org/pdf/1911.13071.pdf</w:t>
        </w:r>
      </w:hyperlink>
      <w:r w:rsidRPr="00DC607B">
        <w:t>.</w:t>
      </w:r>
    </w:p>
    <w:p w14:paraId="7F2B3FB3" w14:textId="77777777" w:rsidR="00DC607B" w:rsidRPr="00DC607B" w:rsidRDefault="00DC607B" w:rsidP="00DC607B">
      <w:pPr>
        <w:pStyle w:val="NormalWeb"/>
      </w:pPr>
      <w:r w:rsidRPr="00DC607B">
        <w:t>Sommerville, I. (2011)</w:t>
      </w:r>
      <w:r w:rsidRPr="00DC607B">
        <w:rPr>
          <w:i/>
          <w:iCs/>
        </w:rPr>
        <w:t xml:space="preserve"> Software engineering.</w:t>
      </w:r>
      <w:r w:rsidRPr="00DC607B">
        <w:t xml:space="preserve"> 9. ed. Boston, Massachusetts: Pearson.</w:t>
      </w:r>
    </w:p>
    <w:p w14:paraId="3937B1A9" w14:textId="704B6115" w:rsidR="00DC607B" w:rsidRPr="00DC607B" w:rsidRDefault="00DC607B" w:rsidP="00DC607B">
      <w:pPr>
        <w:pStyle w:val="NormalWeb"/>
      </w:pPr>
      <w:proofErr w:type="spellStart"/>
      <w:r w:rsidRPr="00DC607B">
        <w:t>Togelius</w:t>
      </w:r>
      <w:proofErr w:type="spellEnd"/>
      <w:r w:rsidRPr="00DC607B">
        <w:t xml:space="preserve">, J., Shaker, N., </w:t>
      </w:r>
      <w:proofErr w:type="spellStart"/>
      <w:r w:rsidRPr="00DC607B">
        <w:t>Karakovskiy</w:t>
      </w:r>
      <w:proofErr w:type="spellEnd"/>
      <w:r w:rsidRPr="00DC607B">
        <w:t xml:space="preserve">, S. and </w:t>
      </w:r>
      <w:proofErr w:type="spellStart"/>
      <w:r w:rsidRPr="00DC607B">
        <w:t>Yannakakis</w:t>
      </w:r>
      <w:proofErr w:type="spellEnd"/>
      <w:r w:rsidRPr="00DC607B">
        <w:t>, G.N. (2013) The Mario AI Championship 2009-2012.</w:t>
      </w:r>
      <w:r w:rsidRPr="00DC607B">
        <w:rPr>
          <w:i/>
          <w:iCs/>
        </w:rPr>
        <w:t xml:space="preserve"> The AI magazine,</w:t>
      </w:r>
      <w:r w:rsidRPr="00DC607B">
        <w:t xml:space="preserve"> 34 (3) 89-92. Available from </w:t>
      </w:r>
      <w:hyperlink r:id="rId26" w:tgtFrame="_blank" w:history="1">
        <w:r w:rsidRPr="00DC607B">
          <w:rPr>
            <w:rStyle w:val="Hyperlink"/>
          </w:rPr>
          <w:t>https://search.proquest.com/docview/1443701747</w:t>
        </w:r>
      </w:hyperlink>
      <w:r w:rsidRPr="00DC607B">
        <w:t>.</w:t>
      </w:r>
    </w:p>
    <w:p w14:paraId="28A76F25" w14:textId="77777777" w:rsidR="00DC607B" w:rsidRPr="00DC607B" w:rsidRDefault="00DC607B" w:rsidP="00DC607B">
      <w:pPr>
        <w:pStyle w:val="NormalWeb"/>
      </w:pPr>
      <w:proofErr w:type="spellStart"/>
      <w:r w:rsidRPr="00DC607B">
        <w:t>Torrado</w:t>
      </w:r>
      <w:proofErr w:type="spellEnd"/>
      <w:r w:rsidRPr="00DC607B">
        <w:t xml:space="preserve">, R.R., Bontrager, P., </w:t>
      </w:r>
      <w:proofErr w:type="spellStart"/>
      <w:r w:rsidRPr="00DC607B">
        <w:t>Togelius</w:t>
      </w:r>
      <w:proofErr w:type="spellEnd"/>
      <w:r w:rsidRPr="00DC607B">
        <w:t>, J., Liu, J. and Perez-</w:t>
      </w:r>
      <w:proofErr w:type="spellStart"/>
      <w:r w:rsidRPr="00DC607B">
        <w:t>Liebana</w:t>
      </w:r>
      <w:proofErr w:type="spellEnd"/>
      <w:r w:rsidRPr="00DC607B">
        <w:t>, D. (2018) Deep Reinforcement Learning for General Video Game AI. In: Anonymous IEEE. 1-8.</w:t>
      </w:r>
    </w:p>
    <w:p w14:paraId="3A5FB49C" w14:textId="16D84CF4" w:rsidR="00DC607B" w:rsidRPr="00DC607B" w:rsidRDefault="00DC607B" w:rsidP="00DC607B">
      <w:pPr>
        <w:pStyle w:val="NormalWeb"/>
      </w:pPr>
      <w:r w:rsidRPr="00DC607B">
        <w:t>Unity Technologies. (2021)</w:t>
      </w:r>
      <w:r w:rsidRPr="00DC607B">
        <w:rPr>
          <w:i/>
          <w:iCs/>
        </w:rPr>
        <w:t xml:space="preserve"> Example Learning Environments.</w:t>
      </w:r>
      <w:r w:rsidRPr="00DC607B">
        <w:t xml:space="preserve"> Available from </w:t>
      </w:r>
      <w:hyperlink r:id="rId27" w:tgtFrame="_blank" w:history="1">
        <w:r w:rsidRPr="00DC607B">
          <w:rPr>
            <w:rStyle w:val="Hyperlink"/>
          </w:rPr>
          <w:t>https://github.com/Unity-Technologies/ml-agents/blob/main/docs/Learning-Environment-Examples.md</w:t>
        </w:r>
      </w:hyperlink>
      <w:r w:rsidRPr="00DC607B">
        <w:t>.</w:t>
      </w:r>
    </w:p>
    <w:p w14:paraId="55372F11" w14:textId="72678071" w:rsidR="00896E93" w:rsidRPr="00B349A0" w:rsidRDefault="00DC607B" w:rsidP="00DC607B">
      <w:pPr>
        <w:rPr>
          <w:rFonts w:cs="Times New Roman"/>
        </w:rPr>
      </w:pPr>
      <w:r w:rsidRPr="00DC607B">
        <w:rPr>
          <w:rFonts w:eastAsia="Times New Roman" w:cs="Times New Roman"/>
        </w:rPr>
        <w:t> </w:t>
      </w:r>
      <w:r w:rsidR="006F0627">
        <w:rPr>
          <w:rFonts w:cs="Times New Roman"/>
        </w:rPr>
        <w:fldChar w:fldCharType="end"/>
      </w:r>
    </w:p>
    <w:sectPr w:rsidR="00896E93" w:rsidRPr="00B349A0" w:rsidSect="009009FF">
      <w:footerReference w:type="even" r:id="rId28"/>
      <w:footerReference w:type="default" r:id="rId29"/>
      <w:footerReference w:type="first" r:id="rId30"/>
      <w:pgSz w:w="12240" w:h="15840"/>
      <w:pgMar w:top="1440" w:right="1440" w:bottom="1440" w:left="2835" w:header="720" w:footer="782"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24BD49" w14:textId="77777777" w:rsidR="00283F40" w:rsidRDefault="00283F40">
      <w:pPr>
        <w:spacing w:after="0" w:line="240" w:lineRule="auto"/>
      </w:pPr>
      <w:r>
        <w:separator/>
      </w:r>
    </w:p>
  </w:endnote>
  <w:endnote w:type="continuationSeparator" w:id="0">
    <w:p w14:paraId="0D6A8123" w14:textId="77777777" w:rsidR="00283F40" w:rsidRDefault="00283F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63623D" w14:textId="77777777" w:rsidR="00896E93" w:rsidRDefault="00896E93">
    <w:pPr>
      <w:spacing w:after="160" w:line="259" w:lineRule="auto"/>
      <w:ind w:lef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B01A3A" w14:textId="77777777" w:rsidR="00896E93" w:rsidRDefault="00896E93">
    <w:pPr>
      <w:spacing w:after="160" w:line="259" w:lineRule="auto"/>
      <w:ind w:left="0" w:firstLine="0"/>
      <w:jc w:val="lef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7419A5" w14:textId="77777777" w:rsidR="00896E93" w:rsidRDefault="00896E93">
    <w:pPr>
      <w:spacing w:after="160" w:line="259" w:lineRule="auto"/>
      <w:ind w:lef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338FB" w14:textId="77777777" w:rsidR="00896E93" w:rsidRDefault="008B3AA5">
    <w:pPr>
      <w:spacing w:after="0" w:line="259" w:lineRule="auto"/>
      <w:ind w:left="0" w:right="-36" w:firstLine="0"/>
      <w:jc w:val="right"/>
    </w:pPr>
    <w:r>
      <w:fldChar w:fldCharType="begin"/>
    </w:r>
    <w:r>
      <w:instrText xml:space="preserve"> PAGE   \* MERGEFORMAT </w:instrText>
    </w:r>
    <w:r>
      <w:fldChar w:fldCharType="separate"/>
    </w:r>
    <w:proofErr w:type="spellStart"/>
    <w:r>
      <w:rPr>
        <w:b/>
        <w:sz w:val="20"/>
      </w:rPr>
      <w:t>i</w:t>
    </w:r>
    <w:proofErr w:type="spellEnd"/>
    <w:r>
      <w:rPr>
        <w:b/>
        <w:sz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A2F3F" w14:textId="77777777" w:rsidR="00896E93" w:rsidRDefault="008B3AA5">
    <w:pPr>
      <w:spacing w:after="0" w:line="259" w:lineRule="auto"/>
      <w:ind w:left="0" w:right="-36" w:firstLine="0"/>
      <w:jc w:val="right"/>
    </w:pPr>
    <w:r>
      <w:fldChar w:fldCharType="begin"/>
    </w:r>
    <w:r>
      <w:instrText xml:space="preserve"> PAGE   \* MERGEFORMAT </w:instrText>
    </w:r>
    <w:r>
      <w:fldChar w:fldCharType="separate"/>
    </w:r>
    <w:proofErr w:type="spellStart"/>
    <w:r>
      <w:rPr>
        <w:b/>
        <w:sz w:val="20"/>
      </w:rPr>
      <w:t>i</w:t>
    </w:r>
    <w:proofErr w:type="spellEnd"/>
    <w:r>
      <w:rPr>
        <w:b/>
        <w:sz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8E4FD4" w14:textId="77777777" w:rsidR="00896E93" w:rsidRDefault="008B3AA5">
    <w:pPr>
      <w:spacing w:after="0" w:line="259" w:lineRule="auto"/>
      <w:ind w:left="0" w:right="-36" w:firstLine="0"/>
      <w:jc w:val="right"/>
    </w:pPr>
    <w:r>
      <w:fldChar w:fldCharType="begin"/>
    </w:r>
    <w:r>
      <w:instrText xml:space="preserve"> PAGE   \* MERGEFORMAT </w:instrText>
    </w:r>
    <w:r>
      <w:fldChar w:fldCharType="separate"/>
    </w:r>
    <w:proofErr w:type="spellStart"/>
    <w:r>
      <w:rPr>
        <w:b/>
        <w:sz w:val="20"/>
      </w:rPr>
      <w:t>i</w:t>
    </w:r>
    <w:proofErr w:type="spellEnd"/>
    <w:r>
      <w:rPr>
        <w:b/>
        <w:sz w:val="2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BC22BF" w14:textId="77777777" w:rsidR="00896E93" w:rsidRDefault="008B3AA5">
    <w:pPr>
      <w:spacing w:after="0" w:line="259" w:lineRule="auto"/>
      <w:ind w:left="0" w:right="294" w:firstLine="0"/>
      <w:jc w:val="right"/>
    </w:pPr>
    <w:r>
      <w:fldChar w:fldCharType="begin"/>
    </w:r>
    <w:r>
      <w:instrText xml:space="preserve"> PAGE   \* MERGEFORMAT </w:instrText>
    </w:r>
    <w:r>
      <w:fldChar w:fldCharType="separate"/>
    </w:r>
    <w:r>
      <w:rPr>
        <w:b/>
        <w:sz w:val="20"/>
      </w:rPr>
      <w:t>1</w:t>
    </w:r>
    <w:r>
      <w:rPr>
        <w:b/>
        <w:sz w:val="2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E283CF" w14:textId="77777777" w:rsidR="00896E93" w:rsidRDefault="008B3AA5">
    <w:pPr>
      <w:spacing w:after="0" w:line="259" w:lineRule="auto"/>
      <w:ind w:left="0" w:right="294" w:firstLine="0"/>
      <w:jc w:val="right"/>
    </w:pPr>
    <w:r>
      <w:fldChar w:fldCharType="begin"/>
    </w:r>
    <w:r>
      <w:instrText xml:space="preserve"> PAGE   \* MERGEFORMAT </w:instrText>
    </w:r>
    <w:r>
      <w:fldChar w:fldCharType="separate"/>
    </w:r>
    <w:r>
      <w:rPr>
        <w:b/>
        <w:sz w:val="20"/>
      </w:rPr>
      <w:t>1</w:t>
    </w:r>
    <w:r>
      <w:rPr>
        <w:b/>
        <w:sz w:val="20"/>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EFE0A3" w14:textId="77777777" w:rsidR="00896E93" w:rsidRDefault="008B3AA5">
    <w:pPr>
      <w:spacing w:after="0" w:line="259" w:lineRule="auto"/>
      <w:ind w:left="0" w:right="294" w:firstLine="0"/>
      <w:jc w:val="right"/>
    </w:pPr>
    <w:r>
      <w:fldChar w:fldCharType="begin"/>
    </w:r>
    <w:r>
      <w:instrText xml:space="preserve"> PAGE   \* MERGEFORMAT </w:instrText>
    </w:r>
    <w:r>
      <w:fldChar w:fldCharType="separate"/>
    </w:r>
    <w:r>
      <w:rPr>
        <w:b/>
        <w:sz w:val="20"/>
      </w:rPr>
      <w:t>1</w:t>
    </w:r>
    <w:r>
      <w:rPr>
        <w:b/>
        <w:sz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8843D5" w14:textId="77777777" w:rsidR="00283F40" w:rsidRDefault="00283F40">
      <w:pPr>
        <w:spacing w:after="0" w:line="240" w:lineRule="auto"/>
      </w:pPr>
      <w:r>
        <w:separator/>
      </w:r>
    </w:p>
  </w:footnote>
  <w:footnote w:type="continuationSeparator" w:id="0">
    <w:p w14:paraId="3AC027E9" w14:textId="77777777" w:rsidR="00283F40" w:rsidRDefault="00283F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01D30"/>
    <w:multiLevelType w:val="hybridMultilevel"/>
    <w:tmpl w:val="C5BAEF9A"/>
    <w:lvl w:ilvl="0" w:tplc="9A064898">
      <w:start w:val="1"/>
      <w:numFmt w:val="decimal"/>
      <w:lvlText w:val="%1."/>
      <w:lvlJc w:val="left"/>
      <w:pPr>
        <w:ind w:left="5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63041E76">
      <w:start w:val="1"/>
      <w:numFmt w:val="lowerLetter"/>
      <w:lvlText w:val="%2"/>
      <w:lvlJc w:val="left"/>
      <w:pPr>
        <w:ind w:left="13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0A48DECE">
      <w:start w:val="1"/>
      <w:numFmt w:val="lowerRoman"/>
      <w:lvlText w:val="%3"/>
      <w:lvlJc w:val="left"/>
      <w:pPr>
        <w:ind w:left="20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00BA5548">
      <w:start w:val="1"/>
      <w:numFmt w:val="decimal"/>
      <w:lvlText w:val="%4"/>
      <w:lvlJc w:val="left"/>
      <w:pPr>
        <w:ind w:left="280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1A16099E">
      <w:start w:val="1"/>
      <w:numFmt w:val="lowerLetter"/>
      <w:lvlText w:val="%5"/>
      <w:lvlJc w:val="left"/>
      <w:pPr>
        <w:ind w:left="352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6F126E22">
      <w:start w:val="1"/>
      <w:numFmt w:val="lowerRoman"/>
      <w:lvlText w:val="%6"/>
      <w:lvlJc w:val="left"/>
      <w:pPr>
        <w:ind w:left="424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8C46FA1E">
      <w:start w:val="1"/>
      <w:numFmt w:val="decimal"/>
      <w:lvlText w:val="%7"/>
      <w:lvlJc w:val="left"/>
      <w:pPr>
        <w:ind w:left="49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E80EDE2C">
      <w:start w:val="1"/>
      <w:numFmt w:val="lowerLetter"/>
      <w:lvlText w:val="%8"/>
      <w:lvlJc w:val="left"/>
      <w:pPr>
        <w:ind w:left="56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021AD776">
      <w:start w:val="1"/>
      <w:numFmt w:val="lowerRoman"/>
      <w:lvlText w:val="%9"/>
      <w:lvlJc w:val="left"/>
      <w:pPr>
        <w:ind w:left="640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 w15:restartNumberingAfterBreak="0">
    <w:nsid w:val="238C78C9"/>
    <w:multiLevelType w:val="hybridMultilevel"/>
    <w:tmpl w:val="31E0BE4A"/>
    <w:lvl w:ilvl="0" w:tplc="8FA640BC">
      <w:start w:val="1"/>
      <w:numFmt w:val="decimal"/>
      <w:lvlText w:val="%1."/>
      <w:lvlJc w:val="left"/>
      <w:pPr>
        <w:ind w:left="5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D374C64A">
      <w:start w:val="1"/>
      <w:numFmt w:val="lowerLetter"/>
      <w:lvlText w:val="%2"/>
      <w:lvlJc w:val="left"/>
      <w:pPr>
        <w:ind w:left="13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A852DC22">
      <w:start w:val="1"/>
      <w:numFmt w:val="lowerRoman"/>
      <w:lvlText w:val="%3"/>
      <w:lvlJc w:val="left"/>
      <w:pPr>
        <w:ind w:left="20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B0761264">
      <w:start w:val="1"/>
      <w:numFmt w:val="decimal"/>
      <w:lvlText w:val="%4"/>
      <w:lvlJc w:val="left"/>
      <w:pPr>
        <w:ind w:left="280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0512C940">
      <w:start w:val="1"/>
      <w:numFmt w:val="lowerLetter"/>
      <w:lvlText w:val="%5"/>
      <w:lvlJc w:val="left"/>
      <w:pPr>
        <w:ind w:left="352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4BBAA894">
      <w:start w:val="1"/>
      <w:numFmt w:val="lowerRoman"/>
      <w:lvlText w:val="%6"/>
      <w:lvlJc w:val="left"/>
      <w:pPr>
        <w:ind w:left="424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C250282C">
      <w:start w:val="1"/>
      <w:numFmt w:val="decimal"/>
      <w:lvlText w:val="%7"/>
      <w:lvlJc w:val="left"/>
      <w:pPr>
        <w:ind w:left="49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9F8AF6F4">
      <w:start w:val="1"/>
      <w:numFmt w:val="lowerLetter"/>
      <w:lvlText w:val="%8"/>
      <w:lvlJc w:val="left"/>
      <w:pPr>
        <w:ind w:left="56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7256F182">
      <w:start w:val="1"/>
      <w:numFmt w:val="lowerRoman"/>
      <w:lvlText w:val="%9"/>
      <w:lvlJc w:val="left"/>
      <w:pPr>
        <w:ind w:left="640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51016299"/>
    <w:multiLevelType w:val="hybridMultilevel"/>
    <w:tmpl w:val="9EB297C0"/>
    <w:lvl w:ilvl="0" w:tplc="23002D54">
      <w:start w:val="1"/>
      <w:numFmt w:val="decimal"/>
      <w:lvlText w:val="%1."/>
      <w:lvlJc w:val="left"/>
      <w:pPr>
        <w:ind w:left="5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3A145A2A">
      <w:start w:val="1"/>
      <w:numFmt w:val="lowerLetter"/>
      <w:lvlText w:val="%2"/>
      <w:lvlJc w:val="left"/>
      <w:pPr>
        <w:ind w:left="13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7AF43FAE">
      <w:start w:val="1"/>
      <w:numFmt w:val="lowerRoman"/>
      <w:lvlText w:val="%3"/>
      <w:lvlJc w:val="left"/>
      <w:pPr>
        <w:ind w:left="20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59A23084">
      <w:start w:val="1"/>
      <w:numFmt w:val="decimal"/>
      <w:lvlText w:val="%4"/>
      <w:lvlJc w:val="left"/>
      <w:pPr>
        <w:ind w:left="280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9CFCE79A">
      <w:start w:val="1"/>
      <w:numFmt w:val="lowerLetter"/>
      <w:lvlText w:val="%5"/>
      <w:lvlJc w:val="left"/>
      <w:pPr>
        <w:ind w:left="352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A44EB48C">
      <w:start w:val="1"/>
      <w:numFmt w:val="lowerRoman"/>
      <w:lvlText w:val="%6"/>
      <w:lvlJc w:val="left"/>
      <w:pPr>
        <w:ind w:left="424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0A7A6E5E">
      <w:start w:val="1"/>
      <w:numFmt w:val="decimal"/>
      <w:lvlText w:val="%7"/>
      <w:lvlJc w:val="left"/>
      <w:pPr>
        <w:ind w:left="49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93C8F772">
      <w:start w:val="1"/>
      <w:numFmt w:val="lowerLetter"/>
      <w:lvlText w:val="%8"/>
      <w:lvlJc w:val="left"/>
      <w:pPr>
        <w:ind w:left="56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6A7C9B48">
      <w:start w:val="1"/>
      <w:numFmt w:val="lowerRoman"/>
      <w:lvlText w:val="%9"/>
      <w:lvlJc w:val="left"/>
      <w:pPr>
        <w:ind w:left="640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55154E24"/>
    <w:multiLevelType w:val="hybridMultilevel"/>
    <w:tmpl w:val="6D8CF590"/>
    <w:lvl w:ilvl="0" w:tplc="08090001">
      <w:start w:val="1"/>
      <w:numFmt w:val="bullet"/>
      <w:lvlText w:val=""/>
      <w:lvlJc w:val="left"/>
      <w:pPr>
        <w:ind w:left="1548" w:hanging="360"/>
      </w:pPr>
      <w:rPr>
        <w:rFonts w:ascii="Symbol" w:hAnsi="Symbol" w:hint="default"/>
      </w:rPr>
    </w:lvl>
    <w:lvl w:ilvl="1" w:tplc="08090003" w:tentative="1">
      <w:start w:val="1"/>
      <w:numFmt w:val="bullet"/>
      <w:lvlText w:val="o"/>
      <w:lvlJc w:val="left"/>
      <w:pPr>
        <w:ind w:left="2268" w:hanging="360"/>
      </w:pPr>
      <w:rPr>
        <w:rFonts w:ascii="Courier New" w:hAnsi="Courier New" w:cs="Courier New" w:hint="default"/>
      </w:rPr>
    </w:lvl>
    <w:lvl w:ilvl="2" w:tplc="08090005" w:tentative="1">
      <w:start w:val="1"/>
      <w:numFmt w:val="bullet"/>
      <w:lvlText w:val=""/>
      <w:lvlJc w:val="left"/>
      <w:pPr>
        <w:ind w:left="2988" w:hanging="360"/>
      </w:pPr>
      <w:rPr>
        <w:rFonts w:ascii="Wingdings" w:hAnsi="Wingdings" w:hint="default"/>
      </w:rPr>
    </w:lvl>
    <w:lvl w:ilvl="3" w:tplc="08090001" w:tentative="1">
      <w:start w:val="1"/>
      <w:numFmt w:val="bullet"/>
      <w:lvlText w:val=""/>
      <w:lvlJc w:val="left"/>
      <w:pPr>
        <w:ind w:left="3708" w:hanging="360"/>
      </w:pPr>
      <w:rPr>
        <w:rFonts w:ascii="Symbol" w:hAnsi="Symbol" w:hint="default"/>
      </w:rPr>
    </w:lvl>
    <w:lvl w:ilvl="4" w:tplc="08090003" w:tentative="1">
      <w:start w:val="1"/>
      <w:numFmt w:val="bullet"/>
      <w:lvlText w:val="o"/>
      <w:lvlJc w:val="left"/>
      <w:pPr>
        <w:ind w:left="4428" w:hanging="360"/>
      </w:pPr>
      <w:rPr>
        <w:rFonts w:ascii="Courier New" w:hAnsi="Courier New" w:cs="Courier New" w:hint="default"/>
      </w:rPr>
    </w:lvl>
    <w:lvl w:ilvl="5" w:tplc="08090005" w:tentative="1">
      <w:start w:val="1"/>
      <w:numFmt w:val="bullet"/>
      <w:lvlText w:val=""/>
      <w:lvlJc w:val="left"/>
      <w:pPr>
        <w:ind w:left="5148" w:hanging="360"/>
      </w:pPr>
      <w:rPr>
        <w:rFonts w:ascii="Wingdings" w:hAnsi="Wingdings" w:hint="default"/>
      </w:rPr>
    </w:lvl>
    <w:lvl w:ilvl="6" w:tplc="08090001" w:tentative="1">
      <w:start w:val="1"/>
      <w:numFmt w:val="bullet"/>
      <w:lvlText w:val=""/>
      <w:lvlJc w:val="left"/>
      <w:pPr>
        <w:ind w:left="5868" w:hanging="360"/>
      </w:pPr>
      <w:rPr>
        <w:rFonts w:ascii="Symbol" w:hAnsi="Symbol" w:hint="default"/>
      </w:rPr>
    </w:lvl>
    <w:lvl w:ilvl="7" w:tplc="08090003" w:tentative="1">
      <w:start w:val="1"/>
      <w:numFmt w:val="bullet"/>
      <w:lvlText w:val="o"/>
      <w:lvlJc w:val="left"/>
      <w:pPr>
        <w:ind w:left="6588" w:hanging="360"/>
      </w:pPr>
      <w:rPr>
        <w:rFonts w:ascii="Courier New" w:hAnsi="Courier New" w:cs="Courier New" w:hint="default"/>
      </w:rPr>
    </w:lvl>
    <w:lvl w:ilvl="8" w:tplc="08090005" w:tentative="1">
      <w:start w:val="1"/>
      <w:numFmt w:val="bullet"/>
      <w:lvlText w:val=""/>
      <w:lvlJc w:val="left"/>
      <w:pPr>
        <w:ind w:left="7308" w:hanging="360"/>
      </w:pPr>
      <w:rPr>
        <w:rFonts w:ascii="Wingdings" w:hAnsi="Wingdings" w:hint="default"/>
      </w:rPr>
    </w:lvl>
  </w:abstractNum>
  <w:abstractNum w:abstractNumId="4" w15:restartNumberingAfterBreak="0">
    <w:nsid w:val="60445B6F"/>
    <w:multiLevelType w:val="hybridMultilevel"/>
    <w:tmpl w:val="3A449D26"/>
    <w:lvl w:ilvl="0" w:tplc="97B2F630">
      <w:start w:val="1"/>
      <w:numFmt w:val="decimal"/>
      <w:lvlText w:val="%1."/>
      <w:lvlJc w:val="left"/>
      <w:pPr>
        <w:ind w:left="855" w:hanging="360"/>
      </w:pPr>
      <w:rPr>
        <w:rFonts w:hint="default"/>
      </w:rPr>
    </w:lvl>
    <w:lvl w:ilvl="1" w:tplc="08090019" w:tentative="1">
      <w:start w:val="1"/>
      <w:numFmt w:val="lowerLetter"/>
      <w:lvlText w:val="%2."/>
      <w:lvlJc w:val="left"/>
      <w:pPr>
        <w:ind w:left="1575" w:hanging="360"/>
      </w:pPr>
    </w:lvl>
    <w:lvl w:ilvl="2" w:tplc="0809001B" w:tentative="1">
      <w:start w:val="1"/>
      <w:numFmt w:val="lowerRoman"/>
      <w:lvlText w:val="%3."/>
      <w:lvlJc w:val="right"/>
      <w:pPr>
        <w:ind w:left="2295" w:hanging="180"/>
      </w:pPr>
    </w:lvl>
    <w:lvl w:ilvl="3" w:tplc="0809000F" w:tentative="1">
      <w:start w:val="1"/>
      <w:numFmt w:val="decimal"/>
      <w:lvlText w:val="%4."/>
      <w:lvlJc w:val="left"/>
      <w:pPr>
        <w:ind w:left="3015" w:hanging="360"/>
      </w:pPr>
    </w:lvl>
    <w:lvl w:ilvl="4" w:tplc="08090019" w:tentative="1">
      <w:start w:val="1"/>
      <w:numFmt w:val="lowerLetter"/>
      <w:lvlText w:val="%5."/>
      <w:lvlJc w:val="left"/>
      <w:pPr>
        <w:ind w:left="3735" w:hanging="360"/>
      </w:pPr>
    </w:lvl>
    <w:lvl w:ilvl="5" w:tplc="0809001B" w:tentative="1">
      <w:start w:val="1"/>
      <w:numFmt w:val="lowerRoman"/>
      <w:lvlText w:val="%6."/>
      <w:lvlJc w:val="right"/>
      <w:pPr>
        <w:ind w:left="4455" w:hanging="180"/>
      </w:pPr>
    </w:lvl>
    <w:lvl w:ilvl="6" w:tplc="0809000F" w:tentative="1">
      <w:start w:val="1"/>
      <w:numFmt w:val="decimal"/>
      <w:lvlText w:val="%7."/>
      <w:lvlJc w:val="left"/>
      <w:pPr>
        <w:ind w:left="5175" w:hanging="360"/>
      </w:pPr>
    </w:lvl>
    <w:lvl w:ilvl="7" w:tplc="08090019" w:tentative="1">
      <w:start w:val="1"/>
      <w:numFmt w:val="lowerLetter"/>
      <w:lvlText w:val="%8."/>
      <w:lvlJc w:val="left"/>
      <w:pPr>
        <w:ind w:left="5895" w:hanging="360"/>
      </w:pPr>
    </w:lvl>
    <w:lvl w:ilvl="8" w:tplc="0809001B" w:tentative="1">
      <w:start w:val="1"/>
      <w:numFmt w:val="lowerRoman"/>
      <w:lvlText w:val="%9."/>
      <w:lvlJc w:val="right"/>
      <w:pPr>
        <w:ind w:left="6615" w:hanging="180"/>
      </w:pPr>
    </w:lvl>
  </w:abstractNum>
  <w:num w:numId="1" w16cid:durableId="1382904658">
    <w:abstractNumId w:val="0"/>
  </w:num>
  <w:num w:numId="2" w16cid:durableId="529951940">
    <w:abstractNumId w:val="1"/>
  </w:num>
  <w:num w:numId="3" w16cid:durableId="1713193436">
    <w:abstractNumId w:val="2"/>
  </w:num>
  <w:num w:numId="4" w16cid:durableId="1369062944">
    <w:abstractNumId w:val="4"/>
  </w:num>
  <w:num w:numId="5" w16cid:durableId="157400203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96E93"/>
    <w:rsid w:val="0000036B"/>
    <w:rsid w:val="00014EEB"/>
    <w:rsid w:val="000324F2"/>
    <w:rsid w:val="00050C96"/>
    <w:rsid w:val="00051DD2"/>
    <w:rsid w:val="00056D16"/>
    <w:rsid w:val="000619E4"/>
    <w:rsid w:val="00076F95"/>
    <w:rsid w:val="00084119"/>
    <w:rsid w:val="00090471"/>
    <w:rsid w:val="000A1A70"/>
    <w:rsid w:val="000A1AF9"/>
    <w:rsid w:val="000A73F3"/>
    <w:rsid w:val="000B6B68"/>
    <w:rsid w:val="000C0005"/>
    <w:rsid w:val="000F1AD9"/>
    <w:rsid w:val="00100E9C"/>
    <w:rsid w:val="00100F25"/>
    <w:rsid w:val="001142C5"/>
    <w:rsid w:val="0012286C"/>
    <w:rsid w:val="00130938"/>
    <w:rsid w:val="00136EDA"/>
    <w:rsid w:val="00161F78"/>
    <w:rsid w:val="00162527"/>
    <w:rsid w:val="00167DB7"/>
    <w:rsid w:val="00167FC1"/>
    <w:rsid w:val="001852C1"/>
    <w:rsid w:val="00192C41"/>
    <w:rsid w:val="00193C81"/>
    <w:rsid w:val="00196911"/>
    <w:rsid w:val="001B6DBB"/>
    <w:rsid w:val="001C57FA"/>
    <w:rsid w:val="001D0AD8"/>
    <w:rsid w:val="001D6B39"/>
    <w:rsid w:val="001E13A8"/>
    <w:rsid w:val="001E427F"/>
    <w:rsid w:val="001E47EA"/>
    <w:rsid w:val="001E5BB7"/>
    <w:rsid w:val="001F087F"/>
    <w:rsid w:val="0020624B"/>
    <w:rsid w:val="00210341"/>
    <w:rsid w:val="00230C3B"/>
    <w:rsid w:val="002369D9"/>
    <w:rsid w:val="00240AE2"/>
    <w:rsid w:val="00241459"/>
    <w:rsid w:val="00250A74"/>
    <w:rsid w:val="00267DB7"/>
    <w:rsid w:val="002722FC"/>
    <w:rsid w:val="00274ACF"/>
    <w:rsid w:val="00283F40"/>
    <w:rsid w:val="00293F80"/>
    <w:rsid w:val="002C02E6"/>
    <w:rsid w:val="002C3141"/>
    <w:rsid w:val="002C6D85"/>
    <w:rsid w:val="002D3CF1"/>
    <w:rsid w:val="003016AC"/>
    <w:rsid w:val="00310F74"/>
    <w:rsid w:val="0031241F"/>
    <w:rsid w:val="00315D3B"/>
    <w:rsid w:val="00341A8D"/>
    <w:rsid w:val="0036042D"/>
    <w:rsid w:val="0038587C"/>
    <w:rsid w:val="00385F6F"/>
    <w:rsid w:val="003B3CF3"/>
    <w:rsid w:val="003B7119"/>
    <w:rsid w:val="003C31C3"/>
    <w:rsid w:val="003C3AD9"/>
    <w:rsid w:val="003E1E78"/>
    <w:rsid w:val="003E6DC0"/>
    <w:rsid w:val="003F2872"/>
    <w:rsid w:val="00401C6B"/>
    <w:rsid w:val="00405EB3"/>
    <w:rsid w:val="004136BE"/>
    <w:rsid w:val="00415CCB"/>
    <w:rsid w:val="004213A9"/>
    <w:rsid w:val="00423496"/>
    <w:rsid w:val="0042743E"/>
    <w:rsid w:val="0043280A"/>
    <w:rsid w:val="004448BD"/>
    <w:rsid w:val="004478D5"/>
    <w:rsid w:val="00452E2A"/>
    <w:rsid w:val="00466CA1"/>
    <w:rsid w:val="004869EA"/>
    <w:rsid w:val="0049114A"/>
    <w:rsid w:val="004B6D11"/>
    <w:rsid w:val="004C188A"/>
    <w:rsid w:val="004F00CD"/>
    <w:rsid w:val="005052CE"/>
    <w:rsid w:val="00516E7A"/>
    <w:rsid w:val="00521883"/>
    <w:rsid w:val="005221D0"/>
    <w:rsid w:val="00523C22"/>
    <w:rsid w:val="00544F8C"/>
    <w:rsid w:val="00545B43"/>
    <w:rsid w:val="005709DF"/>
    <w:rsid w:val="00580930"/>
    <w:rsid w:val="0059062C"/>
    <w:rsid w:val="005969E9"/>
    <w:rsid w:val="005979F6"/>
    <w:rsid w:val="005C3876"/>
    <w:rsid w:val="005C50AD"/>
    <w:rsid w:val="005E1AA8"/>
    <w:rsid w:val="0060098D"/>
    <w:rsid w:val="006323F8"/>
    <w:rsid w:val="006332D5"/>
    <w:rsid w:val="00635795"/>
    <w:rsid w:val="00641F95"/>
    <w:rsid w:val="00644066"/>
    <w:rsid w:val="006513AF"/>
    <w:rsid w:val="00656115"/>
    <w:rsid w:val="00670742"/>
    <w:rsid w:val="00694610"/>
    <w:rsid w:val="00695861"/>
    <w:rsid w:val="0069737E"/>
    <w:rsid w:val="006973C5"/>
    <w:rsid w:val="006A382E"/>
    <w:rsid w:val="006A5BE9"/>
    <w:rsid w:val="006B2C71"/>
    <w:rsid w:val="006C1ECB"/>
    <w:rsid w:val="006C5058"/>
    <w:rsid w:val="006E059B"/>
    <w:rsid w:val="006F0627"/>
    <w:rsid w:val="007001AD"/>
    <w:rsid w:val="007012E3"/>
    <w:rsid w:val="00702530"/>
    <w:rsid w:val="00703CC6"/>
    <w:rsid w:val="00722BEE"/>
    <w:rsid w:val="00722FC1"/>
    <w:rsid w:val="00726751"/>
    <w:rsid w:val="007478D4"/>
    <w:rsid w:val="00751ABD"/>
    <w:rsid w:val="00760FDF"/>
    <w:rsid w:val="00763B98"/>
    <w:rsid w:val="007657DD"/>
    <w:rsid w:val="00783279"/>
    <w:rsid w:val="0078408D"/>
    <w:rsid w:val="0078552A"/>
    <w:rsid w:val="007A3A93"/>
    <w:rsid w:val="007A40A4"/>
    <w:rsid w:val="007B5B58"/>
    <w:rsid w:val="007C0E0B"/>
    <w:rsid w:val="007C4671"/>
    <w:rsid w:val="007D3412"/>
    <w:rsid w:val="007D4A53"/>
    <w:rsid w:val="007D5D15"/>
    <w:rsid w:val="007D6D48"/>
    <w:rsid w:val="007E2E2A"/>
    <w:rsid w:val="007E4363"/>
    <w:rsid w:val="007E636D"/>
    <w:rsid w:val="00807942"/>
    <w:rsid w:val="00813EB6"/>
    <w:rsid w:val="0081545D"/>
    <w:rsid w:val="00826935"/>
    <w:rsid w:val="00840724"/>
    <w:rsid w:val="00843C3D"/>
    <w:rsid w:val="008718D7"/>
    <w:rsid w:val="00875B6C"/>
    <w:rsid w:val="00875CB8"/>
    <w:rsid w:val="00896E93"/>
    <w:rsid w:val="008A2268"/>
    <w:rsid w:val="008B3AA5"/>
    <w:rsid w:val="008C6D46"/>
    <w:rsid w:val="008D71A9"/>
    <w:rsid w:val="008F172E"/>
    <w:rsid w:val="008F1F78"/>
    <w:rsid w:val="008F61F7"/>
    <w:rsid w:val="009009FF"/>
    <w:rsid w:val="00901CEC"/>
    <w:rsid w:val="00931622"/>
    <w:rsid w:val="00947D3D"/>
    <w:rsid w:val="00983DF5"/>
    <w:rsid w:val="009A56B0"/>
    <w:rsid w:val="009B1DFC"/>
    <w:rsid w:val="009C2E8D"/>
    <w:rsid w:val="009E5196"/>
    <w:rsid w:val="009E539C"/>
    <w:rsid w:val="009E6E4B"/>
    <w:rsid w:val="009F31F0"/>
    <w:rsid w:val="009F3C19"/>
    <w:rsid w:val="009F4F9C"/>
    <w:rsid w:val="009F66E0"/>
    <w:rsid w:val="00A005C7"/>
    <w:rsid w:val="00A009B3"/>
    <w:rsid w:val="00A0585F"/>
    <w:rsid w:val="00A416B3"/>
    <w:rsid w:val="00A4603C"/>
    <w:rsid w:val="00A464AD"/>
    <w:rsid w:val="00A8355E"/>
    <w:rsid w:val="00A85570"/>
    <w:rsid w:val="00A9181E"/>
    <w:rsid w:val="00A93C5F"/>
    <w:rsid w:val="00A94A2A"/>
    <w:rsid w:val="00A97F09"/>
    <w:rsid w:val="00AB2F2C"/>
    <w:rsid w:val="00AC11DF"/>
    <w:rsid w:val="00AC677B"/>
    <w:rsid w:val="00AD2D18"/>
    <w:rsid w:val="00AE08FA"/>
    <w:rsid w:val="00B059AC"/>
    <w:rsid w:val="00B3258C"/>
    <w:rsid w:val="00B349A0"/>
    <w:rsid w:val="00B566A3"/>
    <w:rsid w:val="00B939D8"/>
    <w:rsid w:val="00B95D55"/>
    <w:rsid w:val="00BB3FAD"/>
    <w:rsid w:val="00BD0CCA"/>
    <w:rsid w:val="00BD4B76"/>
    <w:rsid w:val="00BF2517"/>
    <w:rsid w:val="00BF6A81"/>
    <w:rsid w:val="00C14850"/>
    <w:rsid w:val="00C16FC1"/>
    <w:rsid w:val="00C3326F"/>
    <w:rsid w:val="00C5773F"/>
    <w:rsid w:val="00C628B8"/>
    <w:rsid w:val="00C80DCB"/>
    <w:rsid w:val="00C82EFB"/>
    <w:rsid w:val="00C9528B"/>
    <w:rsid w:val="00CA5C3E"/>
    <w:rsid w:val="00CB18C9"/>
    <w:rsid w:val="00CC0096"/>
    <w:rsid w:val="00CD444B"/>
    <w:rsid w:val="00CE2AA2"/>
    <w:rsid w:val="00CF4750"/>
    <w:rsid w:val="00CF609B"/>
    <w:rsid w:val="00CF7F24"/>
    <w:rsid w:val="00D13349"/>
    <w:rsid w:val="00D36E4E"/>
    <w:rsid w:val="00D404D9"/>
    <w:rsid w:val="00D41A8D"/>
    <w:rsid w:val="00D46F8A"/>
    <w:rsid w:val="00D80EFD"/>
    <w:rsid w:val="00D84770"/>
    <w:rsid w:val="00D8492A"/>
    <w:rsid w:val="00D85A12"/>
    <w:rsid w:val="00D97056"/>
    <w:rsid w:val="00DA0248"/>
    <w:rsid w:val="00DA1C7A"/>
    <w:rsid w:val="00DB0120"/>
    <w:rsid w:val="00DB5574"/>
    <w:rsid w:val="00DB7E08"/>
    <w:rsid w:val="00DC607B"/>
    <w:rsid w:val="00DE2211"/>
    <w:rsid w:val="00E163D0"/>
    <w:rsid w:val="00E21AC6"/>
    <w:rsid w:val="00E22496"/>
    <w:rsid w:val="00E23B46"/>
    <w:rsid w:val="00E2691C"/>
    <w:rsid w:val="00E34106"/>
    <w:rsid w:val="00E352FB"/>
    <w:rsid w:val="00E36F9C"/>
    <w:rsid w:val="00E45404"/>
    <w:rsid w:val="00E4561F"/>
    <w:rsid w:val="00E50873"/>
    <w:rsid w:val="00E56AE3"/>
    <w:rsid w:val="00E72BE0"/>
    <w:rsid w:val="00E86A70"/>
    <w:rsid w:val="00E870B3"/>
    <w:rsid w:val="00E93605"/>
    <w:rsid w:val="00EA1C07"/>
    <w:rsid w:val="00EA61E6"/>
    <w:rsid w:val="00EC152C"/>
    <w:rsid w:val="00EC1C3C"/>
    <w:rsid w:val="00ED3F75"/>
    <w:rsid w:val="00EE2F65"/>
    <w:rsid w:val="00EF05BA"/>
    <w:rsid w:val="00EF6BF8"/>
    <w:rsid w:val="00EF6F16"/>
    <w:rsid w:val="00F1479D"/>
    <w:rsid w:val="00F2748D"/>
    <w:rsid w:val="00F274C5"/>
    <w:rsid w:val="00F27C93"/>
    <w:rsid w:val="00F30CE0"/>
    <w:rsid w:val="00F7382D"/>
    <w:rsid w:val="00F75CA1"/>
    <w:rsid w:val="00F83DBF"/>
    <w:rsid w:val="00F93443"/>
    <w:rsid w:val="00F96223"/>
    <w:rsid w:val="00FA067E"/>
    <w:rsid w:val="00FA5549"/>
    <w:rsid w:val="00FB4E08"/>
    <w:rsid w:val="00FC10D8"/>
    <w:rsid w:val="00FC3CDD"/>
    <w:rsid w:val="00FC637B"/>
    <w:rsid w:val="00FE0F68"/>
    <w:rsid w:val="00FE3B35"/>
    <w:rsid w:val="00FE603F"/>
    <w:rsid w:val="00FE6977"/>
    <w:rsid w:val="00FF2F09"/>
    <w:rsid w:val="00FF3F9B"/>
    <w:rsid w:val="00FF49B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7F6232"/>
  <w15:docId w15:val="{4DEE16D0-8F54-440C-9DBC-F483761AE2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EB3"/>
    <w:pPr>
      <w:spacing w:after="302" w:line="367" w:lineRule="auto"/>
      <w:ind w:left="10" w:hanging="10"/>
      <w:jc w:val="both"/>
    </w:pPr>
    <w:rPr>
      <w:rFonts w:ascii="Times New Roman" w:eastAsia="Calibri" w:hAnsi="Times New Roman" w:cs="Calibri"/>
      <w:color w:val="000000"/>
      <w:sz w:val="24"/>
    </w:rPr>
  </w:style>
  <w:style w:type="paragraph" w:styleId="Heading1">
    <w:name w:val="heading 1"/>
    <w:next w:val="Normal"/>
    <w:link w:val="Heading1Char"/>
    <w:uiPriority w:val="9"/>
    <w:qFormat/>
    <w:pPr>
      <w:keepNext/>
      <w:keepLines/>
      <w:spacing w:after="375" w:line="265" w:lineRule="auto"/>
      <w:ind w:left="838" w:hanging="10"/>
      <w:outlineLvl w:val="0"/>
    </w:pPr>
    <w:rPr>
      <w:rFonts w:ascii="Calibri" w:eastAsia="Calibri" w:hAnsi="Calibri" w:cs="Calibri"/>
      <w:b/>
      <w:color w:val="000000"/>
      <w:sz w:val="50"/>
    </w:rPr>
  </w:style>
  <w:style w:type="paragraph" w:styleId="Heading2">
    <w:name w:val="heading 2"/>
    <w:next w:val="Normal"/>
    <w:link w:val="Heading2Char"/>
    <w:uiPriority w:val="9"/>
    <w:unhideWhenUsed/>
    <w:qFormat/>
    <w:rsid w:val="00EF05BA"/>
    <w:pPr>
      <w:keepNext/>
      <w:keepLines/>
      <w:spacing w:after="233"/>
      <w:ind w:left="10" w:hanging="10"/>
      <w:outlineLvl w:val="1"/>
    </w:pPr>
    <w:rPr>
      <w:rFonts w:ascii="Times New Roman" w:eastAsia="Calibri" w:hAnsi="Times New Roman" w:cs="Calibri"/>
      <w:b/>
      <w:color w:val="000000"/>
      <w:sz w:val="34"/>
    </w:rPr>
  </w:style>
  <w:style w:type="paragraph" w:styleId="Heading3">
    <w:name w:val="heading 3"/>
    <w:next w:val="Normal"/>
    <w:link w:val="Heading3Char"/>
    <w:uiPriority w:val="9"/>
    <w:unhideWhenUsed/>
    <w:qFormat/>
    <w:pPr>
      <w:keepNext/>
      <w:keepLines/>
      <w:spacing w:after="224"/>
      <w:outlineLvl w:val="2"/>
    </w:pPr>
    <w:rPr>
      <w:rFonts w:ascii="Calibri" w:eastAsia="Calibri" w:hAnsi="Calibri" w:cs="Calibri"/>
      <w:b/>
      <w:color w:val="000000"/>
      <w:sz w:val="2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link w:val="Heading3"/>
    <w:rPr>
      <w:rFonts w:ascii="Calibri" w:eastAsia="Calibri" w:hAnsi="Calibri" w:cs="Calibri"/>
      <w:b/>
      <w:color w:val="000000"/>
      <w:sz w:val="29"/>
    </w:rPr>
  </w:style>
  <w:style w:type="character" w:customStyle="1" w:styleId="Heading2Char">
    <w:name w:val="Heading 2 Char"/>
    <w:link w:val="Heading2"/>
    <w:uiPriority w:val="9"/>
    <w:rsid w:val="00EF05BA"/>
    <w:rPr>
      <w:rFonts w:ascii="Times New Roman" w:eastAsia="Calibri" w:hAnsi="Times New Roman" w:cs="Calibri"/>
      <w:b/>
      <w:color w:val="000000"/>
      <w:sz w:val="34"/>
    </w:rPr>
  </w:style>
  <w:style w:type="character" w:customStyle="1" w:styleId="Heading1Char">
    <w:name w:val="Heading 1 Char"/>
    <w:link w:val="Heading1"/>
    <w:rPr>
      <w:rFonts w:ascii="Calibri" w:eastAsia="Calibri" w:hAnsi="Calibri" w:cs="Calibri"/>
      <w:b/>
      <w:color w:val="000000"/>
      <w:sz w:val="50"/>
    </w:rPr>
  </w:style>
  <w:style w:type="paragraph" w:styleId="TOC1">
    <w:name w:val="toc 1"/>
    <w:hidden/>
    <w:uiPriority w:val="39"/>
    <w:pPr>
      <w:ind w:left="15" w:right="15"/>
    </w:pPr>
    <w:rPr>
      <w:rFonts w:ascii="Calibri" w:eastAsia="Calibri" w:hAnsi="Calibri" w:cs="Calibri"/>
      <w:color w:val="000000"/>
    </w:rPr>
  </w:style>
  <w:style w:type="paragraph" w:styleId="TOC2">
    <w:name w:val="toc 2"/>
    <w:hidden/>
    <w:uiPriority w:val="39"/>
    <w:pPr>
      <w:ind w:left="15" w:right="15"/>
    </w:pPr>
    <w:rPr>
      <w:rFonts w:ascii="Calibri" w:eastAsia="Calibri" w:hAnsi="Calibri" w:cs="Calibri"/>
      <w:color w:val="000000"/>
    </w:rPr>
  </w:style>
  <w:style w:type="paragraph" w:styleId="TOC3">
    <w:name w:val="toc 3"/>
    <w:hidden/>
    <w:uiPriority w:val="39"/>
    <w:pPr>
      <w:ind w:left="15" w:right="15"/>
    </w:pPr>
    <w:rPr>
      <w:rFonts w:ascii="Calibri" w:eastAsia="Calibri" w:hAnsi="Calibri" w:cs="Calibri"/>
      <w:color w:val="000000"/>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Hyperlink">
    <w:name w:val="Hyperlink"/>
    <w:basedOn w:val="DefaultParagraphFont"/>
    <w:uiPriority w:val="99"/>
    <w:unhideWhenUsed/>
    <w:rsid w:val="0049114A"/>
    <w:rPr>
      <w:color w:val="0563C1" w:themeColor="hyperlink"/>
      <w:u w:val="single"/>
    </w:rPr>
  </w:style>
  <w:style w:type="table" w:styleId="TableGrid0">
    <w:name w:val="Table Grid"/>
    <w:basedOn w:val="TableNormal"/>
    <w:uiPriority w:val="39"/>
    <w:rsid w:val="00545B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45B43"/>
    <w:pPr>
      <w:spacing w:after="200" w:line="240" w:lineRule="auto"/>
    </w:pPr>
    <w:rPr>
      <w:i/>
      <w:iCs/>
      <w:color w:val="44546A" w:themeColor="text2"/>
      <w:sz w:val="18"/>
      <w:szCs w:val="18"/>
    </w:rPr>
  </w:style>
  <w:style w:type="paragraph" w:styleId="ListParagraph">
    <w:name w:val="List Paragraph"/>
    <w:basedOn w:val="Normal"/>
    <w:uiPriority w:val="34"/>
    <w:qFormat/>
    <w:rsid w:val="00401C6B"/>
    <w:pPr>
      <w:ind w:left="720"/>
      <w:contextualSpacing/>
    </w:pPr>
  </w:style>
  <w:style w:type="paragraph" w:styleId="NoSpacing">
    <w:name w:val="No Spacing"/>
    <w:uiPriority w:val="1"/>
    <w:qFormat/>
    <w:rsid w:val="00F27C93"/>
    <w:pPr>
      <w:spacing w:after="0" w:line="240" w:lineRule="auto"/>
      <w:ind w:left="838" w:hanging="10"/>
      <w:jc w:val="both"/>
    </w:pPr>
    <w:rPr>
      <w:rFonts w:ascii="Calibri" w:eastAsia="Calibri" w:hAnsi="Calibri" w:cs="Calibri"/>
      <w:color w:val="000000"/>
      <w:sz w:val="24"/>
    </w:rPr>
  </w:style>
  <w:style w:type="paragraph" w:customStyle="1" w:styleId="p1a">
    <w:name w:val="p1a"/>
    <w:basedOn w:val="Normal"/>
    <w:next w:val="Normal"/>
    <w:rsid w:val="00656115"/>
    <w:pPr>
      <w:overflowPunct w:val="0"/>
      <w:autoSpaceDE w:val="0"/>
      <w:autoSpaceDN w:val="0"/>
      <w:adjustRightInd w:val="0"/>
      <w:spacing w:after="0" w:line="240" w:lineRule="atLeast"/>
      <w:ind w:left="0" w:firstLine="0"/>
      <w:textAlignment w:val="baseline"/>
    </w:pPr>
    <w:rPr>
      <w:rFonts w:eastAsia="Times New Roman" w:cs="Times New Roman"/>
      <w:color w:val="auto"/>
      <w:sz w:val="20"/>
      <w:szCs w:val="20"/>
      <w:lang w:val="en-US" w:eastAsia="en-US"/>
    </w:rPr>
  </w:style>
  <w:style w:type="paragraph" w:styleId="NormalWeb">
    <w:name w:val="Normal (Web)"/>
    <w:basedOn w:val="Normal"/>
    <w:uiPriority w:val="99"/>
    <w:semiHidden/>
    <w:unhideWhenUsed/>
    <w:rsid w:val="006F0627"/>
    <w:pPr>
      <w:spacing w:before="100" w:beforeAutospacing="1" w:after="100" w:afterAutospacing="1" w:line="240" w:lineRule="auto"/>
      <w:ind w:left="0" w:firstLine="0"/>
      <w:jc w:val="left"/>
    </w:pPr>
    <w:rPr>
      <w:rFonts w:eastAsiaTheme="minorEastAsia" w:cs="Times New Roman"/>
      <w:color w:val="auto"/>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134227">
      <w:bodyDiv w:val="1"/>
      <w:marLeft w:val="0"/>
      <w:marRight w:val="0"/>
      <w:marTop w:val="0"/>
      <w:marBottom w:val="0"/>
      <w:divBdr>
        <w:top w:val="none" w:sz="0" w:space="0" w:color="auto"/>
        <w:left w:val="none" w:sz="0" w:space="0" w:color="auto"/>
        <w:bottom w:val="none" w:sz="0" w:space="0" w:color="auto"/>
        <w:right w:val="none" w:sz="0" w:space="0" w:color="auto"/>
      </w:divBdr>
    </w:div>
    <w:div w:id="384987469">
      <w:bodyDiv w:val="1"/>
      <w:marLeft w:val="0"/>
      <w:marRight w:val="0"/>
      <w:marTop w:val="0"/>
      <w:marBottom w:val="0"/>
      <w:divBdr>
        <w:top w:val="none" w:sz="0" w:space="0" w:color="auto"/>
        <w:left w:val="none" w:sz="0" w:space="0" w:color="auto"/>
        <w:bottom w:val="none" w:sz="0" w:space="0" w:color="auto"/>
        <w:right w:val="none" w:sz="0" w:space="0" w:color="auto"/>
      </w:divBdr>
    </w:div>
    <w:div w:id="391470317">
      <w:bodyDiv w:val="1"/>
      <w:marLeft w:val="0"/>
      <w:marRight w:val="0"/>
      <w:marTop w:val="0"/>
      <w:marBottom w:val="0"/>
      <w:divBdr>
        <w:top w:val="none" w:sz="0" w:space="0" w:color="auto"/>
        <w:left w:val="none" w:sz="0" w:space="0" w:color="auto"/>
        <w:bottom w:val="none" w:sz="0" w:space="0" w:color="auto"/>
        <w:right w:val="none" w:sz="0" w:space="0" w:color="auto"/>
      </w:divBdr>
    </w:div>
    <w:div w:id="395862104">
      <w:bodyDiv w:val="1"/>
      <w:marLeft w:val="0"/>
      <w:marRight w:val="0"/>
      <w:marTop w:val="0"/>
      <w:marBottom w:val="0"/>
      <w:divBdr>
        <w:top w:val="none" w:sz="0" w:space="0" w:color="auto"/>
        <w:left w:val="none" w:sz="0" w:space="0" w:color="auto"/>
        <w:bottom w:val="none" w:sz="0" w:space="0" w:color="auto"/>
        <w:right w:val="none" w:sz="0" w:space="0" w:color="auto"/>
      </w:divBdr>
    </w:div>
    <w:div w:id="460148985">
      <w:bodyDiv w:val="1"/>
      <w:marLeft w:val="0"/>
      <w:marRight w:val="0"/>
      <w:marTop w:val="0"/>
      <w:marBottom w:val="0"/>
      <w:divBdr>
        <w:top w:val="none" w:sz="0" w:space="0" w:color="auto"/>
        <w:left w:val="none" w:sz="0" w:space="0" w:color="auto"/>
        <w:bottom w:val="none" w:sz="0" w:space="0" w:color="auto"/>
        <w:right w:val="none" w:sz="0" w:space="0" w:color="auto"/>
      </w:divBdr>
    </w:div>
    <w:div w:id="590118693">
      <w:bodyDiv w:val="1"/>
      <w:marLeft w:val="0"/>
      <w:marRight w:val="0"/>
      <w:marTop w:val="0"/>
      <w:marBottom w:val="0"/>
      <w:divBdr>
        <w:top w:val="none" w:sz="0" w:space="0" w:color="auto"/>
        <w:left w:val="none" w:sz="0" w:space="0" w:color="auto"/>
        <w:bottom w:val="none" w:sz="0" w:space="0" w:color="auto"/>
        <w:right w:val="none" w:sz="0" w:space="0" w:color="auto"/>
      </w:divBdr>
    </w:div>
    <w:div w:id="595747006">
      <w:bodyDiv w:val="1"/>
      <w:marLeft w:val="0"/>
      <w:marRight w:val="0"/>
      <w:marTop w:val="0"/>
      <w:marBottom w:val="0"/>
      <w:divBdr>
        <w:top w:val="none" w:sz="0" w:space="0" w:color="auto"/>
        <w:left w:val="none" w:sz="0" w:space="0" w:color="auto"/>
        <w:bottom w:val="none" w:sz="0" w:space="0" w:color="auto"/>
        <w:right w:val="none" w:sz="0" w:space="0" w:color="auto"/>
      </w:divBdr>
    </w:div>
    <w:div w:id="617951810">
      <w:bodyDiv w:val="1"/>
      <w:marLeft w:val="0"/>
      <w:marRight w:val="0"/>
      <w:marTop w:val="0"/>
      <w:marBottom w:val="0"/>
      <w:divBdr>
        <w:top w:val="none" w:sz="0" w:space="0" w:color="auto"/>
        <w:left w:val="none" w:sz="0" w:space="0" w:color="auto"/>
        <w:bottom w:val="none" w:sz="0" w:space="0" w:color="auto"/>
        <w:right w:val="none" w:sz="0" w:space="0" w:color="auto"/>
      </w:divBdr>
    </w:div>
    <w:div w:id="645084036">
      <w:bodyDiv w:val="1"/>
      <w:marLeft w:val="0"/>
      <w:marRight w:val="0"/>
      <w:marTop w:val="0"/>
      <w:marBottom w:val="0"/>
      <w:divBdr>
        <w:top w:val="none" w:sz="0" w:space="0" w:color="auto"/>
        <w:left w:val="none" w:sz="0" w:space="0" w:color="auto"/>
        <w:bottom w:val="none" w:sz="0" w:space="0" w:color="auto"/>
        <w:right w:val="none" w:sz="0" w:space="0" w:color="auto"/>
      </w:divBdr>
    </w:div>
    <w:div w:id="783814689">
      <w:bodyDiv w:val="1"/>
      <w:marLeft w:val="0"/>
      <w:marRight w:val="0"/>
      <w:marTop w:val="0"/>
      <w:marBottom w:val="0"/>
      <w:divBdr>
        <w:top w:val="none" w:sz="0" w:space="0" w:color="auto"/>
        <w:left w:val="none" w:sz="0" w:space="0" w:color="auto"/>
        <w:bottom w:val="none" w:sz="0" w:space="0" w:color="auto"/>
        <w:right w:val="none" w:sz="0" w:space="0" w:color="auto"/>
      </w:divBdr>
    </w:div>
    <w:div w:id="1083603356">
      <w:bodyDiv w:val="1"/>
      <w:marLeft w:val="0"/>
      <w:marRight w:val="0"/>
      <w:marTop w:val="0"/>
      <w:marBottom w:val="0"/>
      <w:divBdr>
        <w:top w:val="none" w:sz="0" w:space="0" w:color="auto"/>
        <w:left w:val="none" w:sz="0" w:space="0" w:color="auto"/>
        <w:bottom w:val="none" w:sz="0" w:space="0" w:color="auto"/>
        <w:right w:val="none" w:sz="0" w:space="0" w:color="auto"/>
      </w:divBdr>
    </w:div>
    <w:div w:id="1149979230">
      <w:bodyDiv w:val="1"/>
      <w:marLeft w:val="0"/>
      <w:marRight w:val="0"/>
      <w:marTop w:val="0"/>
      <w:marBottom w:val="0"/>
      <w:divBdr>
        <w:top w:val="none" w:sz="0" w:space="0" w:color="auto"/>
        <w:left w:val="none" w:sz="0" w:space="0" w:color="auto"/>
        <w:bottom w:val="none" w:sz="0" w:space="0" w:color="auto"/>
        <w:right w:val="none" w:sz="0" w:space="0" w:color="auto"/>
      </w:divBdr>
    </w:div>
    <w:div w:id="1167205550">
      <w:bodyDiv w:val="1"/>
      <w:marLeft w:val="0"/>
      <w:marRight w:val="0"/>
      <w:marTop w:val="0"/>
      <w:marBottom w:val="0"/>
      <w:divBdr>
        <w:top w:val="none" w:sz="0" w:space="0" w:color="auto"/>
        <w:left w:val="none" w:sz="0" w:space="0" w:color="auto"/>
        <w:bottom w:val="none" w:sz="0" w:space="0" w:color="auto"/>
        <w:right w:val="none" w:sz="0" w:space="0" w:color="auto"/>
      </w:divBdr>
    </w:div>
    <w:div w:id="1371882354">
      <w:bodyDiv w:val="1"/>
      <w:marLeft w:val="0"/>
      <w:marRight w:val="0"/>
      <w:marTop w:val="0"/>
      <w:marBottom w:val="0"/>
      <w:divBdr>
        <w:top w:val="none" w:sz="0" w:space="0" w:color="auto"/>
        <w:left w:val="none" w:sz="0" w:space="0" w:color="auto"/>
        <w:bottom w:val="none" w:sz="0" w:space="0" w:color="auto"/>
        <w:right w:val="none" w:sz="0" w:space="0" w:color="auto"/>
      </w:divBdr>
    </w:div>
    <w:div w:id="1428312064">
      <w:bodyDiv w:val="1"/>
      <w:marLeft w:val="0"/>
      <w:marRight w:val="0"/>
      <w:marTop w:val="0"/>
      <w:marBottom w:val="0"/>
      <w:divBdr>
        <w:top w:val="none" w:sz="0" w:space="0" w:color="auto"/>
        <w:left w:val="none" w:sz="0" w:space="0" w:color="auto"/>
        <w:bottom w:val="none" w:sz="0" w:space="0" w:color="auto"/>
        <w:right w:val="none" w:sz="0" w:space="0" w:color="auto"/>
      </w:divBdr>
    </w:div>
    <w:div w:id="1496845493">
      <w:bodyDiv w:val="1"/>
      <w:marLeft w:val="0"/>
      <w:marRight w:val="0"/>
      <w:marTop w:val="0"/>
      <w:marBottom w:val="0"/>
      <w:divBdr>
        <w:top w:val="none" w:sz="0" w:space="0" w:color="auto"/>
        <w:left w:val="none" w:sz="0" w:space="0" w:color="auto"/>
        <w:bottom w:val="none" w:sz="0" w:space="0" w:color="auto"/>
        <w:right w:val="none" w:sz="0" w:space="0" w:color="auto"/>
      </w:divBdr>
    </w:div>
    <w:div w:id="1718162063">
      <w:bodyDiv w:val="1"/>
      <w:marLeft w:val="0"/>
      <w:marRight w:val="0"/>
      <w:marTop w:val="0"/>
      <w:marBottom w:val="0"/>
      <w:divBdr>
        <w:top w:val="none" w:sz="0" w:space="0" w:color="auto"/>
        <w:left w:val="none" w:sz="0" w:space="0" w:color="auto"/>
        <w:bottom w:val="none" w:sz="0" w:space="0" w:color="auto"/>
        <w:right w:val="none" w:sz="0" w:space="0" w:color="auto"/>
      </w:divBdr>
    </w:div>
    <w:div w:id="1740901942">
      <w:bodyDiv w:val="1"/>
      <w:marLeft w:val="0"/>
      <w:marRight w:val="0"/>
      <w:marTop w:val="0"/>
      <w:marBottom w:val="0"/>
      <w:divBdr>
        <w:top w:val="none" w:sz="0" w:space="0" w:color="auto"/>
        <w:left w:val="none" w:sz="0" w:space="0" w:color="auto"/>
        <w:bottom w:val="none" w:sz="0" w:space="0" w:color="auto"/>
        <w:right w:val="none" w:sz="0" w:space="0" w:color="auto"/>
      </w:divBdr>
    </w:div>
    <w:div w:id="1887719505">
      <w:bodyDiv w:val="1"/>
      <w:marLeft w:val="0"/>
      <w:marRight w:val="0"/>
      <w:marTop w:val="0"/>
      <w:marBottom w:val="0"/>
      <w:divBdr>
        <w:top w:val="none" w:sz="0" w:space="0" w:color="auto"/>
        <w:left w:val="none" w:sz="0" w:space="0" w:color="auto"/>
        <w:bottom w:val="none" w:sz="0" w:space="0" w:color="auto"/>
        <w:right w:val="none" w:sz="0" w:space="0" w:color="auto"/>
      </w:divBdr>
    </w:div>
    <w:div w:id="19113856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hyperlink" Target="https://search.proquest.com/docview/1443701747" TargetMode="External"/><Relationship Id="rId3" Type="http://schemas.openxmlformats.org/officeDocument/2006/relationships/styles" Target="styles.xml"/><Relationship Id="rId21" Type="http://schemas.openxmlformats.org/officeDocument/2006/relationships/hyperlink" Target="https://arxiv.org/abs/1702.05663"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jpg"/><Relationship Id="rId25" Type="http://schemas.openxmlformats.org/officeDocument/2006/relationships/hyperlink" Target="https://arxiv.org/pdf/1911.13071.pdf"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hyperlink" Target="https://arxiv.org/abs/2112.03636" TargetMode="External"/><Relationship Id="rId29"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arxiv.org/abs/1312.5602" TargetMode="External"/><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yperlink" Target="https://ieeexplore.ieee.org/document/6156425" TargetMode="External"/><Relationship Id="rId28" Type="http://schemas.openxmlformats.org/officeDocument/2006/relationships/footer" Target="footer7.xml"/><Relationship Id="rId10" Type="http://schemas.openxmlformats.org/officeDocument/2006/relationships/image" Target="media/image2.png"/><Relationship Id="rId19" Type="http://schemas.openxmlformats.org/officeDocument/2006/relationships/image" Target="media/image4.png"/><Relationship Id="rId31" Type="http://schemas.openxmlformats.org/officeDocument/2006/relationships/fontTable" Target="fontTable.xml"/><Relationship Id="rId4" Type="http://schemas.openxmlformats.org/officeDocument/2006/relationships/settings" Target="settings.xml"/><Relationship Id="rId14" Type="http://schemas.openxmlformats.org/officeDocument/2006/relationships/footer" Target="footer4.xml"/><Relationship Id="rId22" Type="http://schemas.openxmlformats.org/officeDocument/2006/relationships/hyperlink" Target="https://explore.openaire.eu/search/publication?articleId=doajarticles::e47c38a08a2992f70308d50717da6c21" TargetMode="External"/><Relationship Id="rId27" Type="http://schemas.openxmlformats.org/officeDocument/2006/relationships/hyperlink" Target="https://github.com/Unity-Technologies/ml-agents/blob/main/docs/Learning-Environment-Examples.md" TargetMode="External"/><Relationship Id="rId30" Type="http://schemas.openxmlformats.org/officeDocument/2006/relationships/footer" Target="footer9.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CF2CB520ACEF462D941383FC6E44D1F1"/>
        <w:category>
          <w:name w:val="General"/>
          <w:gallery w:val="placeholder"/>
        </w:category>
        <w:types>
          <w:type w:val="bbPlcHdr"/>
        </w:types>
        <w:behaviors>
          <w:behavior w:val="content"/>
        </w:behaviors>
        <w:guid w:val="{9C6C0BB4-058F-4E5E-8038-08EF1E88248A}"/>
      </w:docPartPr>
      <w:docPartBody>
        <w:p w:rsidR="00000000" w:rsidRDefault="009F6295" w:rsidP="009F6295">
          <w:pPr>
            <w:pStyle w:val="CF2CB520ACEF462D941383FC6E44D1F1"/>
          </w:pPr>
          <w:r w:rsidRPr="002B6D68">
            <w:rPr>
              <w:rStyle w:val="PlaceholderText"/>
            </w:rPr>
            <w:t>Formatting...</w:t>
          </w:r>
        </w:p>
      </w:docPartBody>
    </w:docPart>
    <w:docPart>
      <w:docPartPr>
        <w:name w:val="4FFDBDA1BA644FE7AD0FBB090D35F94E"/>
        <w:category>
          <w:name w:val="General"/>
          <w:gallery w:val="placeholder"/>
        </w:category>
        <w:types>
          <w:type w:val="bbPlcHdr"/>
        </w:types>
        <w:behaviors>
          <w:behavior w:val="content"/>
        </w:behaviors>
        <w:guid w:val="{FB27C3EF-91F9-4B1F-9E8C-404326E8CC79}"/>
      </w:docPartPr>
      <w:docPartBody>
        <w:p w:rsidR="00000000" w:rsidRDefault="009F6295" w:rsidP="009F6295">
          <w:pPr>
            <w:pStyle w:val="4FFDBDA1BA644FE7AD0FBB090D35F94E"/>
          </w:pPr>
          <w:r w:rsidRPr="005A3C0B">
            <w:rPr>
              <w:rStyle w:val="PlaceholderText"/>
            </w:rPr>
            <w:t>Formatting...</w:t>
          </w:r>
        </w:p>
      </w:docPartBody>
    </w:docPart>
    <w:docPart>
      <w:docPartPr>
        <w:name w:val="14A891C730A24B90A4C4A3B3D1B48FC0"/>
        <w:category>
          <w:name w:val="General"/>
          <w:gallery w:val="placeholder"/>
        </w:category>
        <w:types>
          <w:type w:val="bbPlcHdr"/>
        </w:types>
        <w:behaviors>
          <w:behavior w:val="content"/>
        </w:behaviors>
        <w:guid w:val="{7C54DCF5-66B3-4692-9ABA-835234B76187}"/>
      </w:docPartPr>
      <w:docPartBody>
        <w:p w:rsidR="00000000" w:rsidRDefault="009F6295" w:rsidP="009F6295">
          <w:pPr>
            <w:pStyle w:val="14A891C730A24B90A4C4A3B3D1B48FC0"/>
          </w:pPr>
          <w:r w:rsidRPr="005A3C0B">
            <w:rPr>
              <w:rStyle w:val="PlaceholderText"/>
            </w:rPr>
            <w:t>Formatting...</w:t>
          </w:r>
        </w:p>
      </w:docPartBody>
    </w:docPart>
    <w:docPart>
      <w:docPartPr>
        <w:name w:val="375DBF9D3D3E43EDA79DFBEB97C18D67"/>
        <w:category>
          <w:name w:val="General"/>
          <w:gallery w:val="placeholder"/>
        </w:category>
        <w:types>
          <w:type w:val="bbPlcHdr"/>
        </w:types>
        <w:behaviors>
          <w:behavior w:val="content"/>
        </w:behaviors>
        <w:guid w:val="{003A6603-9332-4562-9BD2-1E4B3CFD8EC6}"/>
      </w:docPartPr>
      <w:docPartBody>
        <w:p w:rsidR="00000000" w:rsidRDefault="009F6295" w:rsidP="009F6295">
          <w:pPr>
            <w:pStyle w:val="375DBF9D3D3E43EDA79DFBEB97C18D67"/>
          </w:pPr>
          <w:r w:rsidRPr="005A3C0B">
            <w:rPr>
              <w:rStyle w:val="PlaceholderText"/>
            </w:rPr>
            <w:t>Formatting...</w:t>
          </w:r>
        </w:p>
      </w:docPartBody>
    </w:docPart>
    <w:docPart>
      <w:docPartPr>
        <w:name w:val="A71EDB999ED14FB4B9679DC59C1901BC"/>
        <w:category>
          <w:name w:val="General"/>
          <w:gallery w:val="placeholder"/>
        </w:category>
        <w:types>
          <w:type w:val="bbPlcHdr"/>
        </w:types>
        <w:behaviors>
          <w:behavior w:val="content"/>
        </w:behaviors>
        <w:guid w:val="{85D40683-8203-461C-A318-79D9DE4EE386}"/>
      </w:docPartPr>
      <w:docPartBody>
        <w:p w:rsidR="00000000" w:rsidRDefault="009F6295" w:rsidP="009F6295">
          <w:pPr>
            <w:pStyle w:val="A71EDB999ED14FB4B9679DC59C1901BC"/>
          </w:pPr>
          <w:r w:rsidRPr="009960E8">
            <w:rPr>
              <w:rStyle w:val="PlaceholderText"/>
            </w:rPr>
            <w:t>Formatting...</w:t>
          </w:r>
        </w:p>
      </w:docPartBody>
    </w:docPart>
    <w:docPart>
      <w:docPartPr>
        <w:name w:val="6E2027A019DF4EC2BFE59A7BEA8300B1"/>
        <w:category>
          <w:name w:val="General"/>
          <w:gallery w:val="placeholder"/>
        </w:category>
        <w:types>
          <w:type w:val="bbPlcHdr"/>
        </w:types>
        <w:behaviors>
          <w:behavior w:val="content"/>
        </w:behaviors>
        <w:guid w:val="{1BB187C4-8383-4FB4-8AA6-F8404E70209B}"/>
      </w:docPartPr>
      <w:docPartBody>
        <w:p w:rsidR="00000000" w:rsidRDefault="009F6295" w:rsidP="009F6295">
          <w:pPr>
            <w:pStyle w:val="6E2027A019DF4EC2BFE59A7BEA8300B1"/>
          </w:pPr>
          <w:r w:rsidRPr="005A3C0B">
            <w:rPr>
              <w:rStyle w:val="PlaceholderText"/>
            </w:rPr>
            <w:t>Formatting...</w:t>
          </w:r>
        </w:p>
      </w:docPartBody>
    </w:docPart>
    <w:docPart>
      <w:docPartPr>
        <w:name w:val="B6ADF6E38BC647CBBA4CEE0F3D11C5FA"/>
        <w:category>
          <w:name w:val="General"/>
          <w:gallery w:val="placeholder"/>
        </w:category>
        <w:types>
          <w:type w:val="bbPlcHdr"/>
        </w:types>
        <w:behaviors>
          <w:behavior w:val="content"/>
        </w:behaviors>
        <w:guid w:val="{72E29BED-F3A3-428C-92A6-759A0B791E59}"/>
      </w:docPartPr>
      <w:docPartBody>
        <w:p w:rsidR="00000000" w:rsidRDefault="009F6295" w:rsidP="009F6295">
          <w:pPr>
            <w:pStyle w:val="B6ADF6E38BC647CBBA4CEE0F3D11C5FA"/>
          </w:pPr>
          <w:r w:rsidRPr="005A3C0B">
            <w:rPr>
              <w:rStyle w:val="PlaceholderText"/>
            </w:rPr>
            <w:t>Formatting...</w:t>
          </w:r>
        </w:p>
      </w:docPartBody>
    </w:docPart>
    <w:docPart>
      <w:docPartPr>
        <w:name w:val="0B8A8E019EC54E9991ABF94D632904D5"/>
        <w:category>
          <w:name w:val="General"/>
          <w:gallery w:val="placeholder"/>
        </w:category>
        <w:types>
          <w:type w:val="bbPlcHdr"/>
        </w:types>
        <w:behaviors>
          <w:behavior w:val="content"/>
        </w:behaviors>
        <w:guid w:val="{7C45E10F-F756-4161-B9D1-261D80F36847}"/>
      </w:docPartPr>
      <w:docPartBody>
        <w:p w:rsidR="00000000" w:rsidRDefault="009F6295" w:rsidP="009F6295">
          <w:pPr>
            <w:pStyle w:val="0B8A8E019EC54E9991ABF94D632904D5"/>
          </w:pPr>
          <w:r w:rsidRPr="005A3C0B">
            <w:rPr>
              <w:rStyle w:val="PlaceholderText"/>
            </w:rPr>
            <w:t>Formatting...</w:t>
          </w:r>
        </w:p>
      </w:docPartBody>
    </w:docPart>
    <w:docPart>
      <w:docPartPr>
        <w:name w:val="88BF0CB96FD2486DB293CD1F3611CBAD"/>
        <w:category>
          <w:name w:val="General"/>
          <w:gallery w:val="placeholder"/>
        </w:category>
        <w:types>
          <w:type w:val="bbPlcHdr"/>
        </w:types>
        <w:behaviors>
          <w:behavior w:val="content"/>
        </w:behaviors>
        <w:guid w:val="{292D82C0-85AA-4051-A512-A34C5EA8C002}"/>
      </w:docPartPr>
      <w:docPartBody>
        <w:p w:rsidR="00000000" w:rsidRDefault="009F6295" w:rsidP="009F6295">
          <w:pPr>
            <w:pStyle w:val="88BF0CB96FD2486DB293CD1F3611CBAD"/>
          </w:pPr>
          <w:r w:rsidRPr="009960E8">
            <w:rPr>
              <w:rStyle w:val="PlaceholderText"/>
            </w:rPr>
            <w:t>Formatting...</w:t>
          </w:r>
        </w:p>
      </w:docPartBody>
    </w:docPart>
    <w:docPart>
      <w:docPartPr>
        <w:name w:val="59472DF0551241F1BE6C3032D375EFBA"/>
        <w:category>
          <w:name w:val="General"/>
          <w:gallery w:val="placeholder"/>
        </w:category>
        <w:types>
          <w:type w:val="bbPlcHdr"/>
        </w:types>
        <w:behaviors>
          <w:behavior w:val="content"/>
        </w:behaviors>
        <w:guid w:val="{084B842A-7454-4F78-8FD8-A693B7ED54EA}"/>
      </w:docPartPr>
      <w:docPartBody>
        <w:p w:rsidR="00000000" w:rsidRDefault="009F6295" w:rsidP="009F6295">
          <w:pPr>
            <w:pStyle w:val="59472DF0551241F1BE6C3032D375EFBA"/>
          </w:pPr>
          <w:r w:rsidRPr="009960E8">
            <w:rPr>
              <w:rStyle w:val="PlaceholderText"/>
            </w:rPr>
            <w:t>Formatting...</w:t>
          </w:r>
        </w:p>
      </w:docPartBody>
    </w:docPart>
    <w:docPart>
      <w:docPartPr>
        <w:name w:val="F6AE5C31B4EE4AD988C65AB787815569"/>
        <w:category>
          <w:name w:val="General"/>
          <w:gallery w:val="placeholder"/>
        </w:category>
        <w:types>
          <w:type w:val="bbPlcHdr"/>
        </w:types>
        <w:behaviors>
          <w:behavior w:val="content"/>
        </w:behaviors>
        <w:guid w:val="{CD2FB4AC-E3FF-4E53-A558-96AF7F012593}"/>
      </w:docPartPr>
      <w:docPartBody>
        <w:p w:rsidR="00000000" w:rsidRDefault="009F6295" w:rsidP="009F6295">
          <w:pPr>
            <w:pStyle w:val="F6AE5C31B4EE4AD988C65AB787815569"/>
          </w:pPr>
          <w:r w:rsidRPr="00CF5DC8">
            <w:rPr>
              <w:rStyle w:val="PlaceholderText"/>
            </w:rPr>
            <w:t>Formatting...</w:t>
          </w:r>
        </w:p>
      </w:docPartBody>
    </w:docPart>
    <w:docPart>
      <w:docPartPr>
        <w:name w:val="054B6BC46CDD4076808A3AEF285BAF33"/>
        <w:category>
          <w:name w:val="General"/>
          <w:gallery w:val="placeholder"/>
        </w:category>
        <w:types>
          <w:type w:val="bbPlcHdr"/>
        </w:types>
        <w:behaviors>
          <w:behavior w:val="content"/>
        </w:behaviors>
        <w:guid w:val="{723E4FA3-B302-4CF2-B6C3-66F25253167B}"/>
      </w:docPartPr>
      <w:docPartBody>
        <w:p w:rsidR="00000000" w:rsidRDefault="009F6295" w:rsidP="009F6295">
          <w:pPr>
            <w:pStyle w:val="054B6BC46CDD4076808A3AEF285BAF33"/>
          </w:pPr>
          <w:r w:rsidRPr="00D64866">
            <w:rPr>
              <w:rStyle w:val="PlaceholderText"/>
            </w:rPr>
            <w:t>Formatting...</w:t>
          </w:r>
        </w:p>
      </w:docPartBody>
    </w:docPart>
    <w:docPart>
      <w:docPartPr>
        <w:name w:val="C0D312AA9807478C8A1703B54045B2F8"/>
        <w:category>
          <w:name w:val="General"/>
          <w:gallery w:val="placeholder"/>
        </w:category>
        <w:types>
          <w:type w:val="bbPlcHdr"/>
        </w:types>
        <w:behaviors>
          <w:behavior w:val="content"/>
        </w:behaviors>
        <w:guid w:val="{EFD6545D-3504-47F2-A5C5-2047CC10264A}"/>
      </w:docPartPr>
      <w:docPartBody>
        <w:p w:rsidR="00000000" w:rsidRDefault="009F6295" w:rsidP="009F6295">
          <w:pPr>
            <w:pStyle w:val="C0D312AA9807478C8A1703B54045B2F8"/>
          </w:pPr>
          <w:r w:rsidRPr="002B6D68">
            <w:rPr>
              <w:rStyle w:val="PlaceholderText"/>
            </w:rPr>
            <w:t>Formatting...</w:t>
          </w:r>
        </w:p>
      </w:docPartBody>
    </w:docPart>
    <w:docPart>
      <w:docPartPr>
        <w:name w:val="61CED822383541BB95EA5ED679E811A6"/>
        <w:category>
          <w:name w:val="General"/>
          <w:gallery w:val="placeholder"/>
        </w:category>
        <w:types>
          <w:type w:val="bbPlcHdr"/>
        </w:types>
        <w:behaviors>
          <w:behavior w:val="content"/>
        </w:behaviors>
        <w:guid w:val="{84584242-719C-4638-A91E-27A326A8B65B}"/>
      </w:docPartPr>
      <w:docPartBody>
        <w:p w:rsidR="00000000" w:rsidRDefault="009F6295" w:rsidP="009F6295">
          <w:pPr>
            <w:pStyle w:val="61CED822383541BB95EA5ED679E811A6"/>
          </w:pPr>
          <w:r w:rsidRPr="00D64866">
            <w:rPr>
              <w:rStyle w:val="PlaceholderText"/>
            </w:rPr>
            <w:t>Formatting...</w:t>
          </w:r>
        </w:p>
      </w:docPartBody>
    </w:docPart>
    <w:docPart>
      <w:docPartPr>
        <w:name w:val="FE59E0CB54AA432FA210E6D09693D69F"/>
        <w:category>
          <w:name w:val="General"/>
          <w:gallery w:val="placeholder"/>
        </w:category>
        <w:types>
          <w:type w:val="bbPlcHdr"/>
        </w:types>
        <w:behaviors>
          <w:behavior w:val="content"/>
        </w:behaviors>
        <w:guid w:val="{1F034DC6-2329-448C-9829-B0F14A6EAEE7}"/>
      </w:docPartPr>
      <w:docPartBody>
        <w:p w:rsidR="00000000" w:rsidRDefault="009F6295" w:rsidP="009F6295">
          <w:pPr>
            <w:pStyle w:val="FE59E0CB54AA432FA210E6D09693D69F"/>
          </w:pPr>
          <w:r w:rsidRPr="00D64866">
            <w:rPr>
              <w:rStyle w:val="PlaceholderText"/>
            </w:rPr>
            <w:t>Formatting...</w:t>
          </w:r>
        </w:p>
      </w:docPartBody>
    </w:docPart>
    <w:docPart>
      <w:docPartPr>
        <w:name w:val="D14053B87CFB424F83D91D04131B9E68"/>
        <w:category>
          <w:name w:val="General"/>
          <w:gallery w:val="placeholder"/>
        </w:category>
        <w:types>
          <w:type w:val="bbPlcHdr"/>
        </w:types>
        <w:behaviors>
          <w:behavior w:val="content"/>
        </w:behaviors>
        <w:guid w:val="{B3559C1D-70D8-4116-A4F4-E8C6783BEFCB}"/>
      </w:docPartPr>
      <w:docPartBody>
        <w:p w:rsidR="00000000" w:rsidRDefault="009F6295" w:rsidP="009F6295">
          <w:pPr>
            <w:pStyle w:val="D14053B87CFB424F83D91D04131B9E68"/>
          </w:pPr>
          <w:r w:rsidRPr="005A3C0B">
            <w:rPr>
              <w:rStyle w:val="PlaceholderText"/>
            </w:rPr>
            <w:t>Formatting...</w:t>
          </w:r>
        </w:p>
      </w:docPartBody>
    </w:docPart>
    <w:docPart>
      <w:docPartPr>
        <w:name w:val="EBC15F4B01F04B8398B084693F805661"/>
        <w:category>
          <w:name w:val="General"/>
          <w:gallery w:val="placeholder"/>
        </w:category>
        <w:types>
          <w:type w:val="bbPlcHdr"/>
        </w:types>
        <w:behaviors>
          <w:behavior w:val="content"/>
        </w:behaviors>
        <w:guid w:val="{43FD8FBF-AA96-4A27-98E2-01072800F70F}"/>
      </w:docPartPr>
      <w:docPartBody>
        <w:p w:rsidR="00000000" w:rsidRDefault="009F6295" w:rsidP="009F6295">
          <w:pPr>
            <w:pStyle w:val="EBC15F4B01F04B8398B084693F805661"/>
          </w:pPr>
          <w:r w:rsidRPr="00D64866">
            <w:rPr>
              <w:rStyle w:val="PlaceholderText"/>
            </w:rPr>
            <w:t>Formatting...</w:t>
          </w:r>
        </w:p>
      </w:docPartBody>
    </w:docPart>
    <w:docPart>
      <w:docPartPr>
        <w:name w:val="37233791C7E545BBB33B25B9C149E18C"/>
        <w:category>
          <w:name w:val="General"/>
          <w:gallery w:val="placeholder"/>
        </w:category>
        <w:types>
          <w:type w:val="bbPlcHdr"/>
        </w:types>
        <w:behaviors>
          <w:behavior w:val="content"/>
        </w:behaviors>
        <w:guid w:val="{D013A179-5F38-4460-9157-CF651FB38540}"/>
      </w:docPartPr>
      <w:docPartBody>
        <w:p w:rsidR="00000000" w:rsidRDefault="009F6295" w:rsidP="009F6295">
          <w:pPr>
            <w:pStyle w:val="37233791C7E545BBB33B25B9C149E18C"/>
          </w:pPr>
          <w:r w:rsidRPr="002B6D68">
            <w:rPr>
              <w:rStyle w:val="PlaceholderText"/>
            </w:rPr>
            <w:t>Formatting...</w:t>
          </w:r>
        </w:p>
      </w:docPartBody>
    </w:docPart>
    <w:docPart>
      <w:docPartPr>
        <w:name w:val="B111FF2FAAFC47BE95EA928308D849BE"/>
        <w:category>
          <w:name w:val="General"/>
          <w:gallery w:val="placeholder"/>
        </w:category>
        <w:types>
          <w:type w:val="bbPlcHdr"/>
        </w:types>
        <w:behaviors>
          <w:behavior w:val="content"/>
        </w:behaviors>
        <w:guid w:val="{6EFB2399-B5FE-4D32-857B-7E94655C6704}"/>
      </w:docPartPr>
      <w:docPartBody>
        <w:p w:rsidR="00000000" w:rsidRDefault="009F6295" w:rsidP="009F6295">
          <w:pPr>
            <w:pStyle w:val="B111FF2FAAFC47BE95EA928308D849BE"/>
          </w:pPr>
          <w:r w:rsidRPr="002B6D68">
            <w:rPr>
              <w:rStyle w:val="PlaceholderText"/>
            </w:rPr>
            <w:t>Formatting...</w:t>
          </w:r>
        </w:p>
      </w:docPartBody>
    </w:docPart>
    <w:docPart>
      <w:docPartPr>
        <w:name w:val="42856010E9F7433BB46C263FFF31387C"/>
        <w:category>
          <w:name w:val="General"/>
          <w:gallery w:val="placeholder"/>
        </w:category>
        <w:types>
          <w:type w:val="bbPlcHdr"/>
        </w:types>
        <w:behaviors>
          <w:behavior w:val="content"/>
        </w:behaviors>
        <w:guid w:val="{1F681E3E-13F4-417C-9E49-FD7950AB44A3}"/>
      </w:docPartPr>
      <w:docPartBody>
        <w:p w:rsidR="00000000" w:rsidRDefault="009F6295" w:rsidP="009F6295">
          <w:pPr>
            <w:pStyle w:val="42856010E9F7433BB46C263FFF31387C"/>
          </w:pPr>
          <w:r w:rsidRPr="005A3C0B">
            <w:rPr>
              <w:rStyle w:val="PlaceholderText"/>
            </w:rPr>
            <w:t>Formatting...</w:t>
          </w:r>
        </w:p>
      </w:docPartBody>
    </w:docPart>
    <w:docPart>
      <w:docPartPr>
        <w:name w:val="5B38A20061C748F4AEA44B546F5C0FBB"/>
        <w:category>
          <w:name w:val="General"/>
          <w:gallery w:val="placeholder"/>
        </w:category>
        <w:types>
          <w:type w:val="bbPlcHdr"/>
        </w:types>
        <w:behaviors>
          <w:behavior w:val="content"/>
        </w:behaviors>
        <w:guid w:val="{27551F6F-30A8-4FC4-9070-4EC41DA850FF}"/>
      </w:docPartPr>
      <w:docPartBody>
        <w:p w:rsidR="00000000" w:rsidRDefault="009F6295" w:rsidP="009F6295">
          <w:pPr>
            <w:pStyle w:val="5B38A20061C748F4AEA44B546F5C0FBB"/>
          </w:pPr>
          <w:r w:rsidRPr="00CF5DC8">
            <w:rPr>
              <w:rStyle w:val="PlaceholderText"/>
            </w:rPr>
            <w:t>Formatting...</w:t>
          </w:r>
        </w:p>
      </w:docPartBody>
    </w:docPart>
    <w:docPart>
      <w:docPartPr>
        <w:name w:val="3AE4EDEB70CF40D9971A3B16CEDC44F7"/>
        <w:category>
          <w:name w:val="General"/>
          <w:gallery w:val="placeholder"/>
        </w:category>
        <w:types>
          <w:type w:val="bbPlcHdr"/>
        </w:types>
        <w:behaviors>
          <w:behavior w:val="content"/>
        </w:behaviors>
        <w:guid w:val="{42C53422-FE22-4BF9-AD0D-7B3BD6254AE3}"/>
      </w:docPartPr>
      <w:docPartBody>
        <w:p w:rsidR="00000000" w:rsidRDefault="009F6295" w:rsidP="009F6295">
          <w:pPr>
            <w:pStyle w:val="3AE4EDEB70CF40D9971A3B16CEDC44F7"/>
          </w:pPr>
          <w:r w:rsidRPr="009960E8">
            <w:rPr>
              <w:rStyle w:val="PlaceholderText"/>
            </w:rPr>
            <w:t>Formatting...</w:t>
          </w:r>
        </w:p>
      </w:docPartBody>
    </w:docPart>
    <w:docPart>
      <w:docPartPr>
        <w:name w:val="A5EB011C402F4EE3A629EDE968A9845D"/>
        <w:category>
          <w:name w:val="General"/>
          <w:gallery w:val="placeholder"/>
        </w:category>
        <w:types>
          <w:type w:val="bbPlcHdr"/>
        </w:types>
        <w:behaviors>
          <w:behavior w:val="content"/>
        </w:behaviors>
        <w:guid w:val="{80B9E75B-BDFB-435A-B963-2A299A3CF693}"/>
      </w:docPartPr>
      <w:docPartBody>
        <w:p w:rsidR="00000000" w:rsidRDefault="009F6295" w:rsidP="009F6295">
          <w:pPr>
            <w:pStyle w:val="A5EB011C402F4EE3A629EDE968A9845D"/>
          </w:pPr>
          <w:r w:rsidRPr="009960E8">
            <w:rPr>
              <w:rStyle w:val="PlaceholderText"/>
            </w:rPr>
            <w:t>Formatting...</w:t>
          </w:r>
        </w:p>
      </w:docPartBody>
    </w:docPart>
    <w:docPart>
      <w:docPartPr>
        <w:name w:val="BCA3CEDC7ABA4E6A9B2B81780CB102F7"/>
        <w:category>
          <w:name w:val="General"/>
          <w:gallery w:val="placeholder"/>
        </w:category>
        <w:types>
          <w:type w:val="bbPlcHdr"/>
        </w:types>
        <w:behaviors>
          <w:behavior w:val="content"/>
        </w:behaviors>
        <w:guid w:val="{06F1324C-F166-4058-9E33-3226B6E97DFB}"/>
      </w:docPartPr>
      <w:docPartBody>
        <w:p w:rsidR="00000000" w:rsidRDefault="009F6295" w:rsidP="009F6295">
          <w:pPr>
            <w:pStyle w:val="BCA3CEDC7ABA4E6A9B2B81780CB102F7"/>
          </w:pPr>
          <w:r w:rsidRPr="009960E8">
            <w:rPr>
              <w:rStyle w:val="PlaceholderText"/>
            </w:rPr>
            <w:t>Formatting...</w:t>
          </w:r>
        </w:p>
      </w:docPartBody>
    </w:docPart>
    <w:docPart>
      <w:docPartPr>
        <w:name w:val="DD56D24E9DA94B7E89D4F835A0109A20"/>
        <w:category>
          <w:name w:val="General"/>
          <w:gallery w:val="placeholder"/>
        </w:category>
        <w:types>
          <w:type w:val="bbPlcHdr"/>
        </w:types>
        <w:behaviors>
          <w:behavior w:val="content"/>
        </w:behaviors>
        <w:guid w:val="{50C151B1-37B8-4802-89E0-C3E24CA307B8}"/>
      </w:docPartPr>
      <w:docPartBody>
        <w:p w:rsidR="00000000" w:rsidRDefault="009F6295" w:rsidP="009F6295">
          <w:pPr>
            <w:pStyle w:val="DD56D24E9DA94B7E89D4F835A0109A20"/>
          </w:pPr>
          <w:r w:rsidRPr="009960E8">
            <w:rPr>
              <w:rStyle w:val="PlaceholderText"/>
            </w:rPr>
            <w:t>Formatting...</w:t>
          </w:r>
        </w:p>
      </w:docPartBody>
    </w:docPart>
    <w:docPart>
      <w:docPartPr>
        <w:name w:val="90A5C23287344AE19A33075793A9F10E"/>
        <w:category>
          <w:name w:val="General"/>
          <w:gallery w:val="placeholder"/>
        </w:category>
        <w:types>
          <w:type w:val="bbPlcHdr"/>
        </w:types>
        <w:behaviors>
          <w:behavior w:val="content"/>
        </w:behaviors>
        <w:guid w:val="{75815916-D65C-494E-94FC-7DF31205BD3B}"/>
      </w:docPartPr>
      <w:docPartBody>
        <w:p w:rsidR="00000000" w:rsidRDefault="009F6295" w:rsidP="009F6295">
          <w:pPr>
            <w:pStyle w:val="90A5C23287344AE19A33075793A9F10E"/>
          </w:pPr>
          <w:r w:rsidRPr="00CF5DC8">
            <w:rPr>
              <w:rStyle w:val="PlaceholderText"/>
            </w:rPr>
            <w:t>Formatting...</w:t>
          </w:r>
        </w:p>
      </w:docPartBody>
    </w:docPart>
    <w:docPart>
      <w:docPartPr>
        <w:name w:val="5F5EB1F4E6584E60ABB61C0D1AE18D97"/>
        <w:category>
          <w:name w:val="General"/>
          <w:gallery w:val="placeholder"/>
        </w:category>
        <w:types>
          <w:type w:val="bbPlcHdr"/>
        </w:types>
        <w:behaviors>
          <w:behavior w:val="content"/>
        </w:behaviors>
        <w:guid w:val="{8CE8E896-F15E-4DE3-8591-204ABDEA4064}"/>
      </w:docPartPr>
      <w:docPartBody>
        <w:p w:rsidR="00000000" w:rsidRDefault="009F6295" w:rsidP="009F6295">
          <w:pPr>
            <w:pStyle w:val="5F5EB1F4E6584E60ABB61C0D1AE18D97"/>
          </w:pPr>
          <w:r w:rsidRPr="00CF5DC8">
            <w:rPr>
              <w:rStyle w:val="PlaceholderText"/>
            </w:rPr>
            <w:t>Formatting...</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6295"/>
    <w:rsid w:val="009F6295"/>
    <w:rsid w:val="00E802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semiHidden/>
    <w:rsid w:val="009F6295"/>
    <w:rPr>
      <w:color w:val="808080"/>
    </w:rPr>
  </w:style>
  <w:style w:type="paragraph" w:customStyle="1" w:styleId="CF2CB520ACEF462D941383FC6E44D1F1">
    <w:name w:val="CF2CB520ACEF462D941383FC6E44D1F1"/>
    <w:rsid w:val="009F6295"/>
  </w:style>
  <w:style w:type="paragraph" w:customStyle="1" w:styleId="4FFDBDA1BA644FE7AD0FBB090D35F94E">
    <w:name w:val="4FFDBDA1BA644FE7AD0FBB090D35F94E"/>
    <w:rsid w:val="009F6295"/>
  </w:style>
  <w:style w:type="paragraph" w:customStyle="1" w:styleId="14A891C730A24B90A4C4A3B3D1B48FC0">
    <w:name w:val="14A891C730A24B90A4C4A3B3D1B48FC0"/>
    <w:rsid w:val="009F6295"/>
  </w:style>
  <w:style w:type="paragraph" w:customStyle="1" w:styleId="375DBF9D3D3E43EDA79DFBEB97C18D67">
    <w:name w:val="375DBF9D3D3E43EDA79DFBEB97C18D67"/>
    <w:rsid w:val="009F6295"/>
  </w:style>
  <w:style w:type="paragraph" w:customStyle="1" w:styleId="A71EDB999ED14FB4B9679DC59C1901BC">
    <w:name w:val="A71EDB999ED14FB4B9679DC59C1901BC"/>
    <w:rsid w:val="009F6295"/>
  </w:style>
  <w:style w:type="paragraph" w:customStyle="1" w:styleId="6E2027A019DF4EC2BFE59A7BEA8300B1">
    <w:name w:val="6E2027A019DF4EC2BFE59A7BEA8300B1"/>
    <w:rsid w:val="009F6295"/>
  </w:style>
  <w:style w:type="paragraph" w:customStyle="1" w:styleId="B6ADF6E38BC647CBBA4CEE0F3D11C5FA">
    <w:name w:val="B6ADF6E38BC647CBBA4CEE0F3D11C5FA"/>
    <w:rsid w:val="009F6295"/>
  </w:style>
  <w:style w:type="paragraph" w:customStyle="1" w:styleId="0B8A8E019EC54E9991ABF94D632904D5">
    <w:name w:val="0B8A8E019EC54E9991ABF94D632904D5"/>
    <w:rsid w:val="009F6295"/>
  </w:style>
  <w:style w:type="paragraph" w:customStyle="1" w:styleId="88BF0CB96FD2486DB293CD1F3611CBAD">
    <w:name w:val="88BF0CB96FD2486DB293CD1F3611CBAD"/>
    <w:rsid w:val="009F6295"/>
  </w:style>
  <w:style w:type="paragraph" w:customStyle="1" w:styleId="59472DF0551241F1BE6C3032D375EFBA">
    <w:name w:val="59472DF0551241F1BE6C3032D375EFBA"/>
    <w:rsid w:val="009F6295"/>
  </w:style>
  <w:style w:type="paragraph" w:customStyle="1" w:styleId="F6AE5C31B4EE4AD988C65AB787815569">
    <w:name w:val="F6AE5C31B4EE4AD988C65AB787815569"/>
    <w:rsid w:val="009F6295"/>
  </w:style>
  <w:style w:type="paragraph" w:customStyle="1" w:styleId="054B6BC46CDD4076808A3AEF285BAF33">
    <w:name w:val="054B6BC46CDD4076808A3AEF285BAF33"/>
    <w:rsid w:val="009F6295"/>
  </w:style>
  <w:style w:type="paragraph" w:customStyle="1" w:styleId="C0D312AA9807478C8A1703B54045B2F8">
    <w:name w:val="C0D312AA9807478C8A1703B54045B2F8"/>
    <w:rsid w:val="009F6295"/>
  </w:style>
  <w:style w:type="paragraph" w:customStyle="1" w:styleId="61CED822383541BB95EA5ED679E811A6">
    <w:name w:val="61CED822383541BB95EA5ED679E811A6"/>
    <w:rsid w:val="009F6295"/>
  </w:style>
  <w:style w:type="paragraph" w:customStyle="1" w:styleId="FE59E0CB54AA432FA210E6D09693D69F">
    <w:name w:val="FE59E0CB54AA432FA210E6D09693D69F"/>
    <w:rsid w:val="009F6295"/>
  </w:style>
  <w:style w:type="paragraph" w:customStyle="1" w:styleId="D14053B87CFB424F83D91D04131B9E68">
    <w:name w:val="D14053B87CFB424F83D91D04131B9E68"/>
    <w:rsid w:val="009F6295"/>
  </w:style>
  <w:style w:type="paragraph" w:customStyle="1" w:styleId="EBC15F4B01F04B8398B084693F805661">
    <w:name w:val="EBC15F4B01F04B8398B084693F805661"/>
    <w:rsid w:val="009F6295"/>
  </w:style>
  <w:style w:type="paragraph" w:customStyle="1" w:styleId="37233791C7E545BBB33B25B9C149E18C">
    <w:name w:val="37233791C7E545BBB33B25B9C149E18C"/>
    <w:rsid w:val="009F6295"/>
  </w:style>
  <w:style w:type="paragraph" w:customStyle="1" w:styleId="B111FF2FAAFC47BE95EA928308D849BE">
    <w:name w:val="B111FF2FAAFC47BE95EA928308D849BE"/>
    <w:rsid w:val="009F6295"/>
  </w:style>
  <w:style w:type="paragraph" w:customStyle="1" w:styleId="42856010E9F7433BB46C263FFF31387C">
    <w:name w:val="42856010E9F7433BB46C263FFF31387C"/>
    <w:rsid w:val="009F6295"/>
  </w:style>
  <w:style w:type="paragraph" w:customStyle="1" w:styleId="5B38A20061C748F4AEA44B546F5C0FBB">
    <w:name w:val="5B38A20061C748F4AEA44B546F5C0FBB"/>
    <w:rsid w:val="009F6295"/>
  </w:style>
  <w:style w:type="paragraph" w:customStyle="1" w:styleId="3AE4EDEB70CF40D9971A3B16CEDC44F7">
    <w:name w:val="3AE4EDEB70CF40D9971A3B16CEDC44F7"/>
    <w:rsid w:val="009F6295"/>
  </w:style>
  <w:style w:type="paragraph" w:customStyle="1" w:styleId="A5EB011C402F4EE3A629EDE968A9845D">
    <w:name w:val="A5EB011C402F4EE3A629EDE968A9845D"/>
    <w:rsid w:val="009F6295"/>
  </w:style>
  <w:style w:type="paragraph" w:customStyle="1" w:styleId="BCA3CEDC7ABA4E6A9B2B81780CB102F7">
    <w:name w:val="BCA3CEDC7ABA4E6A9B2B81780CB102F7"/>
    <w:rsid w:val="009F6295"/>
  </w:style>
  <w:style w:type="paragraph" w:customStyle="1" w:styleId="DD56D24E9DA94B7E89D4F835A0109A20">
    <w:name w:val="DD56D24E9DA94B7E89D4F835A0109A20"/>
    <w:rsid w:val="009F6295"/>
  </w:style>
  <w:style w:type="paragraph" w:customStyle="1" w:styleId="90A5C23287344AE19A33075793A9F10E">
    <w:name w:val="90A5C23287344AE19A33075793A9F10E"/>
    <w:rsid w:val="009F6295"/>
  </w:style>
  <w:style w:type="paragraph" w:customStyle="1" w:styleId="5F5EB1F4E6584E60ABB61C0D1AE18D97">
    <w:name w:val="5F5EB1F4E6584E60ABB61C0D1AE18D97"/>
    <w:rsid w:val="009F629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C90216-375C-4E29-A642-DAF634A3D2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23</TotalTime>
  <Pages>38</Pages>
  <Words>7662</Words>
  <Characters>43679</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Doughty</dc:creator>
  <cp:keywords/>
  <cp:lastModifiedBy>Harrison R Leitch (16657607)</cp:lastModifiedBy>
  <cp:revision>27</cp:revision>
  <dcterms:created xsi:type="dcterms:W3CDTF">2022-04-30T17:38:00Z</dcterms:created>
  <dcterms:modified xsi:type="dcterms:W3CDTF">2022-05-18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61f9aacd8f08d0cb827224a8</vt:lpwstr>
  </property>
  <property fmtid="{D5CDD505-2E9C-101B-9397-08002B2CF9AE}" pid="3" name="WnCSubscriberId">
    <vt:lpwstr>0</vt:lpwstr>
  </property>
  <property fmtid="{D5CDD505-2E9C-101B-9397-08002B2CF9AE}" pid="4" name="WnCOutputStyleId">
    <vt:lpwstr>rwuserstyle:5dfd2c12a5060007dbae1ae9</vt:lpwstr>
  </property>
  <property fmtid="{D5CDD505-2E9C-101B-9397-08002B2CF9AE}" pid="5" name="RWProductId">
    <vt:lpwstr>Flow</vt:lpwstr>
  </property>
  <property fmtid="{D5CDD505-2E9C-101B-9397-08002B2CF9AE}" pid="6" name="RWProjectId">
    <vt:lpwstr>ap:620bb891c9e77c000192bf14</vt:lpwstr>
  </property>
  <property fmtid="{D5CDD505-2E9C-101B-9397-08002B2CF9AE}" pid="7" name="WnC4Folder">
    <vt:lpwstr>Documents///REPORT(4)</vt:lpwstr>
  </property>
</Properties>
</file>